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9241B" w14:textId="2936383D" w:rsidR="006E4797" w:rsidRPr="005146A6" w:rsidRDefault="00551D82" w:rsidP="005146A6">
      <w:pPr>
        <w:pBdr>
          <w:top w:val="nil"/>
          <w:left w:val="nil"/>
          <w:bottom w:val="nil"/>
          <w:right w:val="nil"/>
          <w:between w:val="nil"/>
        </w:pBdr>
        <w:rPr>
          <w:color w:val="000000"/>
        </w:rPr>
      </w:pPr>
      <w:r w:rsidRPr="005146A6">
        <w:rPr>
          <w:b/>
          <w:color w:val="000000"/>
        </w:rPr>
        <w:t>TITLE</w:t>
      </w:r>
      <w:r w:rsidR="00CF0D89" w:rsidRPr="005146A6">
        <w:rPr>
          <w:b/>
          <w:color w:val="000000"/>
        </w:rPr>
        <w:t>:</w:t>
      </w:r>
    </w:p>
    <w:p w14:paraId="59AAC127" w14:textId="1844F4BD" w:rsidR="006E4797" w:rsidRPr="005146A6" w:rsidRDefault="009F2D90" w:rsidP="005146A6">
      <w:pPr>
        <w:tabs>
          <w:tab w:val="left" w:pos="180"/>
          <w:tab w:val="left" w:pos="540"/>
        </w:tabs>
        <w:rPr>
          <w:bCs/>
        </w:rPr>
      </w:pPr>
      <w:r w:rsidRPr="00AC2AAF">
        <w:rPr>
          <w:bCs/>
          <w:i/>
          <w:iCs/>
        </w:rPr>
        <w:t>In</w:t>
      </w:r>
      <w:r w:rsidR="00DF722C" w:rsidRPr="00AC2AAF">
        <w:rPr>
          <w:bCs/>
          <w:i/>
          <w:iCs/>
        </w:rPr>
        <w:t xml:space="preserve"> </w:t>
      </w:r>
      <w:r w:rsidR="00935A92" w:rsidRPr="00AC2AAF">
        <w:rPr>
          <w:bCs/>
          <w:i/>
          <w:iCs/>
        </w:rPr>
        <w:t>V</w:t>
      </w:r>
      <w:r w:rsidR="000E2F98" w:rsidRPr="00AC2AAF">
        <w:rPr>
          <w:bCs/>
          <w:i/>
          <w:iCs/>
        </w:rPr>
        <w:t>ivo</w:t>
      </w:r>
      <w:r w:rsidR="000E2F98" w:rsidRPr="005146A6">
        <w:rPr>
          <w:bCs/>
        </w:rPr>
        <w:t xml:space="preserve"> Telemetry to Record Long-Term Cardiovascular Parameters</w:t>
      </w:r>
      <w:r w:rsidR="004A43C2" w:rsidRPr="005146A6">
        <w:rPr>
          <w:bCs/>
        </w:rPr>
        <w:t>,</w:t>
      </w:r>
      <w:r w:rsidR="00517941" w:rsidRPr="005146A6">
        <w:rPr>
          <w:bCs/>
        </w:rPr>
        <w:t xml:space="preserve"> Temperature, and Activity </w:t>
      </w:r>
      <w:r w:rsidR="000E2F98" w:rsidRPr="005146A6">
        <w:rPr>
          <w:bCs/>
        </w:rPr>
        <w:t>in Spinal Cord Injury Rat Models</w:t>
      </w:r>
    </w:p>
    <w:p w14:paraId="06C0C87E" w14:textId="77777777" w:rsidR="006E4797" w:rsidRPr="005146A6" w:rsidRDefault="006E4797" w:rsidP="005146A6">
      <w:pPr>
        <w:rPr>
          <w:b/>
        </w:rPr>
      </w:pPr>
    </w:p>
    <w:p w14:paraId="2CD8481E" w14:textId="1497B8E3" w:rsidR="006E4797" w:rsidRPr="005146A6" w:rsidRDefault="00551D82" w:rsidP="005146A6">
      <w:pPr>
        <w:rPr>
          <w:color w:val="808080"/>
        </w:rPr>
      </w:pPr>
      <w:r w:rsidRPr="005146A6">
        <w:rPr>
          <w:b/>
        </w:rPr>
        <w:t xml:space="preserve">AUTHORS AND AFFILIATIONS: </w:t>
      </w:r>
    </w:p>
    <w:p w14:paraId="2BDE79C3" w14:textId="7C60E8D5" w:rsidR="000F3B25" w:rsidRPr="005146A6" w:rsidRDefault="000F3B25" w:rsidP="005146A6">
      <w:r w:rsidRPr="005146A6">
        <w:t>Sajeev Kaur</w:t>
      </w:r>
      <w:r w:rsidRPr="005146A6">
        <w:rPr>
          <w:vertAlign w:val="superscript"/>
        </w:rPr>
        <w:t>1</w:t>
      </w:r>
      <w:r w:rsidR="00FD05C7" w:rsidRPr="005146A6">
        <w:rPr>
          <w:vertAlign w:val="superscript"/>
        </w:rPr>
        <w:t>,2</w:t>
      </w:r>
      <w:r w:rsidRPr="005146A6">
        <w:t>*, Anna M Baur</w:t>
      </w:r>
      <w:r w:rsidRPr="005146A6">
        <w:rPr>
          <w:vertAlign w:val="superscript"/>
        </w:rPr>
        <w:t>1,</w:t>
      </w:r>
      <w:r w:rsidR="00283292">
        <w:rPr>
          <w:vertAlign w:val="superscript"/>
        </w:rPr>
        <w:t>3</w:t>
      </w:r>
      <w:r w:rsidRPr="005146A6">
        <w:t>, Jillian A Condrey</w:t>
      </w:r>
      <w:r w:rsidR="00283292">
        <w:rPr>
          <w:vertAlign w:val="superscript"/>
        </w:rPr>
        <w:t>4</w:t>
      </w:r>
      <w:r w:rsidRPr="005146A6">
        <w:t>, Dorottya P Gal</w:t>
      </w:r>
      <w:r w:rsidRPr="005146A6">
        <w:rPr>
          <w:vertAlign w:val="superscript"/>
        </w:rPr>
        <w:t>1</w:t>
      </w:r>
      <w:r w:rsidR="00FD05C7" w:rsidRPr="005146A6">
        <w:rPr>
          <w:vertAlign w:val="superscript"/>
        </w:rPr>
        <w:t>,2</w:t>
      </w:r>
      <w:r w:rsidRPr="005146A6">
        <w:t>, Samir P Patel</w:t>
      </w:r>
      <w:r w:rsidRPr="005146A6">
        <w:rPr>
          <w:vertAlign w:val="superscript"/>
        </w:rPr>
        <w:t>1</w:t>
      </w:r>
      <w:r w:rsidR="00FD05C7" w:rsidRPr="005146A6">
        <w:rPr>
          <w:vertAlign w:val="superscript"/>
        </w:rPr>
        <w:t>,2</w:t>
      </w:r>
      <w:r w:rsidR="00AD0DD0" w:rsidRPr="005146A6">
        <w:t xml:space="preserve">, </w:t>
      </w:r>
      <w:r w:rsidRPr="005146A6">
        <w:t>John C Gensel</w:t>
      </w:r>
      <w:r w:rsidRPr="005146A6">
        <w:rPr>
          <w:vertAlign w:val="superscript"/>
        </w:rPr>
        <w:t>1</w:t>
      </w:r>
      <w:r w:rsidR="00FD05C7" w:rsidRPr="005146A6">
        <w:rPr>
          <w:vertAlign w:val="superscript"/>
        </w:rPr>
        <w:t>,2</w:t>
      </w:r>
      <w:r w:rsidRPr="005146A6">
        <w:t>*</w:t>
      </w:r>
    </w:p>
    <w:p w14:paraId="4CAEEFA0" w14:textId="77777777" w:rsidR="000F3B25" w:rsidRPr="005146A6" w:rsidRDefault="000F3B25" w:rsidP="005146A6">
      <w:pPr>
        <w:pStyle w:val="Default"/>
        <w:jc w:val="both"/>
        <w:rPr>
          <w:rFonts w:ascii="Calibri" w:hAnsi="Calibri" w:cs="Calibri"/>
          <w:vertAlign w:val="superscript"/>
        </w:rPr>
      </w:pPr>
    </w:p>
    <w:p w14:paraId="2C3ADCA2" w14:textId="72E0CACF" w:rsidR="000F3B25" w:rsidRPr="005146A6" w:rsidRDefault="000F3B25" w:rsidP="005146A6">
      <w:pPr>
        <w:pStyle w:val="Default"/>
        <w:jc w:val="both"/>
        <w:rPr>
          <w:rFonts w:ascii="Calibri" w:hAnsi="Calibri" w:cs="Calibri"/>
        </w:rPr>
      </w:pPr>
      <w:r w:rsidRPr="005146A6">
        <w:rPr>
          <w:rFonts w:ascii="Calibri" w:hAnsi="Calibri" w:cs="Calibri"/>
          <w:vertAlign w:val="superscript"/>
        </w:rPr>
        <w:t>1</w:t>
      </w:r>
      <w:r w:rsidR="0047536A" w:rsidRPr="005146A6">
        <w:rPr>
          <w:rFonts w:ascii="Calibri" w:hAnsi="Calibri" w:cs="Calibri"/>
        </w:rPr>
        <w:t xml:space="preserve">Spinal Cord &amp; Brain </w:t>
      </w:r>
      <w:r w:rsidR="0047536A" w:rsidRPr="005146A6">
        <w:rPr>
          <w:rFonts w:ascii="Calibri" w:hAnsi="Calibri" w:cs="Calibri"/>
          <w:color w:val="auto"/>
        </w:rPr>
        <w:t xml:space="preserve">Injury </w:t>
      </w:r>
      <w:r w:rsidR="0047536A" w:rsidRPr="005146A6">
        <w:rPr>
          <w:rFonts w:ascii="Calibri" w:hAnsi="Calibri" w:cs="Calibri"/>
        </w:rPr>
        <w:t>Research Center,</w:t>
      </w:r>
      <w:r w:rsidR="00517941" w:rsidRPr="005146A6">
        <w:rPr>
          <w:rFonts w:ascii="Calibri" w:hAnsi="Calibri" w:cs="Calibri"/>
        </w:rPr>
        <w:t xml:space="preserve"> </w:t>
      </w:r>
      <w:r w:rsidRPr="005146A6">
        <w:rPr>
          <w:rFonts w:ascii="Calibri" w:hAnsi="Calibri" w:cs="Calibri"/>
        </w:rPr>
        <w:t xml:space="preserve">University of Kentucky, </w:t>
      </w:r>
      <w:r w:rsidR="002E4443" w:rsidRPr="005146A6">
        <w:rPr>
          <w:rFonts w:ascii="Calibri" w:hAnsi="Calibri" w:cs="Calibri"/>
        </w:rPr>
        <w:t>College of Medicine</w:t>
      </w:r>
      <w:r w:rsidRPr="005146A6">
        <w:rPr>
          <w:rFonts w:ascii="Calibri" w:hAnsi="Calibri" w:cs="Calibri"/>
        </w:rPr>
        <w:t xml:space="preserve">, </w:t>
      </w:r>
    </w:p>
    <w:p w14:paraId="692EEC52" w14:textId="1EE0AF4D" w:rsidR="000F3B25" w:rsidRPr="005146A6" w:rsidRDefault="000F3B25" w:rsidP="005146A6">
      <w:pPr>
        <w:pStyle w:val="Default"/>
        <w:tabs>
          <w:tab w:val="left" w:pos="90"/>
        </w:tabs>
        <w:jc w:val="both"/>
        <w:rPr>
          <w:rFonts w:ascii="Calibri" w:hAnsi="Calibri" w:cs="Calibri"/>
        </w:rPr>
      </w:pPr>
      <w:r w:rsidRPr="005146A6">
        <w:rPr>
          <w:rFonts w:ascii="Calibri" w:hAnsi="Calibri" w:cs="Calibri"/>
        </w:rPr>
        <w:t xml:space="preserve"> Lexington, </w:t>
      </w:r>
      <w:r w:rsidR="008844A2" w:rsidRPr="005146A6">
        <w:rPr>
          <w:rFonts w:ascii="Calibri" w:hAnsi="Calibri" w:cs="Calibri"/>
        </w:rPr>
        <w:t>KY</w:t>
      </w:r>
      <w:r w:rsidR="00EE132D" w:rsidRPr="005146A6">
        <w:rPr>
          <w:rFonts w:ascii="Calibri" w:hAnsi="Calibri" w:cs="Calibri"/>
        </w:rPr>
        <w:t>, United States</w:t>
      </w:r>
    </w:p>
    <w:p w14:paraId="16C0E002" w14:textId="77777777" w:rsidR="00B3163C" w:rsidRPr="005146A6" w:rsidRDefault="00D447B1" w:rsidP="005146A6">
      <w:pPr>
        <w:contextualSpacing/>
      </w:pPr>
      <w:r w:rsidRPr="005146A6">
        <w:rPr>
          <w:vertAlign w:val="superscript"/>
        </w:rPr>
        <w:t>2</w:t>
      </w:r>
      <w:r w:rsidR="0065058F" w:rsidRPr="005146A6">
        <w:t>Department of Physiology, University of Kentucky, College of Medicine, Lexington, KY</w:t>
      </w:r>
      <w:r w:rsidR="00EE132D" w:rsidRPr="005146A6">
        <w:t xml:space="preserve">, United </w:t>
      </w:r>
      <w:r w:rsidR="00B3163C" w:rsidRPr="005146A6">
        <w:t xml:space="preserve">  </w:t>
      </w:r>
    </w:p>
    <w:p w14:paraId="4BB33F7D" w14:textId="65DD5331" w:rsidR="00D447B1" w:rsidRPr="005146A6" w:rsidRDefault="00B3163C" w:rsidP="005146A6">
      <w:pPr>
        <w:contextualSpacing/>
      </w:pPr>
      <w:r w:rsidRPr="005146A6">
        <w:t xml:space="preserve">  </w:t>
      </w:r>
      <w:r w:rsidR="00EE132D" w:rsidRPr="005146A6">
        <w:t>States</w:t>
      </w:r>
    </w:p>
    <w:p w14:paraId="4A84C370" w14:textId="6C2E77B1" w:rsidR="00FD05C7" w:rsidRPr="005146A6" w:rsidRDefault="000845DA" w:rsidP="005146A6">
      <w:pPr>
        <w:pStyle w:val="Default"/>
        <w:jc w:val="both"/>
        <w:rPr>
          <w:rFonts w:ascii="Calibri" w:hAnsi="Calibri" w:cs="Calibri"/>
        </w:rPr>
      </w:pPr>
      <w:r>
        <w:rPr>
          <w:rFonts w:ascii="Calibri" w:hAnsi="Calibri" w:cs="Calibri"/>
          <w:vertAlign w:val="superscript"/>
        </w:rPr>
        <w:t>3</w:t>
      </w:r>
      <w:r w:rsidR="00FD05C7" w:rsidRPr="005146A6">
        <w:rPr>
          <w:rFonts w:ascii="Calibri" w:hAnsi="Calibri" w:cs="Calibri"/>
        </w:rPr>
        <w:t>Department of Biomedical Engineering, Northwestern University, Evanston, IL</w:t>
      </w:r>
      <w:r w:rsidR="009E443B" w:rsidRPr="005146A6">
        <w:rPr>
          <w:rFonts w:ascii="Calibri" w:hAnsi="Calibri" w:cs="Calibri"/>
        </w:rPr>
        <w:t>, United States</w:t>
      </w:r>
    </w:p>
    <w:p w14:paraId="0590BB2F" w14:textId="16DBC351" w:rsidR="000845DA" w:rsidRPr="005146A6" w:rsidRDefault="000845DA" w:rsidP="000845DA">
      <w:pPr>
        <w:contextualSpacing/>
      </w:pPr>
      <w:r>
        <w:rPr>
          <w:vertAlign w:val="superscript"/>
        </w:rPr>
        <w:t>4</w:t>
      </w:r>
      <w:r w:rsidRPr="005146A6">
        <w:t>Division of Laboratory Animal Resources, University of Kentucky, Lexington, KY, United States</w:t>
      </w:r>
    </w:p>
    <w:p w14:paraId="0B8BE362" w14:textId="77777777" w:rsidR="000F3B25" w:rsidRPr="005146A6" w:rsidRDefault="000F3B25" w:rsidP="005146A6">
      <w:pPr>
        <w:pStyle w:val="Default"/>
        <w:jc w:val="both"/>
        <w:rPr>
          <w:rFonts w:ascii="Calibri" w:hAnsi="Calibri" w:cs="Calibri"/>
          <w:b/>
        </w:rPr>
      </w:pPr>
    </w:p>
    <w:p w14:paraId="347E773C" w14:textId="76978D2B" w:rsidR="0060340D" w:rsidRPr="005146A6" w:rsidRDefault="0060340D" w:rsidP="005146A6">
      <w:pPr>
        <w:pStyle w:val="Default"/>
        <w:jc w:val="both"/>
        <w:rPr>
          <w:rFonts w:ascii="Calibri" w:hAnsi="Calibri" w:cs="Calibri"/>
          <w:bCs/>
        </w:rPr>
      </w:pPr>
      <w:r w:rsidRPr="005146A6">
        <w:rPr>
          <w:rFonts w:ascii="Calibri" w:hAnsi="Calibri" w:cs="Calibri"/>
          <w:bCs/>
        </w:rPr>
        <w:t>Email addresses of the co-authors:</w:t>
      </w:r>
    </w:p>
    <w:p w14:paraId="467E4A04" w14:textId="6E2B47D3" w:rsidR="00907913" w:rsidRDefault="0060340D" w:rsidP="005146A6">
      <w:pPr>
        <w:pStyle w:val="Default"/>
        <w:jc w:val="both"/>
        <w:rPr>
          <w:rFonts w:ascii="Calibri" w:hAnsi="Calibri" w:cs="Calibri"/>
        </w:rPr>
      </w:pPr>
      <w:r w:rsidRPr="005146A6">
        <w:rPr>
          <w:rFonts w:ascii="Calibri" w:hAnsi="Calibri" w:cs="Calibri"/>
        </w:rPr>
        <w:t>Anna M Bau</w:t>
      </w:r>
      <w:r w:rsidR="00657264" w:rsidRPr="005146A6">
        <w:rPr>
          <w:rFonts w:ascii="Calibri" w:hAnsi="Calibri" w:cs="Calibri"/>
        </w:rPr>
        <w:t>r</w:t>
      </w:r>
      <w:r w:rsidR="00907913">
        <w:rPr>
          <w:rFonts w:ascii="Calibri" w:hAnsi="Calibri" w:cs="Calibri"/>
        </w:rPr>
        <w:tab/>
      </w:r>
      <w:r w:rsidR="00907913">
        <w:rPr>
          <w:rFonts w:ascii="Calibri" w:hAnsi="Calibri" w:cs="Calibri"/>
        </w:rPr>
        <w:tab/>
        <w:t>(</w:t>
      </w:r>
      <w:hyperlink r:id="rId11" w:history="1">
        <w:r w:rsidR="00907913" w:rsidRPr="007248D3">
          <w:rPr>
            <w:rStyle w:val="Hyperlink"/>
            <w:rFonts w:ascii="Calibri" w:hAnsi="Calibri" w:cs="Calibri"/>
          </w:rPr>
          <w:t>annabaur2030@u.northwestern.edu</w:t>
        </w:r>
      </w:hyperlink>
      <w:r w:rsidR="00907913">
        <w:rPr>
          <w:rFonts w:ascii="Calibri" w:hAnsi="Calibri" w:cs="Calibri"/>
        </w:rPr>
        <w:t>)</w:t>
      </w:r>
    </w:p>
    <w:p w14:paraId="7B25FE5D" w14:textId="3B4AB6F8" w:rsidR="0060340D" w:rsidRDefault="0060340D" w:rsidP="005146A6">
      <w:pPr>
        <w:pStyle w:val="Default"/>
        <w:jc w:val="both"/>
        <w:rPr>
          <w:rFonts w:ascii="Calibri" w:hAnsi="Calibri" w:cs="Calibri"/>
        </w:rPr>
      </w:pPr>
      <w:r w:rsidRPr="005146A6">
        <w:rPr>
          <w:rFonts w:ascii="Calibri" w:hAnsi="Calibri" w:cs="Calibri"/>
        </w:rPr>
        <w:t>Jillian A Condrey</w:t>
      </w:r>
      <w:r w:rsidR="00907913">
        <w:rPr>
          <w:rFonts w:ascii="Calibri" w:hAnsi="Calibri" w:cs="Calibri"/>
        </w:rPr>
        <w:tab/>
        <w:t>(</w:t>
      </w:r>
      <w:hyperlink r:id="rId12" w:history="1">
        <w:r w:rsidR="00907913" w:rsidRPr="007248D3">
          <w:rPr>
            <w:rStyle w:val="Hyperlink"/>
            <w:rFonts w:ascii="Calibri" w:hAnsi="Calibri" w:cs="Calibri"/>
          </w:rPr>
          <w:t>jillian.condrey@uky.edu</w:t>
        </w:r>
      </w:hyperlink>
      <w:r w:rsidR="00907913">
        <w:rPr>
          <w:rFonts w:ascii="Calibri" w:hAnsi="Calibri" w:cs="Calibri"/>
        </w:rPr>
        <w:t>)</w:t>
      </w:r>
    </w:p>
    <w:p w14:paraId="1FEB4494" w14:textId="5A3DA9B1" w:rsidR="0060340D" w:rsidRDefault="0060340D" w:rsidP="005146A6">
      <w:pPr>
        <w:pStyle w:val="Default"/>
        <w:jc w:val="both"/>
        <w:rPr>
          <w:rFonts w:ascii="Calibri" w:hAnsi="Calibri" w:cs="Calibri"/>
        </w:rPr>
      </w:pPr>
      <w:r w:rsidRPr="005146A6">
        <w:rPr>
          <w:rFonts w:ascii="Calibri" w:hAnsi="Calibri" w:cs="Calibri"/>
        </w:rPr>
        <w:t>Dorottya P Gal</w:t>
      </w:r>
      <w:r w:rsidR="00907913">
        <w:rPr>
          <w:rFonts w:ascii="Calibri" w:hAnsi="Calibri" w:cs="Calibri"/>
        </w:rPr>
        <w:tab/>
      </w:r>
      <w:r w:rsidR="00907913">
        <w:rPr>
          <w:rFonts w:ascii="Calibri" w:hAnsi="Calibri" w:cs="Calibri"/>
        </w:rPr>
        <w:tab/>
        <w:t>(</w:t>
      </w:r>
      <w:hyperlink r:id="rId13" w:history="1">
        <w:r w:rsidR="00907913" w:rsidRPr="007248D3">
          <w:rPr>
            <w:rStyle w:val="Hyperlink"/>
            <w:rFonts w:ascii="Calibri" w:hAnsi="Calibri" w:cs="Calibri"/>
          </w:rPr>
          <w:t>dorottya.gal@uky.edu</w:t>
        </w:r>
      </w:hyperlink>
      <w:r w:rsidR="00907913">
        <w:rPr>
          <w:rFonts w:ascii="Calibri" w:hAnsi="Calibri" w:cs="Calibri"/>
        </w:rPr>
        <w:t>)</w:t>
      </w:r>
    </w:p>
    <w:p w14:paraId="51AF2757" w14:textId="502372DA" w:rsidR="00907913" w:rsidRDefault="0060340D" w:rsidP="005146A6">
      <w:pPr>
        <w:pStyle w:val="Default"/>
        <w:jc w:val="both"/>
        <w:rPr>
          <w:rFonts w:ascii="Calibri" w:hAnsi="Calibri" w:cs="Calibri"/>
        </w:rPr>
      </w:pPr>
      <w:r w:rsidRPr="005146A6">
        <w:rPr>
          <w:rFonts w:ascii="Calibri" w:hAnsi="Calibri" w:cs="Calibri"/>
        </w:rPr>
        <w:t>Samir P Patel</w:t>
      </w:r>
      <w:r w:rsidR="00907913">
        <w:rPr>
          <w:rFonts w:ascii="Calibri" w:hAnsi="Calibri" w:cs="Calibri"/>
        </w:rPr>
        <w:tab/>
      </w:r>
      <w:r w:rsidR="00907913">
        <w:rPr>
          <w:rFonts w:ascii="Calibri" w:hAnsi="Calibri" w:cs="Calibri"/>
        </w:rPr>
        <w:tab/>
        <w:t>(</w:t>
      </w:r>
      <w:hyperlink r:id="rId14" w:history="1">
        <w:r w:rsidR="00907913" w:rsidRPr="007248D3">
          <w:rPr>
            <w:rStyle w:val="Hyperlink"/>
            <w:rFonts w:ascii="Calibri" w:hAnsi="Calibri" w:cs="Calibri"/>
          </w:rPr>
          <w:t>samir.patel@uky.edu</w:t>
        </w:r>
      </w:hyperlink>
      <w:r w:rsidR="00907913">
        <w:rPr>
          <w:rFonts w:ascii="Calibri" w:hAnsi="Calibri" w:cs="Calibri"/>
        </w:rPr>
        <w:t>)</w:t>
      </w:r>
    </w:p>
    <w:p w14:paraId="1806AC2A" w14:textId="77777777" w:rsidR="00685546" w:rsidRPr="005146A6" w:rsidRDefault="00685546" w:rsidP="005146A6">
      <w:pPr>
        <w:pStyle w:val="Default"/>
        <w:jc w:val="both"/>
        <w:rPr>
          <w:rFonts w:ascii="Calibri" w:hAnsi="Calibri" w:cs="Calibri"/>
          <w:bCs/>
        </w:rPr>
      </w:pPr>
    </w:p>
    <w:p w14:paraId="2FF9C949" w14:textId="70A8D52A" w:rsidR="000F3B25" w:rsidRPr="005146A6" w:rsidRDefault="000F3B25" w:rsidP="005146A6">
      <w:pPr>
        <w:pStyle w:val="Default"/>
        <w:jc w:val="both"/>
        <w:rPr>
          <w:rFonts w:ascii="Calibri" w:hAnsi="Calibri" w:cs="Calibri"/>
          <w:bCs/>
        </w:rPr>
      </w:pPr>
      <w:r w:rsidRPr="005146A6">
        <w:rPr>
          <w:rFonts w:ascii="Calibri" w:hAnsi="Calibri" w:cs="Calibri"/>
          <w:bCs/>
        </w:rPr>
        <w:t>*</w:t>
      </w:r>
      <w:r w:rsidR="0060340D" w:rsidRPr="005146A6">
        <w:rPr>
          <w:rFonts w:ascii="Calibri" w:hAnsi="Calibri" w:cs="Calibri"/>
          <w:bCs/>
        </w:rPr>
        <w:t>Email addresses of the corresponding authors:</w:t>
      </w:r>
    </w:p>
    <w:p w14:paraId="06C30826" w14:textId="1726B1BA" w:rsidR="000F3B25" w:rsidRPr="005146A6" w:rsidRDefault="000F3B25" w:rsidP="005146A6">
      <w:pPr>
        <w:pStyle w:val="Default"/>
        <w:jc w:val="both"/>
        <w:rPr>
          <w:rFonts w:ascii="Calibri" w:hAnsi="Calibri" w:cs="Calibri"/>
        </w:rPr>
      </w:pPr>
      <w:r w:rsidRPr="005146A6">
        <w:rPr>
          <w:rFonts w:ascii="Calibri" w:hAnsi="Calibri" w:cs="Calibri"/>
        </w:rPr>
        <w:t>Sajeev Kaur</w:t>
      </w:r>
      <w:r w:rsidR="0060340D" w:rsidRPr="005146A6">
        <w:rPr>
          <w:rFonts w:ascii="Calibri" w:hAnsi="Calibri" w:cs="Calibri"/>
        </w:rPr>
        <w:tab/>
      </w:r>
      <w:r w:rsidR="00907913">
        <w:rPr>
          <w:rFonts w:ascii="Calibri" w:hAnsi="Calibri" w:cs="Calibri"/>
        </w:rPr>
        <w:tab/>
      </w:r>
      <w:r w:rsidR="0060340D" w:rsidRPr="005146A6">
        <w:rPr>
          <w:rFonts w:ascii="Calibri" w:hAnsi="Calibri" w:cs="Calibri"/>
        </w:rPr>
        <w:t>(</w:t>
      </w:r>
      <w:hyperlink r:id="rId15" w:history="1">
        <w:r w:rsidR="0060340D" w:rsidRPr="005146A6">
          <w:rPr>
            <w:rStyle w:val="Hyperlink"/>
            <w:rFonts w:ascii="Calibri" w:hAnsi="Calibri" w:cs="Calibri"/>
          </w:rPr>
          <w:t>ska316@uky.edu</w:t>
        </w:r>
      </w:hyperlink>
      <w:r w:rsidR="0060340D" w:rsidRPr="005146A6">
        <w:rPr>
          <w:rFonts w:ascii="Calibri" w:hAnsi="Calibri" w:cs="Calibri"/>
        </w:rPr>
        <w:t>)</w:t>
      </w:r>
    </w:p>
    <w:p w14:paraId="136D4FC9" w14:textId="1F0F8F44" w:rsidR="000F3B25" w:rsidRPr="005146A6" w:rsidRDefault="000F3B25" w:rsidP="005146A6">
      <w:pPr>
        <w:pStyle w:val="Default"/>
        <w:jc w:val="both"/>
        <w:rPr>
          <w:rFonts w:ascii="Calibri" w:hAnsi="Calibri" w:cs="Calibri"/>
        </w:rPr>
      </w:pPr>
      <w:r w:rsidRPr="005146A6">
        <w:rPr>
          <w:rFonts w:ascii="Calibri" w:hAnsi="Calibri" w:cs="Calibri"/>
        </w:rPr>
        <w:t>John C Gensel</w:t>
      </w:r>
      <w:r w:rsidR="0060340D" w:rsidRPr="005146A6">
        <w:rPr>
          <w:rFonts w:ascii="Calibri" w:hAnsi="Calibri" w:cs="Calibri"/>
        </w:rPr>
        <w:tab/>
      </w:r>
      <w:r w:rsidR="00907913">
        <w:rPr>
          <w:rFonts w:ascii="Calibri" w:hAnsi="Calibri" w:cs="Calibri"/>
        </w:rPr>
        <w:tab/>
      </w:r>
      <w:r w:rsidR="0060340D" w:rsidRPr="005146A6">
        <w:rPr>
          <w:rFonts w:ascii="Calibri" w:hAnsi="Calibri" w:cs="Calibri"/>
        </w:rPr>
        <w:t>(</w:t>
      </w:r>
      <w:hyperlink r:id="rId16" w:history="1">
        <w:r w:rsidR="0060340D" w:rsidRPr="005146A6">
          <w:rPr>
            <w:rStyle w:val="Hyperlink"/>
            <w:rFonts w:ascii="Calibri" w:hAnsi="Calibri" w:cs="Calibri"/>
          </w:rPr>
          <w:t>gensel.1@uky.edu</w:t>
        </w:r>
      </w:hyperlink>
      <w:r w:rsidR="0060340D" w:rsidRPr="005146A6">
        <w:rPr>
          <w:rFonts w:ascii="Calibri" w:hAnsi="Calibri" w:cs="Calibri"/>
        </w:rPr>
        <w:t>)</w:t>
      </w:r>
    </w:p>
    <w:p w14:paraId="141ABDE5" w14:textId="77777777" w:rsidR="006E4797" w:rsidRPr="005146A6" w:rsidRDefault="006E4797" w:rsidP="005146A6">
      <w:pPr>
        <w:pBdr>
          <w:top w:val="nil"/>
          <w:left w:val="nil"/>
          <w:bottom w:val="nil"/>
          <w:right w:val="nil"/>
          <w:between w:val="nil"/>
        </w:pBdr>
        <w:rPr>
          <w:color w:val="000000"/>
        </w:rPr>
      </w:pPr>
    </w:p>
    <w:p w14:paraId="60F3B8D4" w14:textId="6CBE97E8" w:rsidR="006E4797" w:rsidRPr="005146A6" w:rsidRDefault="00551D82" w:rsidP="005146A6">
      <w:r w:rsidRPr="005146A6">
        <w:rPr>
          <w:b/>
        </w:rPr>
        <w:t>SUMMARY:</w:t>
      </w:r>
      <w:r w:rsidRPr="005146A6">
        <w:t xml:space="preserve"> </w:t>
      </w:r>
    </w:p>
    <w:p w14:paraId="01069787" w14:textId="226AEB88" w:rsidR="006E4797" w:rsidRPr="005146A6" w:rsidRDefault="009E443B" w:rsidP="005146A6">
      <w:r w:rsidRPr="005146A6">
        <w:t>This article</w:t>
      </w:r>
      <w:r w:rsidR="006E55D2" w:rsidRPr="005146A6">
        <w:t xml:space="preserve"> present</w:t>
      </w:r>
      <w:r w:rsidRPr="005146A6">
        <w:t>s</w:t>
      </w:r>
      <w:r w:rsidR="006E55D2" w:rsidRPr="005146A6">
        <w:t xml:space="preserve"> a step-by-step protocol for the placement of an </w:t>
      </w:r>
      <w:r w:rsidR="006E55D2" w:rsidRPr="004B288F">
        <w:rPr>
          <w:i/>
          <w:iCs/>
        </w:rPr>
        <w:t>in vivo</w:t>
      </w:r>
      <w:r w:rsidR="006E55D2" w:rsidRPr="005146A6">
        <w:t xml:space="preserve"> telemetric implant in the descending aorta of rats, allowing continuous and long-term monitoring of cardiovascular parameters, core body temperature</w:t>
      </w:r>
      <w:r w:rsidR="00130D63" w:rsidRPr="005146A6">
        <w:t>,</w:t>
      </w:r>
      <w:r w:rsidR="006E55D2" w:rsidRPr="005146A6">
        <w:t xml:space="preserve"> and animal activity before and after severe high</w:t>
      </w:r>
      <w:r w:rsidR="0064439E" w:rsidRPr="005146A6">
        <w:t>-</w:t>
      </w:r>
      <w:r w:rsidR="006E55D2" w:rsidRPr="005146A6">
        <w:t>thoracic spinal cord injury.</w:t>
      </w:r>
    </w:p>
    <w:p w14:paraId="74EFC8D7" w14:textId="77777777" w:rsidR="006E4797" w:rsidRPr="005146A6" w:rsidRDefault="006E4797" w:rsidP="005146A6"/>
    <w:p w14:paraId="2DF8E628" w14:textId="5B26943D" w:rsidR="006E4797" w:rsidRPr="005146A6" w:rsidRDefault="00551D82" w:rsidP="005146A6">
      <w:r w:rsidRPr="005146A6">
        <w:rPr>
          <w:b/>
        </w:rPr>
        <w:t>ABSTRACT:</w:t>
      </w:r>
      <w:r w:rsidRPr="005146A6">
        <w:t xml:space="preserve"> </w:t>
      </w:r>
    </w:p>
    <w:p w14:paraId="6C17644B" w14:textId="13B5EDC0" w:rsidR="00675868" w:rsidRPr="005146A6" w:rsidRDefault="00675868" w:rsidP="005146A6">
      <w:r w:rsidRPr="005146A6">
        <w:t xml:space="preserve">Higher-level spinal cord injury </w:t>
      </w:r>
      <w:r w:rsidR="00747EEF" w:rsidRPr="005146A6">
        <w:t xml:space="preserve">(SCI) </w:t>
      </w:r>
      <w:r w:rsidRPr="005146A6">
        <w:t xml:space="preserve">above thoracic level 6 (T6) disrupts </w:t>
      </w:r>
      <w:r w:rsidR="000629E9" w:rsidRPr="005146A6">
        <w:t>autonomic</w:t>
      </w:r>
      <w:r w:rsidRPr="005146A6">
        <w:t xml:space="preserve"> function and contributes to secondary complications, including fluctuations in blood pressure</w:t>
      </w:r>
      <w:r w:rsidR="000629E9" w:rsidRPr="005146A6">
        <w:t xml:space="preserve">, </w:t>
      </w:r>
      <w:r w:rsidRPr="005146A6">
        <w:t>heart rate</w:t>
      </w:r>
      <w:r w:rsidR="000629E9" w:rsidRPr="005146A6">
        <w:t>, and temperature</w:t>
      </w:r>
      <w:r w:rsidRPr="005146A6">
        <w:t xml:space="preserve">. In rats, the placement of telemetric implants in the descending aorta offers a robust methodology for assessing various cardiovascular parameters, such as systolic and diastolic pressure, mean arterial pressure, and heart rate. Core body temperature and animal activity </w:t>
      </w:r>
      <w:r w:rsidR="00BB0819" w:rsidRPr="005146A6">
        <w:t xml:space="preserve">can </w:t>
      </w:r>
      <w:r w:rsidRPr="005146A6">
        <w:t>also be recorded following telemetric implant placement. A rat with a telemetric implant is kept on the receiver plate connected to a computer system for recording various parameters. Continuous long-term recordings at defined time intervals allow for the quantification of injury-induced physiological disruptions, including day-night variations in cardiovascular function.</w:t>
      </w:r>
      <w:r w:rsidR="00B54ABF" w:rsidRPr="005146A6">
        <w:t xml:space="preserve"> </w:t>
      </w:r>
      <w:r w:rsidR="003639CC" w:rsidRPr="005146A6">
        <w:t xml:space="preserve">Comparing </w:t>
      </w:r>
      <w:r w:rsidRPr="005146A6">
        <w:t>pre-injury (baseline)</w:t>
      </w:r>
      <w:r w:rsidR="009B22D2" w:rsidRPr="005146A6">
        <w:t xml:space="preserve"> and </w:t>
      </w:r>
      <w:r w:rsidRPr="005146A6">
        <w:t>post-</w:t>
      </w:r>
      <w:r w:rsidR="002F1983" w:rsidRPr="005146A6">
        <w:t>injury</w:t>
      </w:r>
      <w:r w:rsidRPr="005146A6">
        <w:t xml:space="preserve"> recordings</w:t>
      </w:r>
      <w:r w:rsidR="00315C7A" w:rsidRPr="005146A6">
        <w:t xml:space="preserve"> enables</w:t>
      </w:r>
      <w:r w:rsidRPr="005146A6">
        <w:t xml:space="preserve"> researchers </w:t>
      </w:r>
      <w:r w:rsidR="00461B93" w:rsidRPr="005146A6">
        <w:t>to assess</w:t>
      </w:r>
      <w:r w:rsidRPr="005146A6">
        <w:t xml:space="preserve"> the impact of SCI on these physiological metrics. This methodology paper outlines a detailed, step-by-step procedure for telemetric implant placement in the descending </w:t>
      </w:r>
      <w:r w:rsidRPr="005146A6">
        <w:lastRenderedPageBreak/>
        <w:t>aorta (using mono-occ</w:t>
      </w:r>
      <w:r w:rsidR="00805AF3">
        <w:t>lu</w:t>
      </w:r>
      <w:r w:rsidRPr="005146A6">
        <w:t>sion of the artery) of the rat, as well as continuous telemetry recording following severe</w:t>
      </w:r>
      <w:r w:rsidR="00997004" w:rsidRPr="005146A6">
        <w:t>-</w:t>
      </w:r>
      <w:r w:rsidRPr="005146A6">
        <w:t xml:space="preserve">high thoracic (T3) </w:t>
      </w:r>
      <w:r w:rsidR="00130D63" w:rsidRPr="005146A6">
        <w:t>SCI</w:t>
      </w:r>
      <w:r w:rsidRPr="005146A6">
        <w:t xml:space="preserve">. We discuss the challenges typically encountered while performing this procedure, as well as a dedicated troubleshooting section. The data acquisition process using </w:t>
      </w:r>
      <w:proofErr w:type="spellStart"/>
      <w:r w:rsidRPr="005146A6">
        <w:t>Ponemah</w:t>
      </w:r>
      <w:proofErr w:type="spellEnd"/>
      <w:r w:rsidRPr="005146A6">
        <w:t xml:space="preserve"> software and its various applications </w:t>
      </w:r>
      <w:r w:rsidR="003912AA" w:rsidRPr="005146A6">
        <w:t xml:space="preserve">are </w:t>
      </w:r>
      <w:r w:rsidRPr="005146A6">
        <w:t>also discussed.</w:t>
      </w:r>
      <w:r w:rsidR="00F95896" w:rsidRPr="005146A6">
        <w:t xml:space="preserve"> Rats display</w:t>
      </w:r>
      <w:r w:rsidR="00E96751" w:rsidRPr="005146A6">
        <w:t xml:space="preserve"> SCI-associated cardiovascular, temperature, and activity </w:t>
      </w:r>
      <w:r w:rsidR="00C52C49" w:rsidRPr="005146A6">
        <w:t>abnorma</w:t>
      </w:r>
      <w:r w:rsidR="00BA7C4D" w:rsidRPr="005146A6">
        <w:t xml:space="preserve">lities, and telemetric implants </w:t>
      </w:r>
      <w:r w:rsidR="00563B03" w:rsidRPr="005146A6">
        <w:t>are</w:t>
      </w:r>
      <w:r w:rsidR="00BA7C4D" w:rsidRPr="005146A6">
        <w:t xml:space="preserve"> effective </w:t>
      </w:r>
      <w:r w:rsidR="00563B03" w:rsidRPr="005146A6">
        <w:t xml:space="preserve">devices </w:t>
      </w:r>
      <w:r w:rsidR="00BA7C4D" w:rsidRPr="005146A6">
        <w:t>for studying these</w:t>
      </w:r>
      <w:r w:rsidR="00EC0F1B" w:rsidRPr="005146A6">
        <w:t xml:space="preserve"> </w:t>
      </w:r>
      <w:r w:rsidRPr="005146A6">
        <w:t>post</w:t>
      </w:r>
      <w:r w:rsidR="00D43B05" w:rsidRPr="005146A6">
        <w:t>-</w:t>
      </w:r>
      <w:r w:rsidRPr="005146A6">
        <w:t>injury complications and evaluating potential treatments.</w:t>
      </w:r>
    </w:p>
    <w:p w14:paraId="59F724C6" w14:textId="77777777" w:rsidR="00D040FD" w:rsidRPr="005146A6" w:rsidRDefault="00D040FD" w:rsidP="005146A6"/>
    <w:p w14:paraId="0646E204" w14:textId="69BEDB7C" w:rsidR="006E4797" w:rsidRPr="005146A6" w:rsidRDefault="00551D82" w:rsidP="005146A6">
      <w:r w:rsidRPr="005146A6">
        <w:rPr>
          <w:b/>
        </w:rPr>
        <w:t>INTRODUCTION:</w:t>
      </w:r>
      <w:r w:rsidRPr="005146A6">
        <w:t xml:space="preserve"> </w:t>
      </w:r>
    </w:p>
    <w:p w14:paraId="279A92BB" w14:textId="63932948" w:rsidR="00B135FC" w:rsidRPr="005146A6" w:rsidRDefault="00BC7EB4" w:rsidP="005146A6">
      <w:pPr>
        <w:rPr>
          <w:iCs/>
          <w:strike/>
        </w:rPr>
      </w:pPr>
      <w:bookmarkStart w:id="0" w:name="_Hlk212317983"/>
      <w:r w:rsidRPr="005146A6">
        <w:rPr>
          <w:iCs/>
        </w:rPr>
        <w:t>Traumatic Spinal cord injury (SCI) impairs sensory and motor function</w:t>
      </w:r>
      <w:r w:rsidR="000445A3" w:rsidRPr="005146A6">
        <w:rPr>
          <w:iCs/>
        </w:rPr>
        <w:t>s</w:t>
      </w:r>
      <w:r w:rsidR="00130D63" w:rsidRPr="005146A6">
        <w:rPr>
          <w:iCs/>
        </w:rPr>
        <w:t xml:space="preserve"> and</w:t>
      </w:r>
      <w:r w:rsidRPr="005146A6">
        <w:rPr>
          <w:iCs/>
        </w:rPr>
        <w:t xml:space="preserve"> </w:t>
      </w:r>
      <w:r w:rsidR="00777759" w:rsidRPr="005146A6">
        <w:rPr>
          <w:iCs/>
        </w:rPr>
        <w:t xml:space="preserve">disrupts </w:t>
      </w:r>
      <w:r w:rsidRPr="005146A6">
        <w:rPr>
          <w:iCs/>
        </w:rPr>
        <w:t>cardiovascular</w:t>
      </w:r>
      <w:r w:rsidR="00777759" w:rsidRPr="005146A6">
        <w:rPr>
          <w:iCs/>
        </w:rPr>
        <w:t xml:space="preserve"> </w:t>
      </w:r>
      <w:r w:rsidRPr="005146A6">
        <w:rPr>
          <w:iCs/>
        </w:rPr>
        <w:t>and therm</w:t>
      </w:r>
      <w:r w:rsidR="00777759" w:rsidRPr="005146A6">
        <w:rPr>
          <w:iCs/>
        </w:rPr>
        <w:t>al regulation</w:t>
      </w:r>
      <w:r w:rsidRPr="005146A6">
        <w:rPr>
          <w:iCs/>
        </w:rPr>
        <w:fldChar w:fldCharType="begin">
          <w:fldData xml:space="preserve">PEVuZE5vdGU+PENpdGU+PEF1dGhvcj5CaGF0dGFjaGFyeXlhPC9BdXRob3I+PFllYXI+MjAyMDwv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</w:fldData>
        </w:fldChar>
      </w:r>
      <w:r w:rsidR="009E1A35" w:rsidRPr="005146A6">
        <w:rPr>
          <w:iCs/>
        </w:rPr>
        <w:instrText xml:space="preserve"> ADDIN EN.CITE </w:instrText>
      </w:r>
      <w:r w:rsidR="009E1A35" w:rsidRPr="005146A6">
        <w:rPr>
          <w:iCs/>
        </w:rPr>
        <w:fldChar w:fldCharType="begin">
          <w:fldData xml:space="preserve">PEVuZE5vdGU+PENpdGU+PEF1dGhvcj5CaGF0dGFjaGFyeXlhPC9BdXRob3I+PFllYXI+MjAyMDwv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</w:fldData>
        </w:fldChar>
      </w:r>
      <w:r w:rsidR="009E1A35" w:rsidRPr="005146A6">
        <w:rPr>
          <w:iCs/>
        </w:rPr>
        <w:instrText xml:space="preserve"> ADDIN EN.CITE.DATA </w:instrText>
      </w:r>
      <w:r w:rsidR="009E1A35" w:rsidRPr="005146A6">
        <w:rPr>
          <w:iCs/>
        </w:rPr>
      </w:r>
      <w:r w:rsidR="009E1A35" w:rsidRPr="005146A6">
        <w:rPr>
          <w:iCs/>
        </w:rPr>
        <w:fldChar w:fldCharType="end"/>
      </w:r>
      <w:r w:rsidRPr="005146A6">
        <w:rPr>
          <w:iCs/>
        </w:rPr>
      </w:r>
      <w:r w:rsidRPr="005146A6">
        <w:rPr>
          <w:iCs/>
        </w:rPr>
        <w:fldChar w:fldCharType="separate"/>
      </w:r>
      <w:r w:rsidR="009E1A35" w:rsidRPr="005146A6">
        <w:rPr>
          <w:iCs/>
          <w:noProof/>
          <w:vertAlign w:val="superscript"/>
        </w:rPr>
        <w:t>1</w:t>
      </w:r>
      <w:r w:rsidR="00805AF3">
        <w:rPr>
          <w:iCs/>
          <w:noProof/>
          <w:vertAlign w:val="superscript"/>
        </w:rPr>
        <w:t>–</w:t>
      </w:r>
      <w:r w:rsidR="009E1A35" w:rsidRPr="005146A6">
        <w:rPr>
          <w:iCs/>
          <w:noProof/>
          <w:vertAlign w:val="superscript"/>
        </w:rPr>
        <w:t>4</w:t>
      </w:r>
      <w:r w:rsidRPr="005146A6">
        <w:rPr>
          <w:iCs/>
        </w:rPr>
        <w:fldChar w:fldCharType="end"/>
      </w:r>
      <w:r w:rsidRPr="005146A6">
        <w:rPr>
          <w:iCs/>
        </w:rPr>
        <w:t>. Injuries at or above the T6 level disrupt supraspinal control of autonomic function</w:t>
      </w:r>
      <w:r w:rsidR="008B70EE" w:rsidRPr="005146A6">
        <w:rPr>
          <w:iCs/>
        </w:rPr>
        <w:t>,</w:t>
      </w:r>
      <w:r w:rsidRPr="005146A6">
        <w:rPr>
          <w:iCs/>
        </w:rPr>
        <w:t xml:space="preserve"> leading to severe alterations in various cardiovascular</w:t>
      </w:r>
      <w:r w:rsidR="00C85F20" w:rsidRPr="005146A6">
        <w:rPr>
          <w:iCs/>
        </w:rPr>
        <w:t xml:space="preserve"> responses</w:t>
      </w:r>
      <w:r w:rsidR="008B70EE" w:rsidRPr="005146A6">
        <w:rPr>
          <w:iCs/>
        </w:rPr>
        <w:t>,</w:t>
      </w:r>
      <w:r w:rsidRPr="005146A6">
        <w:rPr>
          <w:iCs/>
        </w:rPr>
        <w:t xml:space="preserve"> </w:t>
      </w:r>
      <w:r w:rsidR="000445A3" w:rsidRPr="005146A6">
        <w:rPr>
          <w:iCs/>
        </w:rPr>
        <w:t xml:space="preserve">including </w:t>
      </w:r>
      <w:r w:rsidRPr="005146A6">
        <w:rPr>
          <w:iCs/>
        </w:rPr>
        <w:t xml:space="preserve">impaired baroreceptor reflexes, </w:t>
      </w:r>
      <w:r w:rsidR="00836F17" w:rsidRPr="005146A6">
        <w:rPr>
          <w:iCs/>
        </w:rPr>
        <w:t xml:space="preserve">blood </w:t>
      </w:r>
      <w:r w:rsidR="00E5422A" w:rsidRPr="005146A6">
        <w:rPr>
          <w:iCs/>
        </w:rPr>
        <w:t>pressure</w:t>
      </w:r>
      <w:r w:rsidR="00FC2413" w:rsidRPr="005146A6">
        <w:rPr>
          <w:iCs/>
        </w:rPr>
        <w:t xml:space="preserve"> dysregulation</w:t>
      </w:r>
      <w:r w:rsidRPr="005146A6">
        <w:rPr>
          <w:iCs/>
        </w:rPr>
        <w:t xml:space="preserve">, heart rate variability </w:t>
      </w:r>
      <w:r w:rsidR="000445A3" w:rsidRPr="005146A6">
        <w:rPr>
          <w:iCs/>
        </w:rPr>
        <w:t>(</w:t>
      </w:r>
      <w:r w:rsidRPr="005146A6">
        <w:rPr>
          <w:iCs/>
        </w:rPr>
        <w:t>bradycardia</w:t>
      </w:r>
      <w:r w:rsidR="00414A6E" w:rsidRPr="005146A6">
        <w:rPr>
          <w:iCs/>
        </w:rPr>
        <w:t xml:space="preserve"> </w:t>
      </w:r>
      <w:r w:rsidR="00FF33E9" w:rsidRPr="005146A6">
        <w:rPr>
          <w:iCs/>
        </w:rPr>
        <w:t>and/</w:t>
      </w:r>
      <w:r w:rsidR="00414A6E" w:rsidRPr="005146A6">
        <w:rPr>
          <w:iCs/>
        </w:rPr>
        <w:t>or</w:t>
      </w:r>
      <w:r w:rsidRPr="005146A6">
        <w:rPr>
          <w:iCs/>
        </w:rPr>
        <w:t xml:space="preserve"> tachycardia</w:t>
      </w:r>
      <w:r w:rsidR="000445A3" w:rsidRPr="005146A6">
        <w:rPr>
          <w:iCs/>
        </w:rPr>
        <w:t>)</w:t>
      </w:r>
      <w:r w:rsidRPr="005146A6">
        <w:rPr>
          <w:iCs/>
        </w:rPr>
        <w:t>,</w:t>
      </w:r>
      <w:r w:rsidR="00C113F4" w:rsidRPr="005146A6">
        <w:rPr>
          <w:iCs/>
        </w:rPr>
        <w:t xml:space="preserve"> </w:t>
      </w:r>
      <w:proofErr w:type="spellStart"/>
      <w:r w:rsidRPr="005146A6">
        <w:rPr>
          <w:iCs/>
        </w:rPr>
        <w:t>thermo</w:t>
      </w:r>
      <w:r w:rsidR="00F80BB4" w:rsidRPr="005146A6">
        <w:rPr>
          <w:iCs/>
        </w:rPr>
        <w:t>dysregulation</w:t>
      </w:r>
      <w:proofErr w:type="spellEnd"/>
      <w:r w:rsidRPr="005146A6">
        <w:rPr>
          <w:iCs/>
        </w:rPr>
        <w:t xml:space="preserve">, and </w:t>
      </w:r>
      <w:r w:rsidR="00130D63" w:rsidRPr="005146A6">
        <w:rPr>
          <w:iCs/>
        </w:rPr>
        <w:t xml:space="preserve">decreased </w:t>
      </w:r>
      <w:r w:rsidRPr="005146A6">
        <w:rPr>
          <w:iCs/>
        </w:rPr>
        <w:t>motor activity</w:t>
      </w:r>
      <w:r w:rsidRPr="005146A6">
        <w:rPr>
          <w:iCs/>
        </w:rPr>
        <w:fldChar w:fldCharType="begin">
          <w:fldData xml:space="preserve">PEVuZE5vdGU+PENpdGU+PEF1dGhvcj5IYWdlbjwvQXV0aG9yPjxZZWFyPjIwMTI8L1llYXI+PFJl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MDQ5MTQxPC9jdXN0b20y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</w:fldData>
        </w:fldChar>
      </w:r>
      <w:r w:rsidR="009E1A35" w:rsidRPr="005146A6">
        <w:rPr>
          <w:iCs/>
        </w:rPr>
        <w:instrText xml:space="preserve"> ADDIN EN.CITE </w:instrText>
      </w:r>
      <w:r w:rsidR="009E1A35" w:rsidRPr="005146A6">
        <w:rPr>
          <w:iCs/>
        </w:rPr>
        <w:fldChar w:fldCharType="begin">
          <w:fldData xml:space="preserve">PEVuZE5vdGU+PENpdGU+PEF1dGhvcj5IYWdlbjwvQXV0aG9yPjxZZWFyPjIwMTI8L1llYXI+PFJl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MDQ5MTQxPC9jdXN0b20y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</w:fldData>
        </w:fldChar>
      </w:r>
      <w:r w:rsidR="009E1A35" w:rsidRPr="005146A6">
        <w:rPr>
          <w:iCs/>
        </w:rPr>
        <w:instrText xml:space="preserve"> ADDIN EN.CITE.DATA </w:instrText>
      </w:r>
      <w:r w:rsidR="009E1A35" w:rsidRPr="005146A6">
        <w:rPr>
          <w:iCs/>
        </w:rPr>
      </w:r>
      <w:r w:rsidR="009E1A35" w:rsidRPr="005146A6">
        <w:rPr>
          <w:iCs/>
        </w:rPr>
        <w:fldChar w:fldCharType="end"/>
      </w:r>
      <w:r w:rsidRPr="005146A6">
        <w:rPr>
          <w:iCs/>
        </w:rPr>
      </w:r>
      <w:r w:rsidRPr="005146A6">
        <w:rPr>
          <w:iCs/>
        </w:rPr>
        <w:fldChar w:fldCharType="separate"/>
      </w:r>
      <w:r w:rsidR="009E1A35" w:rsidRPr="005146A6">
        <w:rPr>
          <w:iCs/>
          <w:noProof/>
          <w:vertAlign w:val="superscript"/>
        </w:rPr>
        <w:t>3,5</w:t>
      </w:r>
      <w:r w:rsidR="00805AF3">
        <w:rPr>
          <w:iCs/>
          <w:noProof/>
          <w:vertAlign w:val="superscript"/>
        </w:rPr>
        <w:t>–</w:t>
      </w:r>
      <w:r w:rsidR="009E1A35" w:rsidRPr="005146A6">
        <w:rPr>
          <w:iCs/>
          <w:noProof/>
          <w:vertAlign w:val="superscript"/>
        </w:rPr>
        <w:t>10</w:t>
      </w:r>
      <w:r w:rsidRPr="005146A6">
        <w:rPr>
          <w:iCs/>
        </w:rPr>
        <w:fldChar w:fldCharType="end"/>
      </w:r>
      <w:r w:rsidRPr="005146A6">
        <w:rPr>
          <w:iCs/>
        </w:rPr>
        <w:t>.</w:t>
      </w:r>
      <w:r w:rsidR="00B17705" w:rsidRPr="005146A6">
        <w:rPr>
          <w:iCs/>
        </w:rPr>
        <w:t xml:space="preserve"> </w:t>
      </w:r>
      <w:r w:rsidRPr="005146A6">
        <w:rPr>
          <w:iCs/>
        </w:rPr>
        <w:t xml:space="preserve">These abnormalities </w:t>
      </w:r>
      <w:r w:rsidR="00641E5F" w:rsidRPr="005146A6">
        <w:rPr>
          <w:iCs/>
        </w:rPr>
        <w:t xml:space="preserve">are observed </w:t>
      </w:r>
      <w:r w:rsidRPr="005146A6">
        <w:rPr>
          <w:iCs/>
        </w:rPr>
        <w:t xml:space="preserve">during </w:t>
      </w:r>
      <w:r w:rsidR="000445A3" w:rsidRPr="005146A6">
        <w:rPr>
          <w:iCs/>
        </w:rPr>
        <w:t xml:space="preserve">both </w:t>
      </w:r>
      <w:r w:rsidR="008B70EE" w:rsidRPr="005146A6">
        <w:rPr>
          <w:iCs/>
        </w:rPr>
        <w:t xml:space="preserve">the </w:t>
      </w:r>
      <w:r w:rsidRPr="005146A6">
        <w:rPr>
          <w:iCs/>
        </w:rPr>
        <w:t>acute and chronic phase</w:t>
      </w:r>
      <w:r w:rsidR="008B70EE" w:rsidRPr="005146A6">
        <w:rPr>
          <w:iCs/>
        </w:rPr>
        <w:t>s</w:t>
      </w:r>
      <w:r w:rsidRPr="005146A6">
        <w:rPr>
          <w:iCs/>
        </w:rPr>
        <w:t xml:space="preserve"> of injury</w:t>
      </w:r>
      <w:r w:rsidRPr="005146A6">
        <w:rPr>
          <w:iCs/>
        </w:rPr>
        <w:fldChar w:fldCharType="begin">
          <w:fldData xml:space="preserve">PEVuZE5vdGU+PENpdGU+PEF1dGhvcj5IYWdlbjwvQXV0aG9yPjxZZWFyPjIwMTU8L1llYXI+PFJl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=
</w:fldData>
        </w:fldChar>
      </w:r>
      <w:r w:rsidR="009E1A35" w:rsidRPr="005146A6">
        <w:rPr>
          <w:iCs/>
        </w:rPr>
        <w:instrText xml:space="preserve"> ADDIN EN.CITE </w:instrText>
      </w:r>
      <w:r w:rsidR="009E1A35" w:rsidRPr="005146A6">
        <w:rPr>
          <w:iCs/>
        </w:rPr>
        <w:fldChar w:fldCharType="begin">
          <w:fldData xml:space="preserve">PEVuZE5vdGU+PENpdGU+PEF1dGhvcj5IYWdlbjwvQXV0aG9yPjxZZWFyPjIwMTU8L1llYXI+PFJl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=
</w:fldData>
        </w:fldChar>
      </w:r>
      <w:r w:rsidR="009E1A35" w:rsidRPr="005146A6">
        <w:rPr>
          <w:iCs/>
        </w:rPr>
        <w:instrText xml:space="preserve"> ADDIN EN.CITE.DATA </w:instrText>
      </w:r>
      <w:r w:rsidR="009E1A35" w:rsidRPr="005146A6">
        <w:rPr>
          <w:iCs/>
        </w:rPr>
      </w:r>
      <w:r w:rsidR="009E1A35" w:rsidRPr="005146A6">
        <w:rPr>
          <w:iCs/>
        </w:rPr>
        <w:fldChar w:fldCharType="end"/>
      </w:r>
      <w:r w:rsidRPr="005146A6">
        <w:rPr>
          <w:iCs/>
        </w:rPr>
      </w:r>
      <w:r w:rsidRPr="005146A6">
        <w:rPr>
          <w:iCs/>
        </w:rPr>
        <w:fldChar w:fldCharType="separate"/>
      </w:r>
      <w:r w:rsidR="009E1A35" w:rsidRPr="005146A6">
        <w:rPr>
          <w:iCs/>
          <w:noProof/>
          <w:vertAlign w:val="superscript"/>
        </w:rPr>
        <w:t>2,3</w:t>
      </w:r>
      <w:r w:rsidRPr="005146A6">
        <w:rPr>
          <w:iCs/>
        </w:rPr>
        <w:fldChar w:fldCharType="end"/>
      </w:r>
      <w:r w:rsidRPr="005146A6">
        <w:rPr>
          <w:iCs/>
        </w:rPr>
        <w:t xml:space="preserve">. Due to age-related changes in demographics over the years, cardiovascular </w:t>
      </w:r>
      <w:r w:rsidR="006848FE" w:rsidRPr="005146A6">
        <w:rPr>
          <w:iCs/>
        </w:rPr>
        <w:t xml:space="preserve">dysfunction </w:t>
      </w:r>
      <w:r w:rsidRPr="005146A6">
        <w:rPr>
          <w:iCs/>
        </w:rPr>
        <w:t>ha</w:t>
      </w:r>
      <w:r w:rsidR="006848FE" w:rsidRPr="005146A6">
        <w:rPr>
          <w:iCs/>
        </w:rPr>
        <w:t>s</w:t>
      </w:r>
      <w:r w:rsidRPr="005146A6">
        <w:rPr>
          <w:iCs/>
        </w:rPr>
        <w:t xml:space="preserve"> become one of the leading causes of mortality and long-term morbidity in individuals with SCI</w:t>
      </w:r>
      <w:r w:rsidRPr="005146A6">
        <w:rPr>
          <w:iCs/>
          <w:vertAlign w:val="superscript"/>
        </w:rPr>
        <w:fldChar w:fldCharType="begin">
          <w:fldData xml:space="preserve">PEVuZE5vdGU+PENpdGU+PEF1dGhvcj5HYXJzaGljazwvQXV0aG9yPjxZZWFyPjIwMDU8L1llYXI+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</w:fldData>
        </w:fldChar>
      </w:r>
      <w:r w:rsidR="009E1A35" w:rsidRPr="005146A6">
        <w:rPr>
          <w:iCs/>
          <w:vertAlign w:val="superscript"/>
        </w:rPr>
        <w:instrText xml:space="preserve"> ADDIN EN.CITE </w:instrText>
      </w:r>
      <w:r w:rsidR="009E1A35" w:rsidRPr="005146A6">
        <w:rPr>
          <w:iCs/>
          <w:vertAlign w:val="superscript"/>
        </w:rPr>
        <w:fldChar w:fldCharType="begin">
          <w:fldData xml:space="preserve">PEVuZE5vdGU+PENpdGU+PEF1dGhvcj5HYXJzaGljazwvQXV0aG9yPjxZZWFyPjIwMDU8L1llYXI+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</w:fldData>
        </w:fldChar>
      </w:r>
      <w:r w:rsidR="009E1A35" w:rsidRPr="005146A6">
        <w:rPr>
          <w:iCs/>
          <w:vertAlign w:val="superscript"/>
        </w:rPr>
        <w:instrText xml:space="preserve"> ADDIN EN.CITE.DATA </w:instrText>
      </w:r>
      <w:r w:rsidR="009E1A35" w:rsidRPr="005146A6">
        <w:rPr>
          <w:iCs/>
          <w:vertAlign w:val="superscript"/>
        </w:rPr>
      </w:r>
      <w:r w:rsidR="009E1A35" w:rsidRPr="005146A6">
        <w:rPr>
          <w:iCs/>
          <w:vertAlign w:val="superscript"/>
        </w:rPr>
        <w:fldChar w:fldCharType="end"/>
      </w:r>
      <w:r w:rsidRPr="005146A6">
        <w:rPr>
          <w:iCs/>
          <w:vertAlign w:val="superscript"/>
        </w:rPr>
      </w:r>
      <w:r w:rsidRPr="005146A6">
        <w:rPr>
          <w:iCs/>
          <w:vertAlign w:val="superscript"/>
        </w:rPr>
        <w:fldChar w:fldCharType="separate"/>
      </w:r>
      <w:r w:rsidR="009E1A35" w:rsidRPr="005146A6">
        <w:rPr>
          <w:iCs/>
          <w:noProof/>
          <w:vertAlign w:val="superscript"/>
        </w:rPr>
        <w:t>9,11</w:t>
      </w:r>
      <w:r w:rsidRPr="005146A6">
        <w:rPr>
          <w:iCs/>
          <w:vertAlign w:val="superscript"/>
        </w:rPr>
        <w:fldChar w:fldCharType="end"/>
      </w:r>
      <w:r w:rsidR="006D0F29" w:rsidRPr="005146A6">
        <w:rPr>
          <w:iCs/>
        </w:rPr>
        <w:t>.</w:t>
      </w:r>
      <w:r w:rsidR="00805AF3">
        <w:rPr>
          <w:iCs/>
        </w:rPr>
        <w:t xml:space="preserve"> </w:t>
      </w:r>
      <w:r w:rsidRPr="005146A6">
        <w:rPr>
          <w:iCs/>
        </w:rPr>
        <w:t>The acute phase of injury causes neurogenic shock</w:t>
      </w:r>
      <w:r w:rsidR="006848FE" w:rsidRPr="005146A6">
        <w:rPr>
          <w:iCs/>
        </w:rPr>
        <w:t>,</w:t>
      </w:r>
      <w:r w:rsidRPr="005146A6">
        <w:rPr>
          <w:iCs/>
        </w:rPr>
        <w:t xml:space="preserve"> which is often characterized by hypotension and bradycardia </w:t>
      </w:r>
      <w:r w:rsidR="00130D63" w:rsidRPr="005146A6">
        <w:rPr>
          <w:iCs/>
        </w:rPr>
        <w:t>due to</w:t>
      </w:r>
      <w:r w:rsidRPr="005146A6">
        <w:rPr>
          <w:iCs/>
        </w:rPr>
        <w:t xml:space="preserve"> sympathetic disruption</w:t>
      </w:r>
      <w:r w:rsidRPr="005146A6">
        <w:rPr>
          <w:iCs/>
        </w:rPr>
        <w:fldChar w:fldCharType="begin"/>
      </w:r>
      <w:r w:rsidR="009E1A35" w:rsidRPr="005146A6">
        <w:rPr>
          <w:iCs/>
        </w:rPr>
        <w:instrText xml:space="preserve"> ADDIN EN.CITE &lt;EndNote&gt;&lt;Cite&gt;&lt;Author&gt;Weaver&lt;/Author&gt;&lt;Year&gt;2012&lt;/Year&gt;&lt;RecNum&gt;107&lt;/RecNum&gt;&lt;DisplayText&gt;&lt;style face="superscript"&gt;9&lt;/style&gt;&lt;/DisplayText&gt;&lt;record&gt;&lt;rec-number&gt;107&lt;/rec-number&gt;&lt;foreign-keys&gt;&lt;key app="EN" db-id="9p5vxa5ztexpade9ft3x25auedx25pv0dep2" timestamp="1730995650"&gt;107&lt;/key&gt;&lt;/foreign-keys&gt;&lt;ref-type name="Journal Article"&gt;17&lt;/ref-type&gt;&lt;contributors&gt;&lt;authors&gt;&lt;author&gt;Weaver, L. C.&lt;/author&gt;&lt;author&gt;Fleming, J. C.&lt;/author&gt;&lt;author&gt;Mathias, C. J.&lt;/author&gt;&lt;author&gt;Krassioukov, A. V.&lt;/author&gt;&lt;/authors&gt;&lt;/contributors&gt;&lt;auth-address&gt;University of Western Ontario, London, Ontario, Canada. lcweaver@robarts.ca&lt;/auth-address&gt;&lt;titles&gt;&lt;title&gt;Disordered cardiovascular control after spinal cord injury&lt;/title&gt;&lt;secondary-title&gt;Handb Clin Neurol&lt;/secondary-title&gt;&lt;/titles&gt;&lt;periodical&gt;&lt;full-title&gt;Handb Clin Neurol&lt;/full-title&gt;&lt;/periodical&gt;&lt;pages&gt;213-33&lt;/pages&gt;&lt;volume&gt;109&lt;/volume&gt;&lt;keywords&gt;&lt;keyword&gt;Autonomic Nervous System Diseases/etiology&lt;/keyword&gt;&lt;keyword&gt;Blood Pressure/physiology&lt;/keyword&gt;&lt;keyword&gt;Body Temperature Regulation&lt;/keyword&gt;&lt;keyword&gt;Cardiovascular Diseases/*etiology&lt;/keyword&gt;&lt;keyword&gt;Heart Rate/physiology&lt;/keyword&gt;&lt;keyword&gt;Humans&lt;/keyword&gt;&lt;keyword&gt;Spinal Cord Injuries/*complications&lt;/keyword&gt;&lt;/keywords&gt;&lt;dates&gt;&lt;year&gt;2012&lt;/year&gt;&lt;/dates&gt;&lt;isbn&gt;0072-9752 (Print)&amp;#xD;0072-9752 (Linking)&lt;/isbn&gt;&lt;accession-num&gt;23098715&lt;/accession-num&gt;&lt;urls&gt;&lt;related-urls&gt;&lt;url&gt;https://www.ncbi.nlm.nih.gov/pubmed/23098715&lt;/url&gt;&lt;/related-urls&gt;&lt;/urls&gt;&lt;electronic-resource-num&gt;10.1016/B978-0-444-52137-8.00013-9&lt;/electronic-resource-num&gt;&lt;remote-database-name&gt;Medline&lt;/remote-database-name&gt;&lt;remote-database-provider&gt;NLM&lt;/remote-database-provider&gt;&lt;/record&gt;&lt;/Cite&gt;&lt;/EndNote&gt;</w:instrText>
      </w:r>
      <w:r w:rsidRPr="005146A6">
        <w:rPr>
          <w:iCs/>
        </w:rPr>
        <w:fldChar w:fldCharType="separate"/>
      </w:r>
      <w:r w:rsidR="009E1A35" w:rsidRPr="005146A6">
        <w:rPr>
          <w:iCs/>
          <w:noProof/>
          <w:vertAlign w:val="superscript"/>
        </w:rPr>
        <w:t>9</w:t>
      </w:r>
      <w:r w:rsidRPr="005146A6">
        <w:rPr>
          <w:iCs/>
        </w:rPr>
        <w:fldChar w:fldCharType="end"/>
      </w:r>
      <w:r w:rsidR="0099767A" w:rsidRPr="005146A6">
        <w:rPr>
          <w:iCs/>
        </w:rPr>
        <w:t xml:space="preserve"> but </w:t>
      </w:r>
      <w:r w:rsidR="004E705D" w:rsidRPr="005146A6">
        <w:rPr>
          <w:iCs/>
        </w:rPr>
        <w:t xml:space="preserve">can </w:t>
      </w:r>
      <w:r w:rsidR="003B0208" w:rsidRPr="005146A6">
        <w:rPr>
          <w:iCs/>
        </w:rPr>
        <w:t xml:space="preserve">also </w:t>
      </w:r>
      <w:r w:rsidR="004E705D" w:rsidRPr="005146A6">
        <w:rPr>
          <w:iCs/>
        </w:rPr>
        <w:t>l</w:t>
      </w:r>
      <w:r w:rsidR="0099767A" w:rsidRPr="005146A6">
        <w:rPr>
          <w:iCs/>
        </w:rPr>
        <w:t>ead</w:t>
      </w:r>
      <w:r w:rsidR="004E705D" w:rsidRPr="005146A6">
        <w:rPr>
          <w:iCs/>
        </w:rPr>
        <w:t xml:space="preserve"> to hypertension in </w:t>
      </w:r>
      <w:r w:rsidR="00585A3C" w:rsidRPr="005146A6">
        <w:rPr>
          <w:iCs/>
        </w:rPr>
        <w:t>individuals</w:t>
      </w:r>
      <w:r w:rsidR="003B0208" w:rsidRPr="005146A6">
        <w:rPr>
          <w:iCs/>
        </w:rPr>
        <w:t xml:space="preserve"> with</w:t>
      </w:r>
      <w:r w:rsidR="004E705D" w:rsidRPr="005146A6">
        <w:rPr>
          <w:iCs/>
        </w:rPr>
        <w:t xml:space="preserve"> injury above </w:t>
      </w:r>
      <w:r w:rsidR="003B0208" w:rsidRPr="005146A6">
        <w:rPr>
          <w:iCs/>
        </w:rPr>
        <w:t>T6 level</w:t>
      </w:r>
      <w:r w:rsidR="00117383" w:rsidRPr="005146A6">
        <w:rPr>
          <w:iCs/>
        </w:rPr>
        <w:fldChar w:fldCharType="begin">
          <w:fldData xml:space="preserve">PEVuZE5vdGU+PENpdGU+PEF1dGhvcj5LcmFzc2lvdWtvdjwvQXV0aG9yPjxZZWFyPjIwMDM8L1ll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</w:fldData>
        </w:fldChar>
      </w:r>
      <w:r w:rsidR="009E1A35" w:rsidRPr="005146A6">
        <w:rPr>
          <w:iCs/>
        </w:rPr>
        <w:instrText xml:space="preserve"> ADDIN EN.CITE </w:instrText>
      </w:r>
      <w:r w:rsidR="009E1A35" w:rsidRPr="005146A6">
        <w:rPr>
          <w:iCs/>
        </w:rPr>
        <w:fldChar w:fldCharType="begin">
          <w:fldData xml:space="preserve">PEVuZE5vdGU+PENpdGU+PEF1dGhvcj5LcmFzc2lvdWtvdjwvQXV0aG9yPjxZZWFyPjIwMDM8L1ll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</w:fldData>
        </w:fldChar>
      </w:r>
      <w:r w:rsidR="009E1A35" w:rsidRPr="005146A6">
        <w:rPr>
          <w:iCs/>
        </w:rPr>
        <w:instrText xml:space="preserve"> ADDIN EN.CITE.DATA </w:instrText>
      </w:r>
      <w:r w:rsidR="009E1A35" w:rsidRPr="005146A6">
        <w:rPr>
          <w:iCs/>
        </w:rPr>
      </w:r>
      <w:r w:rsidR="009E1A35" w:rsidRPr="005146A6">
        <w:rPr>
          <w:iCs/>
        </w:rPr>
        <w:fldChar w:fldCharType="end"/>
      </w:r>
      <w:r w:rsidR="00117383" w:rsidRPr="005146A6">
        <w:rPr>
          <w:iCs/>
        </w:rPr>
      </w:r>
      <w:r w:rsidR="00117383" w:rsidRPr="005146A6">
        <w:rPr>
          <w:iCs/>
        </w:rPr>
        <w:fldChar w:fldCharType="separate"/>
      </w:r>
      <w:r w:rsidR="009E1A35" w:rsidRPr="005146A6">
        <w:rPr>
          <w:iCs/>
          <w:noProof/>
          <w:vertAlign w:val="superscript"/>
        </w:rPr>
        <w:t>12,13</w:t>
      </w:r>
      <w:r w:rsidR="00117383" w:rsidRPr="005146A6">
        <w:rPr>
          <w:iCs/>
        </w:rPr>
        <w:fldChar w:fldCharType="end"/>
      </w:r>
      <w:r w:rsidRPr="005146A6">
        <w:rPr>
          <w:iCs/>
        </w:rPr>
        <w:t>.</w:t>
      </w:r>
      <w:r w:rsidR="003E64B7" w:rsidRPr="005146A6">
        <w:rPr>
          <w:iCs/>
        </w:rPr>
        <w:t xml:space="preserve"> </w:t>
      </w:r>
      <w:r w:rsidR="006848FE" w:rsidRPr="005146A6">
        <w:rPr>
          <w:iCs/>
        </w:rPr>
        <w:t>During</w:t>
      </w:r>
      <w:r w:rsidRPr="005146A6">
        <w:rPr>
          <w:iCs/>
        </w:rPr>
        <w:t xml:space="preserve"> the chronic phase,</w:t>
      </w:r>
      <w:r w:rsidR="003E64B7" w:rsidRPr="005146A6">
        <w:rPr>
          <w:iCs/>
        </w:rPr>
        <w:t xml:space="preserve"> </w:t>
      </w:r>
      <w:r w:rsidR="00C01E01" w:rsidRPr="005146A6">
        <w:rPr>
          <w:iCs/>
        </w:rPr>
        <w:t>these individuals often</w:t>
      </w:r>
      <w:r w:rsidR="006848FE" w:rsidRPr="005146A6">
        <w:rPr>
          <w:iCs/>
        </w:rPr>
        <w:t xml:space="preserve"> </w:t>
      </w:r>
      <w:r w:rsidRPr="005146A6">
        <w:rPr>
          <w:iCs/>
        </w:rPr>
        <w:t>experience autonomic dysreflexia (AD</w:t>
      </w:r>
      <w:r w:rsidR="00156CFE" w:rsidRPr="005146A6">
        <w:rPr>
          <w:iCs/>
        </w:rPr>
        <w:t>)</w:t>
      </w:r>
      <w:r w:rsidRPr="005146A6">
        <w:rPr>
          <w:iCs/>
        </w:rPr>
        <w:t xml:space="preserve"> and orthostatic hypotension(OH)</w:t>
      </w:r>
      <w:r w:rsidRPr="005146A6">
        <w:rPr>
          <w:iCs/>
        </w:rPr>
        <w:fldChar w:fldCharType="begin"/>
      </w:r>
      <w:r w:rsidR="009E1A35" w:rsidRPr="005146A6">
        <w:rPr>
          <w:iCs/>
        </w:rPr>
        <w:instrText xml:space="preserve"> ADDIN EN.CITE &lt;EndNote&gt;&lt;Cite&gt;&lt;Author&gt;Furlan&lt;/Author&gt;&lt;Year&gt;2008&lt;/Year&gt;&lt;RecNum&gt;405&lt;/RecNum&gt;&lt;DisplayText&gt;&lt;style face="superscript"&gt;5&lt;/style&gt;&lt;/DisplayText&gt;&lt;record&gt;&lt;rec-number&gt;405&lt;/rec-number&gt;&lt;foreign-keys&gt;&lt;key app="EN" db-id="9p5vxa5ztexpade9ft3x25auedx25pv0dep2" timestamp="1754053769"&gt;405&lt;/key&gt;&lt;/foreign-keys&gt;&lt;ref-type name="Journal Article"&gt;17&lt;/ref-type&gt;&lt;contributors&gt;&lt;authors&gt;&lt;author&gt;Furlan, J. C.&lt;/author&gt;&lt;author&gt;Fehlings, M. G.&lt;/author&gt;&lt;/authors&gt;&lt;/contributors&gt;&lt;auth-address&gt;Division of Genetics and Development, Toronto Western Research Institute, University Health Network, Ontario, Canada.&lt;/auth-address&gt;&lt;titles&gt;&lt;title&gt;Cardiovascular complications after acute spinal cord injury: pathophysiology, diagnosis, and management&lt;/title&gt;&lt;secondary-title&gt;Neurosurg Focus&lt;/secondary-title&gt;&lt;/titles&gt;&lt;periodical&gt;&lt;full-title&gt;Neurosurg Focus&lt;/full-title&gt;&lt;/periodical&gt;&lt;pages&gt;E13&lt;/pages&gt;&lt;volume&gt;25&lt;/volume&gt;&lt;number&gt;5&lt;/number&gt;&lt;keywords&gt;&lt;keyword&gt;Animals&lt;/keyword&gt;&lt;keyword&gt;Autonomic Nervous System Diseases/etiology&lt;/keyword&gt;&lt;keyword&gt;Autonomic Pathways/physiopathology&lt;/keyword&gt;&lt;keyword&gt;Cardiovascular Diseases/*etiology&lt;/keyword&gt;&lt;keyword&gt;Cardiovascular System/*physiopathology&lt;/keyword&gt;&lt;keyword&gt;Evidence-Based Medicine&lt;/keyword&gt;&lt;keyword&gt;Humans&lt;/keyword&gt;&lt;keyword&gt;Spinal Cord/physiopathology&lt;/keyword&gt;&lt;keyword&gt;*Spinal Cord Injuries/complications/diagnosis/therapy&lt;/keyword&gt;&lt;keyword&gt;Thromboembolism/etiology&lt;/keyword&gt;&lt;/keywords&gt;&lt;dates&gt;&lt;year&gt;2008&lt;/year&gt;&lt;/dates&gt;&lt;isbn&gt;1092-0684 (Electronic)&amp;#xD;1092-0684 (Linking)&lt;/isbn&gt;&lt;accession-num&gt;18980473&lt;/accession-num&gt;&lt;urls&gt;&lt;related-urls&gt;&lt;url&gt;https://www.ncbi.nlm.nih.gov/pubmed/18980473&lt;/url&gt;&lt;/related-urls&gt;&lt;/urls&gt;&lt;electronic-resource-num&gt;10.3171/FOC.2008.25.11.E13&lt;/electronic-resource-num&gt;&lt;remote-database-name&gt;Medline&lt;/remote-database-name&gt;&lt;remote-database-provider&gt;NLM&lt;/remote-database-provider&gt;&lt;/record&gt;&lt;/Cite&gt;&lt;/EndNote&gt;</w:instrText>
      </w:r>
      <w:r w:rsidRPr="005146A6">
        <w:rPr>
          <w:iCs/>
        </w:rPr>
        <w:fldChar w:fldCharType="separate"/>
      </w:r>
      <w:r w:rsidR="009E1A35" w:rsidRPr="005146A6">
        <w:rPr>
          <w:iCs/>
          <w:noProof/>
          <w:vertAlign w:val="superscript"/>
        </w:rPr>
        <w:t>5</w:t>
      </w:r>
      <w:r w:rsidRPr="005146A6">
        <w:rPr>
          <w:iCs/>
        </w:rPr>
        <w:fldChar w:fldCharType="end"/>
      </w:r>
      <w:r w:rsidRPr="005146A6">
        <w:rPr>
          <w:iCs/>
        </w:rPr>
        <w:t>.</w:t>
      </w:r>
      <w:r w:rsidR="00F833BB" w:rsidRPr="005146A6">
        <w:rPr>
          <w:iCs/>
        </w:rPr>
        <w:t xml:space="preserve"> </w:t>
      </w:r>
      <w:r w:rsidRPr="005146A6">
        <w:rPr>
          <w:iCs/>
        </w:rPr>
        <w:t xml:space="preserve">AD is a life-threatening condition defined as </w:t>
      </w:r>
      <w:r w:rsidR="008B70EE" w:rsidRPr="005146A6">
        <w:rPr>
          <w:iCs/>
        </w:rPr>
        <w:t xml:space="preserve">a </w:t>
      </w:r>
      <w:r w:rsidR="00156CFE" w:rsidRPr="005146A6">
        <w:rPr>
          <w:iCs/>
        </w:rPr>
        <w:t xml:space="preserve">sudden episodic increase in systolic blood pressure (SBP) of </w:t>
      </w:r>
      <w:r w:rsidRPr="005146A6">
        <w:t>20</w:t>
      </w:r>
      <w:r w:rsidR="00805AF3">
        <w:t>–</w:t>
      </w:r>
      <w:r w:rsidRPr="005146A6">
        <w:t>40</w:t>
      </w:r>
      <w:r w:rsidR="00805AF3">
        <w:t xml:space="preserve"> </w:t>
      </w:r>
      <w:r w:rsidRPr="005146A6">
        <w:t>mmHg above baseline</w:t>
      </w:r>
      <w:r w:rsidRPr="005146A6">
        <w:fldChar w:fldCharType="begin">
          <w:fldData xml:space="preserve">PEVuZE5vdGU+PENpdGU+PEF1dGhvcj5LYXJsc3NvbjwvQXV0aG9yPjxZZWFyPjE5OTk8L1llYXI+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</w:fldData>
        </w:fldChar>
      </w:r>
      <w:r w:rsidR="009E1A35" w:rsidRPr="005146A6">
        <w:instrText xml:space="preserve"> ADDIN EN.CITE </w:instrText>
      </w:r>
      <w:r w:rsidR="009E1A35" w:rsidRPr="005146A6">
        <w:fldChar w:fldCharType="begin">
          <w:fldData xml:space="preserve">PEVuZE5vdGU+PENpdGU+PEF1dGhvcj5LYXJsc3NvbjwvQXV0aG9yPjxZZWFyPjE5OTk8L1llYXI+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</w:fldData>
        </w:fldChar>
      </w:r>
      <w:r w:rsidR="009E1A35" w:rsidRPr="005146A6">
        <w:instrText xml:space="preserve"> ADDIN EN.CITE.DATA </w:instrText>
      </w:r>
      <w:r w:rsidR="009E1A35" w:rsidRPr="005146A6">
        <w:fldChar w:fldCharType="end"/>
      </w:r>
      <w:r w:rsidRPr="005146A6">
        <w:fldChar w:fldCharType="separate"/>
      </w:r>
      <w:r w:rsidR="009E1A35" w:rsidRPr="005146A6">
        <w:rPr>
          <w:noProof/>
          <w:vertAlign w:val="superscript"/>
        </w:rPr>
        <w:t>14,15</w:t>
      </w:r>
      <w:r w:rsidRPr="005146A6">
        <w:fldChar w:fldCharType="end"/>
      </w:r>
      <w:r w:rsidRPr="005146A6">
        <w:rPr>
          <w:iCs/>
        </w:rPr>
        <w:t xml:space="preserve">. </w:t>
      </w:r>
      <w:r w:rsidR="00130D63" w:rsidRPr="005146A6">
        <w:rPr>
          <w:iCs/>
        </w:rPr>
        <w:t>Individuals</w:t>
      </w:r>
      <w:r w:rsidR="00156CFE" w:rsidRPr="005146A6">
        <w:rPr>
          <w:iCs/>
        </w:rPr>
        <w:t xml:space="preserve"> </w:t>
      </w:r>
      <w:r w:rsidRPr="005146A6">
        <w:rPr>
          <w:iCs/>
        </w:rPr>
        <w:t>may experience a range of symptoms</w:t>
      </w:r>
      <w:r w:rsidR="008B70EE" w:rsidRPr="005146A6">
        <w:rPr>
          <w:iCs/>
        </w:rPr>
        <w:t>,</w:t>
      </w:r>
      <w:r w:rsidRPr="005146A6">
        <w:rPr>
          <w:iCs/>
        </w:rPr>
        <w:t xml:space="preserve"> including a pounding headache, skin flushing, sweating, </w:t>
      </w:r>
      <w:r w:rsidR="00156CFE" w:rsidRPr="005146A6">
        <w:rPr>
          <w:iCs/>
        </w:rPr>
        <w:t>nasal congestion</w:t>
      </w:r>
      <w:r w:rsidRPr="005146A6">
        <w:rPr>
          <w:iCs/>
        </w:rPr>
        <w:t>, piloerection, anxiety, and blurred vision</w:t>
      </w:r>
      <w:r w:rsidRPr="005146A6">
        <w:rPr>
          <w:iCs/>
          <w:vertAlign w:val="superscript"/>
        </w:rPr>
        <w:fldChar w:fldCharType="begin">
          <w:fldData xml:space="preserve">PEVuZE5vdGU+PENpdGU+PEF1dGhvcj5MaW5kYW48L0F1dGhvcj48WWVhcj4xOTgwPC9ZZWFyPjxS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</w:fldData>
        </w:fldChar>
      </w:r>
      <w:r w:rsidR="009E1A35" w:rsidRPr="005146A6">
        <w:rPr>
          <w:iCs/>
          <w:vertAlign w:val="superscript"/>
        </w:rPr>
        <w:instrText xml:space="preserve"> ADDIN EN.CITE </w:instrText>
      </w:r>
      <w:r w:rsidR="009E1A35" w:rsidRPr="005146A6">
        <w:rPr>
          <w:iCs/>
          <w:vertAlign w:val="superscript"/>
        </w:rPr>
        <w:fldChar w:fldCharType="begin">
          <w:fldData xml:space="preserve">PEVuZE5vdGU+PENpdGU+PEF1dGhvcj5MaW5kYW48L0F1dGhvcj48WWVhcj4xOTgwPC9ZZWFyPjxS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</w:fldData>
        </w:fldChar>
      </w:r>
      <w:r w:rsidR="009E1A35" w:rsidRPr="005146A6">
        <w:rPr>
          <w:iCs/>
          <w:vertAlign w:val="superscript"/>
        </w:rPr>
        <w:instrText xml:space="preserve"> ADDIN EN.CITE.DATA </w:instrText>
      </w:r>
      <w:r w:rsidR="009E1A35" w:rsidRPr="005146A6">
        <w:rPr>
          <w:iCs/>
          <w:vertAlign w:val="superscript"/>
        </w:rPr>
      </w:r>
      <w:r w:rsidR="009E1A35" w:rsidRPr="005146A6">
        <w:rPr>
          <w:iCs/>
          <w:vertAlign w:val="superscript"/>
        </w:rPr>
        <w:fldChar w:fldCharType="end"/>
      </w:r>
      <w:r w:rsidRPr="005146A6">
        <w:rPr>
          <w:iCs/>
          <w:vertAlign w:val="superscript"/>
        </w:rPr>
      </w:r>
      <w:r w:rsidRPr="005146A6">
        <w:rPr>
          <w:iCs/>
          <w:vertAlign w:val="superscript"/>
        </w:rPr>
        <w:fldChar w:fldCharType="separate"/>
      </w:r>
      <w:r w:rsidR="009E1A35" w:rsidRPr="005146A6">
        <w:rPr>
          <w:iCs/>
          <w:noProof/>
          <w:vertAlign w:val="superscript"/>
        </w:rPr>
        <w:t>13,14,16</w:t>
      </w:r>
      <w:r w:rsidRPr="005146A6">
        <w:rPr>
          <w:iCs/>
          <w:vertAlign w:val="superscript"/>
        </w:rPr>
        <w:fldChar w:fldCharType="end"/>
      </w:r>
      <w:r w:rsidR="00130D63" w:rsidRPr="005146A6">
        <w:rPr>
          <w:iCs/>
        </w:rPr>
        <w:t xml:space="preserve">. </w:t>
      </w:r>
      <w:r w:rsidR="00156CFE" w:rsidRPr="005146A6">
        <w:rPr>
          <w:iCs/>
        </w:rPr>
        <w:t>I</w:t>
      </w:r>
      <w:r w:rsidRPr="005146A6">
        <w:rPr>
          <w:iCs/>
        </w:rPr>
        <w:t xml:space="preserve">f untreated, </w:t>
      </w:r>
      <w:r w:rsidR="00156CFE" w:rsidRPr="005146A6">
        <w:rPr>
          <w:iCs/>
        </w:rPr>
        <w:t xml:space="preserve">AD can elevate SBP up to 300 mm Hg, </w:t>
      </w:r>
      <w:r w:rsidRPr="005146A6">
        <w:rPr>
          <w:iCs/>
        </w:rPr>
        <w:t>potentially leading to seizures, stroke, myocardial infarction, or sudden death</w:t>
      </w:r>
      <w:r w:rsidRPr="005146A6">
        <w:rPr>
          <w:iCs/>
          <w:vertAlign w:val="superscript"/>
        </w:rPr>
        <w:fldChar w:fldCharType="begin">
          <w:fldData xml:space="preserve">PEVuZE5vdGU+PENpdGU+PEF1dGhvcj5IbzwvQXV0aG9yPjxZZWFyPjIwMTA8L1llYXI+PFJlY051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</w:fldData>
        </w:fldChar>
      </w:r>
      <w:r w:rsidR="009E1A35" w:rsidRPr="005146A6">
        <w:rPr>
          <w:iCs/>
          <w:vertAlign w:val="superscript"/>
        </w:rPr>
        <w:instrText xml:space="preserve"> ADDIN EN.CITE </w:instrText>
      </w:r>
      <w:r w:rsidR="009E1A35" w:rsidRPr="005146A6">
        <w:rPr>
          <w:iCs/>
          <w:vertAlign w:val="superscript"/>
        </w:rPr>
        <w:fldChar w:fldCharType="begin">
          <w:fldData xml:space="preserve">PEVuZE5vdGU+PENpdGU+PEF1dGhvcj5IbzwvQXV0aG9yPjxZZWFyPjIwMTA8L1llYXI+PFJlY051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</w:fldData>
        </w:fldChar>
      </w:r>
      <w:r w:rsidR="009E1A35" w:rsidRPr="005146A6">
        <w:rPr>
          <w:iCs/>
          <w:vertAlign w:val="superscript"/>
        </w:rPr>
        <w:instrText xml:space="preserve"> ADDIN EN.CITE.DATA </w:instrText>
      </w:r>
      <w:r w:rsidR="009E1A35" w:rsidRPr="005146A6">
        <w:rPr>
          <w:iCs/>
          <w:vertAlign w:val="superscript"/>
        </w:rPr>
      </w:r>
      <w:r w:rsidR="009E1A35" w:rsidRPr="005146A6">
        <w:rPr>
          <w:iCs/>
          <w:vertAlign w:val="superscript"/>
        </w:rPr>
        <w:fldChar w:fldCharType="end"/>
      </w:r>
      <w:r w:rsidRPr="005146A6">
        <w:rPr>
          <w:iCs/>
          <w:vertAlign w:val="superscript"/>
        </w:rPr>
      </w:r>
      <w:r w:rsidRPr="005146A6">
        <w:rPr>
          <w:iCs/>
          <w:vertAlign w:val="superscript"/>
        </w:rPr>
        <w:fldChar w:fldCharType="separate"/>
      </w:r>
      <w:r w:rsidR="009E1A35" w:rsidRPr="005146A6">
        <w:rPr>
          <w:iCs/>
          <w:noProof/>
          <w:vertAlign w:val="superscript"/>
        </w:rPr>
        <w:t>17,18</w:t>
      </w:r>
      <w:r w:rsidRPr="005146A6">
        <w:rPr>
          <w:iCs/>
          <w:vertAlign w:val="superscript"/>
        </w:rPr>
        <w:fldChar w:fldCharType="end"/>
      </w:r>
      <w:r w:rsidRPr="005146A6">
        <w:rPr>
          <w:iCs/>
        </w:rPr>
        <w:t>.</w:t>
      </w:r>
      <w:r w:rsidR="00805AF3">
        <w:rPr>
          <w:iCs/>
        </w:rPr>
        <w:t xml:space="preserve"> </w:t>
      </w:r>
      <w:proofErr w:type="gramStart"/>
      <w:r w:rsidRPr="005146A6">
        <w:rPr>
          <w:iCs/>
        </w:rPr>
        <w:t>OH</w:t>
      </w:r>
      <w:proofErr w:type="gramEnd"/>
      <w:r w:rsidRPr="005146A6">
        <w:rPr>
          <w:iCs/>
        </w:rPr>
        <w:t xml:space="preserve"> is characterized by sudden reduction in blood pressure (BP) upon transitioning from a supine or seated position to standing, potentially resulting in dizziness, lightheadedness, or fainting. It is clinically defined as</w:t>
      </w:r>
      <w:r w:rsidR="00156CFE" w:rsidRPr="005146A6">
        <w:rPr>
          <w:iCs/>
        </w:rPr>
        <w:t xml:space="preserve"> a</w:t>
      </w:r>
      <w:r w:rsidRPr="005146A6">
        <w:rPr>
          <w:iCs/>
        </w:rPr>
        <w:t xml:space="preserve"> sustained decrease in systolic blood pressure </w:t>
      </w:r>
      <w:r w:rsidR="00156CFE" w:rsidRPr="005146A6">
        <w:rPr>
          <w:iCs/>
        </w:rPr>
        <w:t xml:space="preserve">of </w:t>
      </w:r>
      <w:r w:rsidRPr="005146A6">
        <w:rPr>
          <w:iCs/>
        </w:rPr>
        <w:t xml:space="preserve">at least 20 mmHg or diastolic blood pressure </w:t>
      </w:r>
      <w:r w:rsidR="00156CFE" w:rsidRPr="005146A6">
        <w:rPr>
          <w:iCs/>
        </w:rPr>
        <w:t xml:space="preserve">(DBP) </w:t>
      </w:r>
      <w:r w:rsidRPr="005146A6">
        <w:rPr>
          <w:iCs/>
        </w:rPr>
        <w:t>of at least 10 mmHg within 3 minutes of standing</w:t>
      </w:r>
      <w:r w:rsidRPr="005146A6">
        <w:rPr>
          <w:iCs/>
        </w:rPr>
        <w:fldChar w:fldCharType="begin">
          <w:fldData xml:space="preserve">PEVuZE5vdGU+PENpdGU+PEF1dGhvcj5LYWxyYTwvQXV0aG9yPjxZZWFyPjIwMjA8L1llYXI+PFJl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</w:fldData>
        </w:fldChar>
      </w:r>
      <w:r w:rsidR="009E1A35" w:rsidRPr="005146A6">
        <w:rPr>
          <w:iCs/>
        </w:rPr>
        <w:instrText xml:space="preserve"> ADDIN EN.CITE </w:instrText>
      </w:r>
      <w:r w:rsidR="009E1A35" w:rsidRPr="005146A6">
        <w:rPr>
          <w:iCs/>
        </w:rPr>
        <w:fldChar w:fldCharType="begin">
          <w:fldData xml:space="preserve">PEVuZE5vdGU+PENpdGU+PEF1dGhvcj5LYWxyYTwvQXV0aG9yPjxZZWFyPjIwMjA8L1llYXI+PFJl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</w:fldData>
        </w:fldChar>
      </w:r>
      <w:r w:rsidR="009E1A35" w:rsidRPr="005146A6">
        <w:rPr>
          <w:iCs/>
        </w:rPr>
        <w:instrText xml:space="preserve"> ADDIN EN.CITE.DATA </w:instrText>
      </w:r>
      <w:r w:rsidR="009E1A35" w:rsidRPr="005146A6">
        <w:rPr>
          <w:iCs/>
        </w:rPr>
      </w:r>
      <w:r w:rsidR="009E1A35" w:rsidRPr="005146A6">
        <w:rPr>
          <w:iCs/>
        </w:rPr>
        <w:fldChar w:fldCharType="end"/>
      </w:r>
      <w:r w:rsidRPr="005146A6">
        <w:rPr>
          <w:iCs/>
        </w:rPr>
      </w:r>
      <w:r w:rsidRPr="005146A6">
        <w:rPr>
          <w:iCs/>
        </w:rPr>
        <w:fldChar w:fldCharType="separate"/>
      </w:r>
      <w:r w:rsidR="009E1A35" w:rsidRPr="005146A6">
        <w:rPr>
          <w:iCs/>
          <w:noProof/>
          <w:vertAlign w:val="superscript"/>
        </w:rPr>
        <w:t>19,20</w:t>
      </w:r>
      <w:r w:rsidRPr="005146A6">
        <w:rPr>
          <w:iCs/>
        </w:rPr>
        <w:fldChar w:fldCharType="end"/>
      </w:r>
      <w:r w:rsidR="0066493C" w:rsidRPr="005146A6">
        <w:rPr>
          <w:iCs/>
        </w:rPr>
        <w:t>.</w:t>
      </w:r>
      <w:r w:rsidR="00090B0C" w:rsidRPr="005146A6">
        <w:rPr>
          <w:iCs/>
        </w:rPr>
        <w:t xml:space="preserve"> </w:t>
      </w:r>
      <w:r w:rsidRPr="005146A6">
        <w:rPr>
          <w:iCs/>
        </w:rPr>
        <w:t xml:space="preserve">Thus, </w:t>
      </w:r>
      <w:r w:rsidR="00130D63" w:rsidRPr="005146A6">
        <w:rPr>
          <w:iCs/>
        </w:rPr>
        <w:t xml:space="preserve">the </w:t>
      </w:r>
      <w:r w:rsidRPr="005146A6">
        <w:rPr>
          <w:iCs/>
        </w:rPr>
        <w:t xml:space="preserve">chronic phase is characterized by </w:t>
      </w:r>
      <w:r w:rsidR="00156CFE" w:rsidRPr="005146A6">
        <w:rPr>
          <w:iCs/>
        </w:rPr>
        <w:t xml:space="preserve">both </w:t>
      </w:r>
      <w:r w:rsidRPr="005146A6">
        <w:rPr>
          <w:iCs/>
        </w:rPr>
        <w:t>hypertension and hypotension</w:t>
      </w:r>
      <w:r w:rsidR="006E7B7F" w:rsidRPr="005146A6">
        <w:rPr>
          <w:iCs/>
        </w:rPr>
        <w:t xml:space="preserve"> episodes</w:t>
      </w:r>
      <w:r w:rsidR="002C64E6" w:rsidRPr="005146A6">
        <w:rPr>
          <w:iCs/>
        </w:rPr>
        <w:t xml:space="preserve"> </w:t>
      </w:r>
      <w:r w:rsidRPr="005146A6">
        <w:rPr>
          <w:iCs/>
        </w:rPr>
        <w:t xml:space="preserve">in </w:t>
      </w:r>
      <w:r w:rsidR="002B208D" w:rsidRPr="005146A6">
        <w:rPr>
          <w:iCs/>
        </w:rPr>
        <w:t xml:space="preserve">individuals with severe-high thoracic </w:t>
      </w:r>
      <w:r w:rsidRPr="005146A6">
        <w:rPr>
          <w:iCs/>
        </w:rPr>
        <w:t>SCI.</w:t>
      </w:r>
      <w:r w:rsidR="002C64E6" w:rsidRPr="005146A6">
        <w:rPr>
          <w:iCs/>
        </w:rPr>
        <w:t xml:space="preserve"> </w:t>
      </w:r>
      <w:r w:rsidR="00B135FC" w:rsidRPr="005146A6">
        <w:rPr>
          <w:iCs/>
        </w:rPr>
        <w:t>A detailed understanding of cardiovascular physiology, core body temperature fluctuations, and activity in animal models is essential for designing targeted interventions to address autonomic dysfunction during both the acute and chronic phases following SCI.</w:t>
      </w:r>
    </w:p>
    <w:p w14:paraId="0884ECAB" w14:textId="72F11594" w:rsidR="005B00AA" w:rsidRPr="005146A6" w:rsidRDefault="005B00AA" w:rsidP="005146A6">
      <w:pPr>
        <w:rPr>
          <w:iCs/>
          <w:strike/>
        </w:rPr>
      </w:pPr>
    </w:p>
    <w:bookmarkEnd w:id="0"/>
    <w:p w14:paraId="2D08F011" w14:textId="61C61D0E" w:rsidR="003A478A" w:rsidRPr="005146A6" w:rsidRDefault="00A12763" w:rsidP="005146A6">
      <w:pPr>
        <w:rPr>
          <w:highlight w:val="yellow"/>
        </w:rPr>
      </w:pPr>
      <w:r w:rsidRPr="005146A6">
        <w:t xml:space="preserve">The placement of a telemetric implant in the descending aorta </w:t>
      </w:r>
      <w:r w:rsidR="00DF5605" w:rsidRPr="005146A6">
        <w:t>enables</w:t>
      </w:r>
      <w:r w:rsidRPr="005146A6">
        <w:t xml:space="preserve"> efficient recording </w:t>
      </w:r>
      <w:r w:rsidR="00007085" w:rsidRPr="005146A6">
        <w:t xml:space="preserve">of </w:t>
      </w:r>
      <w:r w:rsidRPr="005146A6">
        <w:t>the impact of SCI on systolic and diastolic blood pressure</w:t>
      </w:r>
      <w:r w:rsidR="006E7B7F" w:rsidRPr="005146A6">
        <w:t xml:space="preserve">, </w:t>
      </w:r>
      <w:r w:rsidRPr="005146A6">
        <w:t xml:space="preserve">mean arterial pressure (MAP), heart rate, </w:t>
      </w:r>
      <w:r w:rsidR="00DF5605" w:rsidRPr="005146A6">
        <w:t xml:space="preserve">core body </w:t>
      </w:r>
      <w:r w:rsidRPr="005146A6">
        <w:t>temperature, and activity in rodent models of experimental SCI. Understanding the robust and sensitive methodology for telemetric implant placement is crucial for acquiring reliable physiological data</w:t>
      </w:r>
      <w:r w:rsidR="006E7B7F" w:rsidRPr="005146A6">
        <w:t xml:space="preserve"> following</w:t>
      </w:r>
      <w:r w:rsidRPr="005146A6">
        <w:t xml:space="preserve"> SCI. </w:t>
      </w:r>
      <w:r w:rsidR="003A478A" w:rsidRPr="005146A6">
        <w:t>Telemetric techniques for recording blood pressure offer several advantages over non-telemetric techniques</w:t>
      </w:r>
      <w:r w:rsidR="00130D63" w:rsidRPr="005146A6">
        <w:t xml:space="preserve"> (e.g.</w:t>
      </w:r>
      <w:r w:rsidR="008102ED" w:rsidRPr="005146A6">
        <w:t>, the</w:t>
      </w:r>
      <w:r w:rsidR="003A478A" w:rsidRPr="005146A6">
        <w:t xml:space="preserve"> tail cuff </w:t>
      </w:r>
      <w:r w:rsidR="006E7B7F" w:rsidRPr="005146A6">
        <w:t>technique</w:t>
      </w:r>
      <w:r w:rsidR="00130D63" w:rsidRPr="005146A6">
        <w:t>)</w:t>
      </w:r>
      <w:r w:rsidR="003A478A" w:rsidRPr="005146A6">
        <w:t xml:space="preserve">. </w:t>
      </w:r>
      <w:r w:rsidR="006E7B7F" w:rsidRPr="005146A6">
        <w:t xml:space="preserve">The advantages include </w:t>
      </w:r>
      <w:r w:rsidR="003A478A" w:rsidRPr="005146A6">
        <w:t xml:space="preserve">continuous and real-time </w:t>
      </w:r>
      <w:proofErr w:type="gramStart"/>
      <w:r w:rsidR="003A478A" w:rsidRPr="005146A6">
        <w:t xml:space="preserve">monitoring, </w:t>
      </w:r>
      <w:r w:rsidR="006E7B7F" w:rsidRPr="005146A6">
        <w:t xml:space="preserve"> reduced</w:t>
      </w:r>
      <w:proofErr w:type="gramEnd"/>
      <w:r w:rsidR="006E7B7F" w:rsidRPr="005146A6">
        <w:t xml:space="preserve"> </w:t>
      </w:r>
      <w:r w:rsidR="003A478A" w:rsidRPr="005146A6">
        <w:t xml:space="preserve">stress-induced artifacts, enhanced data accuracy and reproducibility, </w:t>
      </w:r>
      <w:r w:rsidR="006E7B7F" w:rsidRPr="005146A6">
        <w:t xml:space="preserve">improved </w:t>
      </w:r>
      <w:r w:rsidR="003A478A" w:rsidRPr="005146A6">
        <w:t xml:space="preserve">animal welfare, and suitability for small or sensitive models, </w:t>
      </w:r>
      <w:r w:rsidR="006E7B7F" w:rsidRPr="005146A6">
        <w:t xml:space="preserve">such as </w:t>
      </w:r>
      <w:r w:rsidR="003A478A" w:rsidRPr="005146A6">
        <w:t>disease models, pregnant animals, and neonates</w:t>
      </w:r>
      <w:r w:rsidR="003A478A" w:rsidRPr="005146A6">
        <w:fldChar w:fldCharType="begin">
          <w:fldData xml:space="preserve">PEVuZE5vdGU+PENpdGU+PEF1dGhvcj5CcmFnYTwvQXV0aG9yPjxZZWFyPjIwMDk8L1llYXI+PFJl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</w:fldData>
        </w:fldChar>
      </w:r>
      <w:r w:rsidR="009E1A35" w:rsidRPr="005146A6">
        <w:instrText xml:space="preserve"> ADDIN EN.CITE </w:instrText>
      </w:r>
      <w:r w:rsidR="009E1A35" w:rsidRPr="005146A6">
        <w:fldChar w:fldCharType="begin">
          <w:fldData xml:space="preserve">PEVuZE5vdGU+PENpdGU+PEF1dGhvcj5CcmFnYTwvQXV0aG9yPjxZZWFyPjIwMDk8L1llYXI+PFJl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</w:fldData>
        </w:fldChar>
      </w:r>
      <w:r w:rsidR="009E1A35" w:rsidRPr="005146A6">
        <w:instrText xml:space="preserve"> ADDIN EN.CITE.DATA </w:instrText>
      </w:r>
      <w:r w:rsidR="009E1A35" w:rsidRPr="005146A6">
        <w:fldChar w:fldCharType="end"/>
      </w:r>
      <w:r w:rsidR="003A478A" w:rsidRPr="005146A6">
        <w:fldChar w:fldCharType="separate"/>
      </w:r>
      <w:r w:rsidR="009E1A35" w:rsidRPr="005146A6">
        <w:rPr>
          <w:noProof/>
          <w:vertAlign w:val="superscript"/>
        </w:rPr>
        <w:t>21</w:t>
      </w:r>
      <w:r w:rsidR="009778C7">
        <w:rPr>
          <w:noProof/>
          <w:vertAlign w:val="superscript"/>
        </w:rPr>
        <w:t>–</w:t>
      </w:r>
      <w:r w:rsidR="009E1A35" w:rsidRPr="005146A6">
        <w:rPr>
          <w:noProof/>
          <w:vertAlign w:val="superscript"/>
        </w:rPr>
        <w:t>23</w:t>
      </w:r>
      <w:r w:rsidR="003A478A" w:rsidRPr="005146A6">
        <w:fldChar w:fldCharType="end"/>
      </w:r>
      <w:r w:rsidR="009B7812" w:rsidRPr="005146A6">
        <w:t xml:space="preserve">. </w:t>
      </w:r>
      <w:r w:rsidR="00FC196C" w:rsidRPr="005146A6">
        <w:t>Owing to these benefits</w:t>
      </w:r>
      <w:r w:rsidR="003A478A" w:rsidRPr="005146A6">
        <w:t xml:space="preserve">, </w:t>
      </w:r>
      <w:r w:rsidR="003A478A" w:rsidRPr="005146A6">
        <w:lastRenderedPageBreak/>
        <w:t>telemetric technique</w:t>
      </w:r>
      <w:r w:rsidR="00FC196C" w:rsidRPr="005146A6">
        <w:t>s</w:t>
      </w:r>
      <w:r w:rsidR="003A478A" w:rsidRPr="005146A6">
        <w:t xml:space="preserve"> </w:t>
      </w:r>
      <w:r w:rsidR="00FC196C" w:rsidRPr="005146A6">
        <w:t xml:space="preserve">facilitate </w:t>
      </w:r>
      <w:r w:rsidR="003A478A" w:rsidRPr="005146A6">
        <w:t xml:space="preserve">experimental reproducibility and </w:t>
      </w:r>
      <w:r w:rsidR="00FC196C" w:rsidRPr="005146A6">
        <w:t xml:space="preserve">enhance </w:t>
      </w:r>
      <w:r w:rsidR="003A478A" w:rsidRPr="005146A6">
        <w:t xml:space="preserve">translational relevance in SCI research by </w:t>
      </w:r>
      <w:r w:rsidR="00FC196C" w:rsidRPr="005146A6">
        <w:t xml:space="preserve">enabling the </w:t>
      </w:r>
      <w:r w:rsidR="003A478A" w:rsidRPr="005146A6">
        <w:t>modeling</w:t>
      </w:r>
      <w:r w:rsidR="002A5088" w:rsidRPr="005146A6">
        <w:t xml:space="preserve"> of</w:t>
      </w:r>
      <w:r w:rsidR="003A478A" w:rsidRPr="005146A6">
        <w:t xml:space="preserve"> human-like autonomic and neural responses in unrestrained</w:t>
      </w:r>
      <w:r w:rsidR="00FC196C" w:rsidRPr="005146A6">
        <w:t>,</w:t>
      </w:r>
      <w:r w:rsidR="003A478A" w:rsidRPr="005146A6">
        <w:t xml:space="preserve"> freely moving animal</w:t>
      </w:r>
      <w:r w:rsidR="00FC196C" w:rsidRPr="005146A6">
        <w:t>s</w:t>
      </w:r>
      <w:r w:rsidR="003A478A" w:rsidRPr="005146A6">
        <w:t>.</w:t>
      </w:r>
    </w:p>
    <w:p w14:paraId="08A6C25F" w14:textId="77777777" w:rsidR="00DE391A" w:rsidRPr="005146A6" w:rsidRDefault="00DE391A" w:rsidP="005146A6"/>
    <w:p w14:paraId="42A8EB88" w14:textId="4C63FF7B" w:rsidR="00153B3B" w:rsidRPr="005146A6" w:rsidRDefault="00153B3B" w:rsidP="005146A6">
      <w:pPr>
        <w:rPr>
          <w:iCs/>
        </w:rPr>
      </w:pPr>
      <w:r w:rsidRPr="005146A6">
        <w:rPr>
          <w:iCs/>
        </w:rPr>
        <w:t>The present manuscript provides a detailed, step-by-step methodology for telemetric implant placement in the descending aorta</w:t>
      </w:r>
      <w:r w:rsidRPr="005146A6">
        <w:rPr>
          <w:iCs/>
        </w:rPr>
        <w:fldChar w:fldCharType="begin">
          <w:fldData xml:space="preserve">PEVuZE5vdGU+PENpdGU+PEF1dGhvcj5SYWJjaGV2c2t5PC9BdXRob3I+PFllYXI+MjAxMjwvWWVh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</w:fldData>
        </w:fldChar>
      </w:r>
      <w:r w:rsidR="009E1A35" w:rsidRPr="005146A6">
        <w:rPr>
          <w:iCs/>
        </w:rPr>
        <w:instrText xml:space="preserve"> ADDIN EN.CITE </w:instrText>
      </w:r>
      <w:r w:rsidR="009E1A35" w:rsidRPr="005146A6">
        <w:rPr>
          <w:iCs/>
        </w:rPr>
        <w:fldChar w:fldCharType="begin">
          <w:fldData xml:space="preserve">PEVuZE5vdGU+PENpdGU+PEF1dGhvcj5SYWJjaGV2c2t5PC9BdXRob3I+PFllYXI+MjAxMjwvWWVh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</w:fldData>
        </w:fldChar>
      </w:r>
      <w:r w:rsidR="009E1A35" w:rsidRPr="005146A6">
        <w:rPr>
          <w:iCs/>
        </w:rPr>
        <w:instrText xml:space="preserve"> ADDIN EN.CITE.DATA </w:instrText>
      </w:r>
      <w:r w:rsidR="009E1A35" w:rsidRPr="005146A6">
        <w:rPr>
          <w:iCs/>
        </w:rPr>
      </w:r>
      <w:r w:rsidR="009E1A35" w:rsidRPr="005146A6">
        <w:rPr>
          <w:iCs/>
        </w:rPr>
        <w:fldChar w:fldCharType="end"/>
      </w:r>
      <w:r w:rsidRPr="005146A6">
        <w:rPr>
          <w:iCs/>
        </w:rPr>
      </w:r>
      <w:r w:rsidRPr="005146A6">
        <w:rPr>
          <w:iCs/>
        </w:rPr>
        <w:fldChar w:fldCharType="separate"/>
      </w:r>
      <w:r w:rsidR="009E1A35" w:rsidRPr="005146A6">
        <w:rPr>
          <w:iCs/>
          <w:noProof/>
          <w:vertAlign w:val="superscript"/>
        </w:rPr>
        <w:t>24</w:t>
      </w:r>
      <w:r w:rsidRPr="005146A6">
        <w:rPr>
          <w:iCs/>
        </w:rPr>
        <w:fldChar w:fldCharType="end"/>
      </w:r>
      <w:r w:rsidRPr="005146A6">
        <w:rPr>
          <w:iCs/>
        </w:rPr>
        <w:t xml:space="preserve">, followed by </w:t>
      </w:r>
      <w:r w:rsidR="00A339AC" w:rsidRPr="005146A6">
        <w:rPr>
          <w:iCs/>
        </w:rPr>
        <w:t xml:space="preserve">a </w:t>
      </w:r>
      <w:r w:rsidRPr="005146A6">
        <w:rPr>
          <w:iCs/>
        </w:rPr>
        <w:t>severe high-thoracic contusion SCI procedure</w:t>
      </w:r>
      <w:r w:rsidRPr="005146A6">
        <w:rPr>
          <w:iCs/>
          <w:vertAlign w:val="superscript"/>
        </w:rPr>
        <w:fldChar w:fldCharType="begin">
          <w:fldData xml:space="preserve">PEVuZE5vdGU+PENpdGU+PEF1dGhvcj5TcXVhaXI8L0F1dGhvcj48WWVhcj4yMDE2PC9ZZWFyPjxS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</w:fldData>
        </w:fldChar>
      </w:r>
      <w:r w:rsidR="009E1A35" w:rsidRPr="005146A6">
        <w:rPr>
          <w:iCs/>
          <w:vertAlign w:val="superscript"/>
        </w:rPr>
        <w:instrText xml:space="preserve"> ADDIN EN.CITE </w:instrText>
      </w:r>
      <w:r w:rsidR="009E1A35" w:rsidRPr="005146A6">
        <w:rPr>
          <w:iCs/>
          <w:vertAlign w:val="superscript"/>
        </w:rPr>
        <w:fldChar w:fldCharType="begin">
          <w:fldData xml:space="preserve">PEVuZE5vdGU+PENpdGU+PEF1dGhvcj5TcXVhaXI8L0F1dGhvcj48WWVhcj4yMDE2PC9ZZWFyPjxS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</w:fldData>
        </w:fldChar>
      </w:r>
      <w:r w:rsidR="009E1A35" w:rsidRPr="005146A6">
        <w:rPr>
          <w:iCs/>
          <w:vertAlign w:val="superscript"/>
        </w:rPr>
        <w:instrText xml:space="preserve"> ADDIN EN.CITE.DATA </w:instrText>
      </w:r>
      <w:r w:rsidR="009E1A35" w:rsidRPr="005146A6">
        <w:rPr>
          <w:iCs/>
          <w:vertAlign w:val="superscript"/>
        </w:rPr>
      </w:r>
      <w:r w:rsidR="009E1A35" w:rsidRPr="005146A6">
        <w:rPr>
          <w:iCs/>
          <w:vertAlign w:val="superscript"/>
        </w:rPr>
        <w:fldChar w:fldCharType="end"/>
      </w:r>
      <w:r w:rsidRPr="005146A6">
        <w:rPr>
          <w:iCs/>
          <w:vertAlign w:val="superscript"/>
        </w:rPr>
      </w:r>
      <w:r w:rsidRPr="005146A6">
        <w:rPr>
          <w:iCs/>
          <w:vertAlign w:val="superscript"/>
        </w:rPr>
        <w:fldChar w:fldCharType="separate"/>
      </w:r>
      <w:r w:rsidR="009E1A35" w:rsidRPr="005146A6">
        <w:rPr>
          <w:iCs/>
          <w:noProof/>
          <w:vertAlign w:val="superscript"/>
        </w:rPr>
        <w:t>25,26</w:t>
      </w:r>
      <w:r w:rsidRPr="005146A6">
        <w:rPr>
          <w:iCs/>
          <w:vertAlign w:val="superscript"/>
        </w:rPr>
        <w:fldChar w:fldCharType="end"/>
      </w:r>
      <w:r w:rsidR="00A339AC" w:rsidRPr="005146A6">
        <w:rPr>
          <w:iCs/>
        </w:rPr>
        <w:t>. It demonstrates</w:t>
      </w:r>
      <w:r w:rsidRPr="005146A6">
        <w:rPr>
          <w:iCs/>
        </w:rPr>
        <w:t xml:space="preserve"> how various cardiovascular, core body temperature</w:t>
      </w:r>
      <w:r w:rsidR="00A339AC" w:rsidRPr="005146A6">
        <w:rPr>
          <w:iCs/>
        </w:rPr>
        <w:t>,</w:t>
      </w:r>
      <w:r w:rsidRPr="005146A6">
        <w:rPr>
          <w:iCs/>
        </w:rPr>
        <w:t xml:space="preserve"> and behavioral parameters can be recorded using </w:t>
      </w:r>
      <w:proofErr w:type="spellStart"/>
      <w:r w:rsidRPr="005146A6">
        <w:rPr>
          <w:iCs/>
        </w:rPr>
        <w:t>Ponemah</w:t>
      </w:r>
      <w:proofErr w:type="spellEnd"/>
      <w:r w:rsidRPr="005146A6">
        <w:rPr>
          <w:iCs/>
        </w:rPr>
        <w:t xml:space="preserve"> software</w:t>
      </w:r>
      <w:r w:rsidR="001916BC" w:rsidRPr="005146A6">
        <w:rPr>
          <w:iCs/>
        </w:rPr>
        <w:t>.</w:t>
      </w:r>
      <w:r w:rsidRPr="005146A6">
        <w:rPr>
          <w:iCs/>
        </w:rPr>
        <w:t xml:space="preserve"> The manuscript also outlines the challenges associated with the procedure and offers potential solutions. Additionally, it highlights the various applications of </w:t>
      </w:r>
      <w:r w:rsidRPr="005146A6">
        <w:rPr>
          <w:i/>
          <w:iCs/>
        </w:rPr>
        <w:t>in vivo</w:t>
      </w:r>
      <w:r w:rsidRPr="005146A6">
        <w:rPr>
          <w:iCs/>
        </w:rPr>
        <w:t xml:space="preserve"> telemetry in SCI research.</w:t>
      </w:r>
    </w:p>
    <w:p w14:paraId="48BA6B0A" w14:textId="77777777" w:rsidR="006E4797" w:rsidRPr="005146A6" w:rsidRDefault="006E4797" w:rsidP="005146A6">
      <w:pPr>
        <w:rPr>
          <w:b/>
        </w:rPr>
      </w:pPr>
    </w:p>
    <w:p w14:paraId="32A92E82" w14:textId="74988B5C" w:rsidR="006E4797" w:rsidRPr="005146A6" w:rsidRDefault="00551D82" w:rsidP="005146A6">
      <w:r w:rsidRPr="005146A6">
        <w:rPr>
          <w:b/>
        </w:rPr>
        <w:t>PROTOCOL:</w:t>
      </w:r>
      <w:r w:rsidRPr="005146A6">
        <w:t xml:space="preserve"> </w:t>
      </w:r>
    </w:p>
    <w:p w14:paraId="045855A6" w14:textId="5281E551" w:rsidR="00711774" w:rsidRPr="00B94545" w:rsidRDefault="00711774" w:rsidP="005146A6">
      <w:r w:rsidRPr="005146A6">
        <w:t xml:space="preserve">Ethical approval was obtained from </w:t>
      </w:r>
      <w:r w:rsidR="008102ED" w:rsidRPr="005146A6">
        <w:t xml:space="preserve">the </w:t>
      </w:r>
      <w:r w:rsidRPr="005146A6">
        <w:t xml:space="preserve">University of Kentucky Institutional Animal Care and </w:t>
      </w:r>
      <w:r w:rsidR="002A5088" w:rsidRPr="005146A6">
        <w:t>U</w:t>
      </w:r>
      <w:r w:rsidRPr="005146A6">
        <w:t xml:space="preserve">se </w:t>
      </w:r>
      <w:r w:rsidR="002A5088" w:rsidRPr="005146A6">
        <w:t>C</w:t>
      </w:r>
      <w:r w:rsidRPr="005146A6">
        <w:t xml:space="preserve">ommittee, and </w:t>
      </w:r>
      <w:r w:rsidR="008102ED" w:rsidRPr="005146A6">
        <w:t>the procedures were followed strictly,</w:t>
      </w:r>
      <w:r w:rsidRPr="005146A6">
        <w:t xml:space="preserve"> adhering to the protocol guidelines.</w:t>
      </w:r>
      <w:r w:rsidR="00CF7CC0" w:rsidRPr="005146A6">
        <w:t xml:space="preserve"> </w:t>
      </w:r>
      <w:r w:rsidRPr="005146A6">
        <w:t>Adult female Wistar rats (11</w:t>
      </w:r>
      <w:r w:rsidR="009778C7">
        <w:t>–</w:t>
      </w:r>
      <w:r w:rsidRPr="005146A6">
        <w:t>13</w:t>
      </w:r>
      <w:r w:rsidR="000578CE" w:rsidRPr="005146A6">
        <w:t xml:space="preserve"> </w:t>
      </w:r>
      <w:r w:rsidRPr="005146A6">
        <w:t>weeks</w:t>
      </w:r>
      <w:r w:rsidR="00F57BD3" w:rsidRPr="005146A6">
        <w:t xml:space="preserve">, </w:t>
      </w:r>
      <w:r w:rsidR="002522F4" w:rsidRPr="005146A6">
        <w:t>250</w:t>
      </w:r>
      <w:r w:rsidR="009778C7">
        <w:t>–</w:t>
      </w:r>
      <w:r w:rsidR="002522F4" w:rsidRPr="005146A6">
        <w:t>300</w:t>
      </w:r>
      <w:r w:rsidR="009778C7">
        <w:t xml:space="preserve"> </w:t>
      </w:r>
      <w:r w:rsidR="002522F4" w:rsidRPr="005146A6">
        <w:t>g</w:t>
      </w:r>
      <w:r w:rsidR="00F57BD3" w:rsidRPr="005146A6">
        <w:t>, n</w:t>
      </w:r>
      <w:r w:rsidR="001D26BD">
        <w:t xml:space="preserve"> </w:t>
      </w:r>
      <w:r w:rsidR="00F57BD3" w:rsidRPr="005146A6">
        <w:t>=</w:t>
      </w:r>
      <w:r w:rsidR="001D26BD">
        <w:t xml:space="preserve"> </w:t>
      </w:r>
      <w:proofErr w:type="gramStart"/>
      <w:r w:rsidR="001076DB" w:rsidRPr="005146A6">
        <w:t>3</w:t>
      </w:r>
      <w:r w:rsidRPr="005146A6">
        <w:t xml:space="preserve"> )</w:t>
      </w:r>
      <w:proofErr w:type="gramEnd"/>
      <w:r w:rsidRPr="005146A6">
        <w:t xml:space="preserve"> were housed </w:t>
      </w:r>
      <w:r w:rsidR="002A5088" w:rsidRPr="005146A6">
        <w:t>a</w:t>
      </w:r>
      <w:r w:rsidR="00A44E5F" w:rsidRPr="005146A6">
        <w:t>t</w:t>
      </w:r>
      <w:r w:rsidRPr="005146A6">
        <w:t xml:space="preserve"> </w:t>
      </w:r>
      <w:r w:rsidR="008102ED" w:rsidRPr="005146A6">
        <w:t xml:space="preserve">the </w:t>
      </w:r>
      <w:r w:rsidR="002A5088" w:rsidRPr="005146A6">
        <w:t xml:space="preserve">Division of Lab Animal Research </w:t>
      </w:r>
      <w:r w:rsidRPr="005146A6">
        <w:t xml:space="preserve">animal facility (University of Kentucky, USA) under standard housing conditions (12/12 light: dark cycle, humidity </w:t>
      </w:r>
      <w:r w:rsidR="00BF4223" w:rsidRPr="005146A6">
        <w:t>30</w:t>
      </w:r>
      <w:r w:rsidR="009778C7">
        <w:t>%–</w:t>
      </w:r>
      <w:r w:rsidR="00BF4223" w:rsidRPr="005146A6">
        <w:t>70</w:t>
      </w:r>
      <w:r w:rsidRPr="005146A6">
        <w:t>%, temperature 22</w:t>
      </w:r>
      <w:r w:rsidR="009778C7">
        <w:t xml:space="preserve"> </w:t>
      </w:r>
      <w:r w:rsidR="009B5E2D" w:rsidRPr="005146A6">
        <w:sym w:font="Symbol" w:char="F0B1"/>
      </w:r>
      <w:r w:rsidR="009778C7">
        <w:t xml:space="preserve"> </w:t>
      </w:r>
      <w:r w:rsidRPr="005146A6">
        <w:t>2</w:t>
      </w:r>
      <w:r w:rsidR="009536F2">
        <w:t xml:space="preserve"> °</w:t>
      </w:r>
      <w:r w:rsidRPr="005146A6">
        <w:t xml:space="preserve">C) with food and water </w:t>
      </w:r>
      <w:r w:rsidRPr="005146A6">
        <w:rPr>
          <w:i/>
          <w:iCs/>
        </w:rPr>
        <w:t>ad libitum.</w:t>
      </w:r>
      <w:r w:rsidR="00B94545">
        <w:rPr>
          <w:i/>
          <w:iCs/>
        </w:rPr>
        <w:t xml:space="preserve"> </w:t>
      </w:r>
      <w:r w:rsidR="00B94545">
        <w:t xml:space="preserve">The reagents and the equipment used are listed in the </w:t>
      </w:r>
      <w:r w:rsidR="00B94545" w:rsidRPr="00B94545">
        <w:rPr>
          <w:b/>
          <w:bCs/>
        </w:rPr>
        <w:t>Table of Materials</w:t>
      </w:r>
      <w:r w:rsidR="00B94545">
        <w:t>.</w:t>
      </w:r>
    </w:p>
    <w:p w14:paraId="4F38296B" w14:textId="212574A0" w:rsidR="00016B10" w:rsidRPr="005146A6" w:rsidRDefault="00016B10" w:rsidP="005146A6">
      <w:pPr>
        <w:rPr>
          <w:iCs/>
        </w:rPr>
      </w:pPr>
    </w:p>
    <w:p w14:paraId="4E6AFFAD" w14:textId="07CABF22" w:rsidR="00016B10" w:rsidRPr="005B333E" w:rsidRDefault="00016B10" w:rsidP="005146A6">
      <w:pPr>
        <w:pStyle w:val="ListParagraph"/>
        <w:tabs>
          <w:tab w:val="left" w:pos="180"/>
          <w:tab w:val="left" w:pos="270"/>
          <w:tab w:val="left" w:pos="360"/>
        </w:tabs>
        <w:spacing w:after="0" w:line="240" w:lineRule="auto"/>
        <w:ind w:left="0"/>
        <w:jc w:val="both"/>
        <w:rPr>
          <w:rFonts w:ascii="Calibri" w:hAnsi="Calibri" w:cs="Calibri"/>
          <w:b/>
          <w:bCs/>
          <w:iCs/>
          <w:sz w:val="24"/>
          <w:szCs w:val="24"/>
          <w:highlight w:val="yellow"/>
        </w:rPr>
      </w:pPr>
      <w:r w:rsidRPr="005B333E">
        <w:rPr>
          <w:rFonts w:ascii="Calibri" w:hAnsi="Calibri" w:cs="Calibri"/>
          <w:b/>
          <w:bCs/>
          <w:iCs/>
          <w:sz w:val="24"/>
          <w:szCs w:val="24"/>
          <w:highlight w:val="yellow"/>
        </w:rPr>
        <w:t>1.</w:t>
      </w:r>
      <w:r w:rsidR="005B2FF2" w:rsidRPr="005B333E">
        <w:rPr>
          <w:rFonts w:ascii="Calibri" w:hAnsi="Calibri" w:cs="Calibri"/>
          <w:b/>
          <w:bCs/>
          <w:iCs/>
          <w:sz w:val="24"/>
          <w:szCs w:val="24"/>
          <w:highlight w:val="yellow"/>
        </w:rPr>
        <w:t xml:space="preserve"> </w:t>
      </w:r>
      <w:r w:rsidRPr="005B333E">
        <w:rPr>
          <w:rFonts w:ascii="Calibri" w:hAnsi="Calibri" w:cs="Calibri"/>
          <w:b/>
          <w:bCs/>
          <w:iCs/>
          <w:sz w:val="24"/>
          <w:szCs w:val="24"/>
          <w:highlight w:val="yellow"/>
        </w:rPr>
        <w:t>Surgical Procedur</w:t>
      </w:r>
      <w:r w:rsidR="006A034A" w:rsidRPr="005B333E">
        <w:rPr>
          <w:rFonts w:ascii="Calibri" w:hAnsi="Calibri" w:cs="Calibri"/>
          <w:b/>
          <w:bCs/>
          <w:iCs/>
          <w:sz w:val="24"/>
          <w:szCs w:val="24"/>
          <w:highlight w:val="yellow"/>
        </w:rPr>
        <w:t>e for telemetric implant placement</w:t>
      </w:r>
    </w:p>
    <w:p w14:paraId="36B6C8D7" w14:textId="77777777" w:rsidR="00805EB3" w:rsidRPr="005B333E" w:rsidRDefault="00805EB3" w:rsidP="005146A6">
      <w:pPr>
        <w:tabs>
          <w:tab w:val="left" w:pos="630"/>
        </w:tabs>
        <w:rPr>
          <w:highlight w:val="yellow"/>
        </w:rPr>
      </w:pPr>
    </w:p>
    <w:p w14:paraId="17D6662A" w14:textId="0B8C2572" w:rsidR="005B2FF2" w:rsidRPr="005B333E" w:rsidRDefault="009536F2" w:rsidP="005146A6">
      <w:pPr>
        <w:pStyle w:val="ListParagraph"/>
        <w:spacing w:after="0" w:line="240" w:lineRule="auto"/>
        <w:ind w:left="0"/>
        <w:jc w:val="both"/>
        <w:rPr>
          <w:rFonts w:ascii="Calibri" w:hAnsi="Calibri" w:cs="Calibri"/>
          <w:sz w:val="24"/>
          <w:szCs w:val="24"/>
          <w:highlight w:val="yellow"/>
        </w:rPr>
      </w:pPr>
      <w:r w:rsidRPr="005B333E">
        <w:rPr>
          <w:rFonts w:ascii="Calibri" w:hAnsi="Calibri" w:cs="Calibri"/>
          <w:sz w:val="24"/>
          <w:szCs w:val="24"/>
          <w:highlight w:val="yellow"/>
        </w:rPr>
        <w:t xml:space="preserve">NOTE: </w:t>
      </w:r>
      <w:r w:rsidR="005B2FF2" w:rsidRPr="005B333E">
        <w:rPr>
          <w:rFonts w:ascii="Calibri" w:hAnsi="Calibri" w:cs="Calibri"/>
          <w:sz w:val="24"/>
          <w:szCs w:val="24"/>
          <w:highlight w:val="yellow"/>
        </w:rPr>
        <w:t xml:space="preserve">The placement of the telemetric implant was adapted from </w:t>
      </w:r>
      <w:proofErr w:type="spellStart"/>
      <w:r w:rsidR="005B2FF2" w:rsidRPr="005B333E">
        <w:rPr>
          <w:rFonts w:ascii="Calibri" w:hAnsi="Calibri" w:cs="Calibri"/>
          <w:sz w:val="24"/>
          <w:szCs w:val="24"/>
          <w:highlight w:val="yellow"/>
        </w:rPr>
        <w:t>Rabchevsky</w:t>
      </w:r>
      <w:proofErr w:type="spellEnd"/>
      <w:r w:rsidR="005B2FF2" w:rsidRPr="005B333E">
        <w:rPr>
          <w:rFonts w:ascii="Calibri" w:hAnsi="Calibri" w:cs="Calibri"/>
          <w:sz w:val="24"/>
          <w:szCs w:val="24"/>
          <w:highlight w:val="yellow"/>
        </w:rPr>
        <w:t xml:space="preserve"> et al.</w:t>
      </w:r>
      <w:r w:rsidRPr="005B333E">
        <w:rPr>
          <w:rFonts w:ascii="Calibri" w:hAnsi="Calibri" w:cs="Calibri"/>
          <w:sz w:val="24"/>
          <w:szCs w:val="24"/>
          <w:highlight w:val="yellow"/>
        </w:rPr>
        <w:t xml:space="preserve"> </w:t>
      </w:r>
      <w:r w:rsidR="005B2FF2" w:rsidRPr="005B333E">
        <w:rPr>
          <w:rFonts w:ascii="Calibri" w:hAnsi="Calibri" w:cs="Calibri"/>
          <w:sz w:val="24"/>
          <w:szCs w:val="24"/>
          <w:highlight w:val="yellow"/>
        </w:rPr>
        <w:t>and further optimized to minimize complications and mortality</w:t>
      </w:r>
      <w:r w:rsidR="005B2FF2" w:rsidRPr="005B333E">
        <w:rPr>
          <w:rFonts w:ascii="Calibri" w:hAnsi="Calibri" w:cs="Calibri"/>
          <w:sz w:val="24"/>
          <w:szCs w:val="24"/>
          <w:highlight w:val="yellow"/>
        </w:rPr>
        <w:fldChar w:fldCharType="begin">
          <w:fldData xml:space="preserve">PEVuZE5vdGU+PENpdGU+PEF1dGhvcj5SYWJjaGV2c2t5PC9BdXRob3I+PFllYXI+MjAxMjwvWWVh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</w:fldData>
        </w:fldChar>
      </w:r>
      <w:r w:rsidR="009E1A35" w:rsidRPr="005B333E">
        <w:rPr>
          <w:rFonts w:ascii="Calibri" w:hAnsi="Calibri" w:cs="Calibri"/>
          <w:sz w:val="24"/>
          <w:szCs w:val="24"/>
          <w:highlight w:val="yellow"/>
        </w:rPr>
        <w:instrText xml:space="preserve"> ADDIN EN.CITE </w:instrText>
      </w:r>
      <w:r w:rsidR="009E1A35" w:rsidRPr="005B333E">
        <w:rPr>
          <w:rFonts w:ascii="Calibri" w:hAnsi="Calibri" w:cs="Calibri"/>
          <w:sz w:val="24"/>
          <w:szCs w:val="24"/>
          <w:highlight w:val="yellow"/>
        </w:rPr>
        <w:fldChar w:fldCharType="begin">
          <w:fldData xml:space="preserve">PEVuZE5vdGU+PENpdGU+PEF1dGhvcj5SYWJjaGV2c2t5PC9BdXRob3I+PFllYXI+MjAxMjwvWWVh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</w:fldData>
        </w:fldChar>
      </w:r>
      <w:r w:rsidR="009E1A35" w:rsidRPr="005B333E">
        <w:rPr>
          <w:rFonts w:ascii="Calibri" w:hAnsi="Calibri" w:cs="Calibri"/>
          <w:sz w:val="24"/>
          <w:szCs w:val="24"/>
          <w:highlight w:val="yellow"/>
        </w:rPr>
        <w:instrText xml:space="preserve"> ADDIN EN.CITE.DATA </w:instrText>
      </w:r>
      <w:r w:rsidR="009E1A35" w:rsidRPr="005B333E">
        <w:rPr>
          <w:rFonts w:ascii="Calibri" w:hAnsi="Calibri" w:cs="Calibri"/>
          <w:sz w:val="24"/>
          <w:szCs w:val="24"/>
          <w:highlight w:val="yellow"/>
        </w:rPr>
      </w:r>
      <w:r w:rsidR="009E1A35" w:rsidRPr="005B333E">
        <w:rPr>
          <w:rFonts w:ascii="Calibri" w:hAnsi="Calibri" w:cs="Calibri"/>
          <w:sz w:val="24"/>
          <w:szCs w:val="24"/>
          <w:highlight w:val="yellow"/>
        </w:rPr>
        <w:fldChar w:fldCharType="end"/>
      </w:r>
      <w:r w:rsidR="005B2FF2" w:rsidRPr="005B333E">
        <w:rPr>
          <w:rFonts w:ascii="Calibri" w:hAnsi="Calibri" w:cs="Calibri"/>
          <w:sz w:val="24"/>
          <w:szCs w:val="24"/>
          <w:highlight w:val="yellow"/>
        </w:rPr>
      </w:r>
      <w:r w:rsidR="005B2FF2" w:rsidRPr="005B333E">
        <w:rPr>
          <w:rFonts w:ascii="Calibri" w:hAnsi="Calibri" w:cs="Calibri"/>
          <w:sz w:val="24"/>
          <w:szCs w:val="24"/>
          <w:highlight w:val="yellow"/>
        </w:rPr>
        <w:fldChar w:fldCharType="separate"/>
      </w:r>
      <w:r w:rsidR="009E1A35" w:rsidRPr="005B333E">
        <w:rPr>
          <w:rFonts w:ascii="Calibri" w:hAnsi="Calibri" w:cs="Calibri"/>
          <w:noProof/>
          <w:sz w:val="24"/>
          <w:szCs w:val="24"/>
          <w:highlight w:val="yellow"/>
          <w:vertAlign w:val="superscript"/>
        </w:rPr>
        <w:t>24</w:t>
      </w:r>
      <w:r w:rsidR="005B2FF2" w:rsidRPr="005B333E">
        <w:rPr>
          <w:rFonts w:ascii="Calibri" w:hAnsi="Calibri" w:cs="Calibri"/>
          <w:sz w:val="24"/>
          <w:szCs w:val="24"/>
          <w:highlight w:val="yellow"/>
        </w:rPr>
        <w:fldChar w:fldCharType="end"/>
      </w:r>
      <w:r w:rsidR="005B2FF2" w:rsidRPr="005B333E">
        <w:rPr>
          <w:rFonts w:ascii="Calibri" w:hAnsi="Calibri" w:cs="Calibri"/>
          <w:sz w:val="24"/>
          <w:szCs w:val="24"/>
          <w:highlight w:val="yellow"/>
        </w:rPr>
        <w:t xml:space="preserve">. </w:t>
      </w:r>
      <w:bookmarkStart w:id="1" w:name="_Hlk212105378"/>
      <w:r w:rsidR="001F6835" w:rsidRPr="005B333E">
        <w:rPr>
          <w:rFonts w:ascii="Calibri" w:hAnsi="Calibri" w:cs="Calibri"/>
          <w:sz w:val="24"/>
          <w:szCs w:val="24"/>
          <w:highlight w:val="yellow"/>
        </w:rPr>
        <w:t>The duration of anesthesia and pre-</w:t>
      </w:r>
      <w:r w:rsidR="00F87D58" w:rsidRPr="005B333E">
        <w:rPr>
          <w:rFonts w:ascii="Calibri" w:hAnsi="Calibri" w:cs="Calibri"/>
          <w:sz w:val="24"/>
          <w:szCs w:val="24"/>
          <w:highlight w:val="yellow"/>
        </w:rPr>
        <w:t>surgical</w:t>
      </w:r>
      <w:r w:rsidR="001F6835" w:rsidRPr="005B333E">
        <w:rPr>
          <w:rFonts w:ascii="Calibri" w:hAnsi="Calibri" w:cs="Calibri"/>
          <w:sz w:val="24"/>
          <w:szCs w:val="24"/>
          <w:highlight w:val="yellow"/>
        </w:rPr>
        <w:t xml:space="preserve"> care is approximately 10 min</w:t>
      </w:r>
      <w:r w:rsidR="00AC1F8A" w:rsidRPr="005B333E">
        <w:rPr>
          <w:rFonts w:ascii="Calibri" w:hAnsi="Calibri" w:cs="Calibri"/>
          <w:sz w:val="24"/>
          <w:szCs w:val="24"/>
          <w:highlight w:val="yellow"/>
        </w:rPr>
        <w:t>utes</w:t>
      </w:r>
      <w:r w:rsidR="001F6835" w:rsidRPr="005B333E">
        <w:rPr>
          <w:rFonts w:ascii="Calibri" w:hAnsi="Calibri" w:cs="Calibri"/>
          <w:sz w:val="24"/>
          <w:szCs w:val="24"/>
          <w:highlight w:val="yellow"/>
        </w:rPr>
        <w:t xml:space="preserve">. </w:t>
      </w:r>
      <w:r w:rsidR="001C0F7A" w:rsidRPr="005B333E">
        <w:rPr>
          <w:rFonts w:ascii="Calibri" w:hAnsi="Calibri" w:cs="Calibri"/>
          <w:sz w:val="24"/>
          <w:szCs w:val="24"/>
          <w:highlight w:val="yellow"/>
        </w:rPr>
        <w:t>The telemetric implantation surgical procedure varies from 15</w:t>
      </w:r>
      <w:r w:rsidRPr="005B333E">
        <w:rPr>
          <w:rFonts w:ascii="Calibri" w:hAnsi="Calibri" w:cs="Calibri"/>
          <w:sz w:val="24"/>
          <w:szCs w:val="24"/>
          <w:highlight w:val="yellow"/>
        </w:rPr>
        <w:t>–</w:t>
      </w:r>
      <w:r w:rsidR="001C0F7A" w:rsidRPr="005B333E">
        <w:rPr>
          <w:rFonts w:ascii="Calibri" w:hAnsi="Calibri" w:cs="Calibri"/>
          <w:sz w:val="24"/>
          <w:szCs w:val="24"/>
          <w:highlight w:val="yellow"/>
        </w:rPr>
        <w:t xml:space="preserve">30 min. </w:t>
      </w:r>
      <w:r w:rsidR="002B1843" w:rsidRPr="005B333E">
        <w:rPr>
          <w:rFonts w:ascii="Calibri" w:hAnsi="Calibri" w:cs="Calibri"/>
          <w:sz w:val="24"/>
          <w:szCs w:val="24"/>
          <w:highlight w:val="yellow"/>
        </w:rPr>
        <w:t>Ab</w:t>
      </w:r>
      <w:r w:rsidR="000E0ABF" w:rsidRPr="005B333E">
        <w:rPr>
          <w:rFonts w:ascii="Calibri" w:hAnsi="Calibri" w:cs="Calibri"/>
          <w:sz w:val="24"/>
          <w:szCs w:val="24"/>
          <w:highlight w:val="yellow"/>
        </w:rPr>
        <w:t xml:space="preserve">dominal </w:t>
      </w:r>
      <w:r w:rsidR="0067090A" w:rsidRPr="005B333E">
        <w:rPr>
          <w:rFonts w:ascii="Calibri" w:hAnsi="Calibri" w:cs="Calibri"/>
          <w:sz w:val="24"/>
          <w:szCs w:val="24"/>
          <w:highlight w:val="yellow"/>
        </w:rPr>
        <w:t xml:space="preserve">and </w:t>
      </w:r>
      <w:r w:rsidR="00950EF1" w:rsidRPr="005B333E">
        <w:rPr>
          <w:rFonts w:ascii="Calibri" w:hAnsi="Calibri" w:cs="Calibri"/>
          <w:sz w:val="24"/>
          <w:szCs w:val="24"/>
          <w:highlight w:val="yellow"/>
        </w:rPr>
        <w:t xml:space="preserve">skin </w:t>
      </w:r>
      <w:r w:rsidR="000E0ABF" w:rsidRPr="005B333E">
        <w:rPr>
          <w:rFonts w:ascii="Calibri" w:hAnsi="Calibri" w:cs="Calibri"/>
          <w:sz w:val="24"/>
          <w:szCs w:val="24"/>
          <w:highlight w:val="yellow"/>
        </w:rPr>
        <w:t>incision closure</w:t>
      </w:r>
      <w:r w:rsidR="00750216" w:rsidRPr="005B333E">
        <w:rPr>
          <w:rFonts w:ascii="Calibri" w:hAnsi="Calibri" w:cs="Calibri"/>
          <w:sz w:val="24"/>
          <w:szCs w:val="24"/>
          <w:highlight w:val="yellow"/>
        </w:rPr>
        <w:t xml:space="preserve"> </w:t>
      </w:r>
      <w:r w:rsidR="000E0ABF" w:rsidRPr="005B333E">
        <w:rPr>
          <w:rFonts w:ascii="Calibri" w:hAnsi="Calibri" w:cs="Calibri"/>
          <w:sz w:val="24"/>
          <w:szCs w:val="24"/>
          <w:highlight w:val="yellow"/>
        </w:rPr>
        <w:t xml:space="preserve">and </w:t>
      </w:r>
      <w:r w:rsidR="005678F6" w:rsidRPr="005B333E">
        <w:rPr>
          <w:rFonts w:ascii="Calibri" w:hAnsi="Calibri" w:cs="Calibri"/>
          <w:sz w:val="24"/>
          <w:szCs w:val="24"/>
          <w:highlight w:val="yellow"/>
        </w:rPr>
        <w:t xml:space="preserve">post-surgical care </w:t>
      </w:r>
      <w:r w:rsidR="00122C0C" w:rsidRPr="005B333E">
        <w:rPr>
          <w:rFonts w:ascii="Calibri" w:hAnsi="Calibri" w:cs="Calibri"/>
          <w:sz w:val="24"/>
          <w:szCs w:val="24"/>
          <w:highlight w:val="yellow"/>
        </w:rPr>
        <w:t>take</w:t>
      </w:r>
      <w:r w:rsidR="005678F6" w:rsidRPr="005B333E">
        <w:rPr>
          <w:rFonts w:ascii="Calibri" w:hAnsi="Calibri" w:cs="Calibri"/>
          <w:sz w:val="24"/>
          <w:szCs w:val="24"/>
          <w:highlight w:val="yellow"/>
        </w:rPr>
        <w:t xml:space="preserve"> 15</w:t>
      </w:r>
      <w:r w:rsidRPr="005B333E">
        <w:rPr>
          <w:rFonts w:ascii="Calibri" w:hAnsi="Calibri" w:cs="Calibri"/>
          <w:sz w:val="24"/>
          <w:szCs w:val="24"/>
          <w:highlight w:val="yellow"/>
        </w:rPr>
        <w:t>–</w:t>
      </w:r>
      <w:r w:rsidR="005678F6" w:rsidRPr="005B333E">
        <w:rPr>
          <w:rFonts w:ascii="Calibri" w:hAnsi="Calibri" w:cs="Calibri"/>
          <w:sz w:val="24"/>
          <w:szCs w:val="24"/>
          <w:highlight w:val="yellow"/>
        </w:rPr>
        <w:t xml:space="preserve">20 min. </w:t>
      </w:r>
      <w:r w:rsidR="005B2FF2" w:rsidRPr="005B333E">
        <w:rPr>
          <w:rFonts w:ascii="Calibri" w:hAnsi="Calibri" w:cs="Calibri"/>
          <w:sz w:val="24"/>
          <w:szCs w:val="24"/>
          <w:highlight w:val="yellow"/>
        </w:rPr>
        <w:t xml:space="preserve">The </w:t>
      </w:r>
      <w:r w:rsidR="000E0ABF" w:rsidRPr="005B333E">
        <w:rPr>
          <w:rFonts w:ascii="Calibri" w:hAnsi="Calibri" w:cs="Calibri"/>
          <w:sz w:val="24"/>
          <w:szCs w:val="24"/>
          <w:highlight w:val="yellow"/>
        </w:rPr>
        <w:t xml:space="preserve">total </w:t>
      </w:r>
      <w:r w:rsidR="005B2FF2" w:rsidRPr="005B333E">
        <w:rPr>
          <w:rFonts w:ascii="Calibri" w:hAnsi="Calibri" w:cs="Calibri"/>
          <w:sz w:val="24"/>
          <w:szCs w:val="24"/>
          <w:highlight w:val="yellow"/>
        </w:rPr>
        <w:t>duration of the telemetric implant</w:t>
      </w:r>
      <w:r w:rsidR="00EA63E7" w:rsidRPr="005B333E">
        <w:rPr>
          <w:rFonts w:ascii="Calibri" w:hAnsi="Calibri" w:cs="Calibri"/>
          <w:sz w:val="24"/>
          <w:szCs w:val="24"/>
          <w:highlight w:val="yellow"/>
        </w:rPr>
        <w:t xml:space="preserve"> placement</w:t>
      </w:r>
      <w:r w:rsidR="005B2FF2" w:rsidRPr="005B333E">
        <w:rPr>
          <w:rFonts w:ascii="Calibri" w:hAnsi="Calibri" w:cs="Calibri"/>
          <w:sz w:val="24"/>
          <w:szCs w:val="24"/>
          <w:highlight w:val="yellow"/>
        </w:rPr>
        <w:t xml:space="preserve"> surgical procedure </w:t>
      </w:r>
      <w:r w:rsidR="00AC1F8A" w:rsidRPr="005B333E">
        <w:rPr>
          <w:rFonts w:ascii="Calibri" w:hAnsi="Calibri" w:cs="Calibri"/>
          <w:sz w:val="24"/>
          <w:szCs w:val="24"/>
          <w:highlight w:val="yellow"/>
        </w:rPr>
        <w:t>is</w:t>
      </w:r>
      <w:r w:rsidR="005B2FF2" w:rsidRPr="005B333E">
        <w:rPr>
          <w:rFonts w:ascii="Calibri" w:hAnsi="Calibri" w:cs="Calibri"/>
          <w:sz w:val="24"/>
          <w:szCs w:val="24"/>
          <w:highlight w:val="yellow"/>
        </w:rPr>
        <w:t xml:space="preserve"> </w:t>
      </w:r>
      <w:r w:rsidR="00D6392E" w:rsidRPr="005B333E">
        <w:rPr>
          <w:rFonts w:ascii="Calibri" w:hAnsi="Calibri" w:cs="Calibri"/>
          <w:sz w:val="24"/>
          <w:szCs w:val="24"/>
          <w:highlight w:val="yellow"/>
        </w:rPr>
        <w:t>40</w:t>
      </w:r>
      <w:r w:rsidRPr="005B333E">
        <w:rPr>
          <w:rFonts w:ascii="Calibri" w:hAnsi="Calibri" w:cs="Calibri"/>
          <w:sz w:val="24"/>
          <w:szCs w:val="24"/>
          <w:highlight w:val="yellow"/>
        </w:rPr>
        <w:t>–</w:t>
      </w:r>
      <w:r w:rsidR="00D6392E" w:rsidRPr="005B333E">
        <w:rPr>
          <w:rFonts w:ascii="Calibri" w:hAnsi="Calibri" w:cs="Calibri"/>
          <w:sz w:val="24"/>
          <w:szCs w:val="24"/>
          <w:highlight w:val="yellow"/>
        </w:rPr>
        <w:t>6</w:t>
      </w:r>
      <w:r w:rsidR="005B2FF2" w:rsidRPr="005B333E">
        <w:rPr>
          <w:rFonts w:ascii="Calibri" w:hAnsi="Calibri" w:cs="Calibri"/>
          <w:sz w:val="24"/>
          <w:szCs w:val="24"/>
          <w:highlight w:val="yellow"/>
        </w:rPr>
        <w:t>0 min</w:t>
      </w:r>
      <w:bookmarkEnd w:id="1"/>
      <w:r w:rsidR="005B2FF2" w:rsidRPr="005B333E">
        <w:rPr>
          <w:rFonts w:ascii="Calibri" w:hAnsi="Calibri" w:cs="Calibri"/>
          <w:sz w:val="24"/>
          <w:szCs w:val="24"/>
          <w:highlight w:val="yellow"/>
        </w:rPr>
        <w:t xml:space="preserve">. The </w:t>
      </w:r>
      <w:r w:rsidR="00647B36" w:rsidRPr="005B333E">
        <w:rPr>
          <w:rFonts w:ascii="Calibri" w:hAnsi="Calibri" w:cs="Calibri"/>
          <w:sz w:val="24"/>
          <w:szCs w:val="24"/>
          <w:highlight w:val="yellow"/>
        </w:rPr>
        <w:t xml:space="preserve">reagents and the equipment used </w:t>
      </w:r>
      <w:r w:rsidR="005B2FF2" w:rsidRPr="005B333E">
        <w:rPr>
          <w:rFonts w:ascii="Calibri" w:hAnsi="Calibri" w:cs="Calibri"/>
          <w:sz w:val="24"/>
          <w:szCs w:val="24"/>
          <w:highlight w:val="yellow"/>
        </w:rPr>
        <w:t xml:space="preserve">for telemetric implantation surgery are listed in the </w:t>
      </w:r>
      <w:r w:rsidR="00647B36" w:rsidRPr="005B333E">
        <w:rPr>
          <w:rFonts w:ascii="Calibri" w:hAnsi="Calibri" w:cs="Calibri"/>
          <w:b/>
          <w:bCs/>
          <w:sz w:val="24"/>
          <w:szCs w:val="24"/>
          <w:highlight w:val="yellow"/>
        </w:rPr>
        <w:t>Table of Materials</w:t>
      </w:r>
      <w:r w:rsidR="005B2FF2" w:rsidRPr="005B333E">
        <w:rPr>
          <w:rFonts w:ascii="Calibri" w:hAnsi="Calibri" w:cs="Calibri"/>
          <w:sz w:val="24"/>
          <w:szCs w:val="24"/>
          <w:highlight w:val="yellow"/>
        </w:rPr>
        <w:t xml:space="preserve">. </w:t>
      </w:r>
    </w:p>
    <w:p w14:paraId="1BC6475F" w14:textId="77777777" w:rsidR="00034C9D" w:rsidRPr="005B333E" w:rsidRDefault="00034C9D" w:rsidP="005146A6">
      <w:pPr>
        <w:pStyle w:val="ListParagraph"/>
        <w:tabs>
          <w:tab w:val="left" w:pos="270"/>
        </w:tabs>
        <w:spacing w:after="0" w:line="240" w:lineRule="auto"/>
        <w:ind w:left="0"/>
        <w:jc w:val="both"/>
        <w:rPr>
          <w:rFonts w:ascii="Calibri" w:hAnsi="Calibri" w:cs="Calibri"/>
          <w:b/>
          <w:bCs/>
          <w:iCs/>
          <w:sz w:val="24"/>
          <w:szCs w:val="24"/>
          <w:highlight w:val="yellow"/>
        </w:rPr>
      </w:pPr>
    </w:p>
    <w:p w14:paraId="487E11D7" w14:textId="50C8CD32" w:rsidR="00034C9D" w:rsidRPr="005B333E" w:rsidRDefault="00077F02" w:rsidP="005146A6">
      <w:pPr>
        <w:pStyle w:val="ListParagraph"/>
        <w:tabs>
          <w:tab w:val="left" w:pos="270"/>
        </w:tabs>
        <w:spacing w:after="0" w:line="240" w:lineRule="auto"/>
        <w:ind w:left="0"/>
        <w:jc w:val="both"/>
        <w:rPr>
          <w:rFonts w:ascii="Calibri" w:hAnsi="Calibri" w:cs="Calibri"/>
          <w:iCs/>
          <w:sz w:val="24"/>
          <w:szCs w:val="24"/>
          <w:highlight w:val="yellow"/>
        </w:rPr>
      </w:pPr>
      <w:r w:rsidRPr="005B333E">
        <w:rPr>
          <w:rFonts w:ascii="Calibri" w:hAnsi="Calibri" w:cs="Calibri"/>
          <w:iCs/>
          <w:sz w:val="24"/>
          <w:szCs w:val="24"/>
          <w:highlight w:val="yellow"/>
        </w:rPr>
        <w:t xml:space="preserve">1.1 Pre-surgery </w:t>
      </w:r>
      <w:r w:rsidR="00016B10" w:rsidRPr="005B333E">
        <w:rPr>
          <w:rFonts w:ascii="Calibri" w:hAnsi="Calibri" w:cs="Calibri"/>
          <w:iCs/>
          <w:sz w:val="24"/>
          <w:szCs w:val="24"/>
          <w:highlight w:val="yellow"/>
        </w:rPr>
        <w:t xml:space="preserve">and surgical table </w:t>
      </w:r>
      <w:r w:rsidR="00034C9D" w:rsidRPr="005B333E">
        <w:rPr>
          <w:rFonts w:ascii="Calibri" w:hAnsi="Calibri" w:cs="Calibri"/>
          <w:iCs/>
          <w:sz w:val="24"/>
          <w:szCs w:val="24"/>
          <w:highlight w:val="yellow"/>
        </w:rPr>
        <w:t>p</w:t>
      </w:r>
      <w:r w:rsidRPr="005B333E">
        <w:rPr>
          <w:rFonts w:ascii="Calibri" w:hAnsi="Calibri" w:cs="Calibri"/>
          <w:iCs/>
          <w:sz w:val="24"/>
          <w:szCs w:val="24"/>
          <w:highlight w:val="yellow"/>
        </w:rPr>
        <w:t>reparation</w:t>
      </w:r>
      <w:r w:rsidR="00E10D17" w:rsidRPr="005B333E">
        <w:rPr>
          <w:rFonts w:ascii="Calibri" w:hAnsi="Calibri" w:cs="Calibri"/>
          <w:iCs/>
          <w:sz w:val="24"/>
          <w:szCs w:val="24"/>
          <w:highlight w:val="yellow"/>
        </w:rPr>
        <w:t>s</w:t>
      </w:r>
    </w:p>
    <w:p w14:paraId="0322667E" w14:textId="77777777" w:rsidR="00034C9D" w:rsidRPr="005B333E" w:rsidRDefault="00034C9D" w:rsidP="005146A6">
      <w:pPr>
        <w:pStyle w:val="ListParagraph"/>
        <w:tabs>
          <w:tab w:val="left" w:pos="270"/>
        </w:tabs>
        <w:spacing w:after="0" w:line="240" w:lineRule="auto"/>
        <w:ind w:left="0"/>
        <w:jc w:val="both"/>
        <w:rPr>
          <w:rFonts w:ascii="Calibri" w:hAnsi="Calibri" w:cs="Calibri"/>
          <w:iCs/>
          <w:sz w:val="24"/>
          <w:szCs w:val="24"/>
          <w:highlight w:val="yellow"/>
        </w:rPr>
      </w:pPr>
    </w:p>
    <w:p w14:paraId="53833C49" w14:textId="77777777" w:rsidR="00034C9D" w:rsidRPr="005B333E" w:rsidRDefault="00034C9D" w:rsidP="005146A6">
      <w:pPr>
        <w:pStyle w:val="ListParagraph"/>
        <w:tabs>
          <w:tab w:val="left" w:pos="270"/>
        </w:tabs>
        <w:spacing w:after="0" w:line="240" w:lineRule="auto"/>
        <w:ind w:left="0"/>
        <w:jc w:val="both"/>
        <w:rPr>
          <w:rFonts w:ascii="Calibri" w:hAnsi="Calibri" w:cs="Calibri"/>
          <w:iCs/>
          <w:sz w:val="24"/>
          <w:szCs w:val="24"/>
          <w:highlight w:val="yellow"/>
        </w:rPr>
      </w:pPr>
      <w:r w:rsidRPr="005B333E">
        <w:rPr>
          <w:rFonts w:ascii="Calibri" w:hAnsi="Calibri" w:cs="Calibri"/>
          <w:iCs/>
          <w:sz w:val="24"/>
          <w:szCs w:val="24"/>
          <w:highlight w:val="yellow"/>
        </w:rPr>
        <w:t xml:space="preserve">1.1.1 </w:t>
      </w:r>
      <w:r w:rsidR="00077F02" w:rsidRPr="005B333E">
        <w:rPr>
          <w:rFonts w:ascii="Calibri" w:hAnsi="Calibri" w:cs="Calibri"/>
          <w:iCs/>
          <w:sz w:val="24"/>
          <w:szCs w:val="24"/>
          <w:highlight w:val="yellow"/>
        </w:rPr>
        <w:t xml:space="preserve">Autoclave surgical instruments, </w:t>
      </w:r>
      <w:r w:rsidR="00077F02" w:rsidRPr="005B333E">
        <w:rPr>
          <w:rFonts w:ascii="Calibri" w:hAnsi="Calibri" w:cs="Calibri"/>
          <w:sz w:val="24"/>
          <w:szCs w:val="24"/>
          <w:highlight w:val="yellow"/>
        </w:rPr>
        <w:t xml:space="preserve">16-ply gauze sponges, </w:t>
      </w:r>
      <w:r w:rsidR="00077F02" w:rsidRPr="005B333E">
        <w:rPr>
          <w:rFonts w:ascii="Calibri" w:hAnsi="Calibri" w:cs="Calibri"/>
          <w:iCs/>
          <w:sz w:val="24"/>
          <w:szCs w:val="24"/>
          <w:highlight w:val="yellow"/>
        </w:rPr>
        <w:t>cotton-tip applicators, and occlusion threads. Fill the pressure catheter tip of the telemetric implant with gel using a syringe</w:t>
      </w:r>
      <w:r w:rsidR="00415A8C" w:rsidRPr="005B333E">
        <w:rPr>
          <w:rFonts w:ascii="Calibri" w:hAnsi="Calibri" w:cs="Calibri"/>
          <w:iCs/>
          <w:sz w:val="24"/>
          <w:szCs w:val="24"/>
          <w:highlight w:val="yellow"/>
        </w:rPr>
        <w:t>.</w:t>
      </w:r>
      <w:r w:rsidR="00077F02" w:rsidRPr="005B333E">
        <w:rPr>
          <w:rFonts w:ascii="Calibri" w:hAnsi="Calibri" w:cs="Calibri"/>
          <w:iCs/>
          <w:sz w:val="24"/>
          <w:szCs w:val="24"/>
          <w:highlight w:val="yellow"/>
        </w:rPr>
        <w:t xml:space="preserve"> </w:t>
      </w:r>
    </w:p>
    <w:p w14:paraId="4F4E6CF7" w14:textId="77777777" w:rsidR="00034C9D" w:rsidRPr="005B333E" w:rsidRDefault="00034C9D" w:rsidP="005146A6">
      <w:pPr>
        <w:pStyle w:val="ListParagraph"/>
        <w:tabs>
          <w:tab w:val="left" w:pos="270"/>
        </w:tabs>
        <w:spacing w:after="0" w:line="240" w:lineRule="auto"/>
        <w:ind w:left="0"/>
        <w:jc w:val="both"/>
        <w:rPr>
          <w:rFonts w:ascii="Calibri" w:hAnsi="Calibri" w:cs="Calibri"/>
          <w:iCs/>
          <w:sz w:val="24"/>
          <w:szCs w:val="24"/>
          <w:highlight w:val="yellow"/>
        </w:rPr>
      </w:pPr>
    </w:p>
    <w:p w14:paraId="06D67639" w14:textId="5C5C01E1" w:rsidR="00182964" w:rsidRPr="005B333E" w:rsidRDefault="00034C9D" w:rsidP="005146A6">
      <w:pPr>
        <w:pStyle w:val="ListParagraph"/>
        <w:tabs>
          <w:tab w:val="left" w:pos="270"/>
        </w:tabs>
        <w:spacing w:after="0" w:line="240" w:lineRule="auto"/>
        <w:ind w:left="0"/>
        <w:jc w:val="both"/>
        <w:rPr>
          <w:rFonts w:ascii="Calibri" w:hAnsi="Calibri" w:cs="Calibri"/>
          <w:iCs/>
          <w:sz w:val="24"/>
          <w:szCs w:val="24"/>
          <w:highlight w:val="yellow"/>
        </w:rPr>
      </w:pPr>
      <w:r w:rsidRPr="005B333E">
        <w:rPr>
          <w:rFonts w:ascii="Calibri" w:hAnsi="Calibri" w:cs="Calibri"/>
          <w:iCs/>
          <w:sz w:val="24"/>
          <w:szCs w:val="24"/>
          <w:highlight w:val="yellow"/>
        </w:rPr>
        <w:t xml:space="preserve">1.1.2 </w:t>
      </w:r>
      <w:r w:rsidR="00077F02" w:rsidRPr="005B333E">
        <w:rPr>
          <w:rFonts w:ascii="Calibri" w:hAnsi="Calibri" w:cs="Calibri"/>
          <w:iCs/>
          <w:sz w:val="24"/>
          <w:szCs w:val="24"/>
          <w:highlight w:val="yellow"/>
        </w:rPr>
        <w:t xml:space="preserve">Sterilize the implants by sequentially immersing them for 24 h each in detergent, cold sterilant, and 0.9% sodium chloride. </w:t>
      </w:r>
    </w:p>
    <w:p w14:paraId="60F740A4" w14:textId="77777777" w:rsidR="00182964" w:rsidRPr="005B333E" w:rsidRDefault="00182964" w:rsidP="005146A6">
      <w:pPr>
        <w:pStyle w:val="ListParagraph"/>
        <w:tabs>
          <w:tab w:val="left" w:pos="270"/>
        </w:tabs>
        <w:spacing w:after="0" w:line="240" w:lineRule="auto"/>
        <w:ind w:left="0"/>
        <w:jc w:val="both"/>
        <w:rPr>
          <w:rFonts w:ascii="Calibri" w:hAnsi="Calibri" w:cs="Calibri"/>
          <w:iCs/>
          <w:sz w:val="24"/>
          <w:szCs w:val="24"/>
          <w:highlight w:val="yellow"/>
        </w:rPr>
      </w:pPr>
    </w:p>
    <w:p w14:paraId="4D17358C" w14:textId="37689B5E" w:rsidR="00A04B35" w:rsidRPr="005B333E" w:rsidRDefault="00182964" w:rsidP="005146A6">
      <w:pPr>
        <w:pStyle w:val="ListParagraph"/>
        <w:tabs>
          <w:tab w:val="left" w:pos="270"/>
        </w:tabs>
        <w:spacing w:after="0" w:line="240" w:lineRule="auto"/>
        <w:ind w:left="0"/>
        <w:jc w:val="both"/>
        <w:rPr>
          <w:rFonts w:ascii="Calibri" w:hAnsi="Calibri" w:cs="Calibri"/>
          <w:iCs/>
          <w:sz w:val="24"/>
          <w:szCs w:val="24"/>
          <w:highlight w:val="yellow"/>
        </w:rPr>
      </w:pPr>
      <w:r w:rsidRPr="005B333E">
        <w:rPr>
          <w:rFonts w:ascii="Calibri" w:hAnsi="Calibri" w:cs="Calibri"/>
          <w:iCs/>
          <w:sz w:val="24"/>
          <w:szCs w:val="24"/>
          <w:highlight w:val="yellow"/>
        </w:rPr>
        <w:t xml:space="preserve">1.1.3 </w:t>
      </w:r>
      <w:r w:rsidR="005D6304" w:rsidRPr="005B333E">
        <w:rPr>
          <w:rFonts w:ascii="Calibri" w:hAnsi="Calibri" w:cs="Calibri"/>
          <w:iCs/>
          <w:sz w:val="24"/>
          <w:szCs w:val="24"/>
          <w:highlight w:val="yellow"/>
        </w:rPr>
        <w:t xml:space="preserve">Keep the implant </w:t>
      </w:r>
      <w:r w:rsidR="008E4ACB" w:rsidRPr="005B333E">
        <w:rPr>
          <w:rFonts w:ascii="Calibri" w:hAnsi="Calibri" w:cs="Calibri"/>
          <w:iCs/>
          <w:sz w:val="24"/>
          <w:szCs w:val="24"/>
          <w:highlight w:val="yellow"/>
        </w:rPr>
        <w:t>submerged</w:t>
      </w:r>
      <w:r w:rsidR="005D6304" w:rsidRPr="005B333E">
        <w:rPr>
          <w:rFonts w:ascii="Calibri" w:hAnsi="Calibri" w:cs="Calibri"/>
          <w:iCs/>
          <w:sz w:val="24"/>
          <w:szCs w:val="24"/>
          <w:highlight w:val="yellow"/>
        </w:rPr>
        <w:t xml:space="preserve"> </w:t>
      </w:r>
      <w:r w:rsidR="000259B4" w:rsidRPr="005B333E">
        <w:rPr>
          <w:rFonts w:ascii="Calibri" w:hAnsi="Calibri" w:cs="Calibri"/>
          <w:iCs/>
          <w:sz w:val="24"/>
          <w:szCs w:val="24"/>
          <w:highlight w:val="yellow"/>
        </w:rPr>
        <w:t xml:space="preserve">in </w:t>
      </w:r>
      <w:r w:rsidR="008D4811" w:rsidRPr="005B333E">
        <w:rPr>
          <w:rFonts w:ascii="Calibri" w:hAnsi="Calibri" w:cs="Calibri"/>
          <w:iCs/>
          <w:sz w:val="24"/>
          <w:szCs w:val="24"/>
          <w:highlight w:val="yellow"/>
        </w:rPr>
        <w:t xml:space="preserve">0.9% sodium chloride in </w:t>
      </w:r>
      <w:r w:rsidR="000259B4" w:rsidRPr="005B333E">
        <w:rPr>
          <w:rFonts w:ascii="Calibri" w:hAnsi="Calibri" w:cs="Calibri"/>
          <w:iCs/>
          <w:sz w:val="24"/>
          <w:szCs w:val="24"/>
          <w:highlight w:val="yellow"/>
        </w:rPr>
        <w:t>a tube labeled with the implant number.</w:t>
      </w:r>
    </w:p>
    <w:p w14:paraId="6F5251E3" w14:textId="77777777" w:rsidR="00182964" w:rsidRPr="005B333E" w:rsidRDefault="00182964" w:rsidP="005146A6">
      <w:pPr>
        <w:pStyle w:val="ListParagraph"/>
        <w:tabs>
          <w:tab w:val="left" w:pos="180"/>
          <w:tab w:val="left" w:pos="630"/>
        </w:tabs>
        <w:spacing w:after="0" w:line="240" w:lineRule="auto"/>
        <w:ind w:left="0"/>
        <w:jc w:val="both"/>
        <w:rPr>
          <w:rFonts w:ascii="Calibri" w:hAnsi="Calibri" w:cs="Calibri"/>
          <w:iCs/>
          <w:sz w:val="24"/>
          <w:szCs w:val="24"/>
          <w:highlight w:val="yellow"/>
        </w:rPr>
      </w:pPr>
    </w:p>
    <w:p w14:paraId="7CE8B76F" w14:textId="482173FC" w:rsidR="00077F02" w:rsidRPr="005B333E" w:rsidRDefault="00DF7943" w:rsidP="005146A6">
      <w:pPr>
        <w:pStyle w:val="ListParagraph"/>
        <w:tabs>
          <w:tab w:val="left" w:pos="180"/>
          <w:tab w:val="left" w:pos="630"/>
        </w:tabs>
        <w:spacing w:after="0" w:line="240" w:lineRule="auto"/>
        <w:ind w:left="0"/>
        <w:jc w:val="both"/>
        <w:rPr>
          <w:rFonts w:ascii="Calibri" w:hAnsi="Calibri" w:cs="Calibri"/>
          <w:iCs/>
          <w:sz w:val="24"/>
          <w:szCs w:val="24"/>
          <w:highlight w:val="yellow"/>
        </w:rPr>
      </w:pPr>
      <w:r w:rsidRPr="005B333E">
        <w:rPr>
          <w:rFonts w:ascii="Calibri" w:hAnsi="Calibri" w:cs="Calibri"/>
          <w:iCs/>
          <w:sz w:val="24"/>
          <w:szCs w:val="24"/>
          <w:highlight w:val="yellow"/>
        </w:rPr>
        <w:t>1.</w:t>
      </w:r>
      <w:r w:rsidR="00016B10" w:rsidRPr="005B333E">
        <w:rPr>
          <w:rFonts w:ascii="Calibri" w:hAnsi="Calibri" w:cs="Calibri"/>
          <w:iCs/>
          <w:sz w:val="24"/>
          <w:szCs w:val="24"/>
          <w:highlight w:val="yellow"/>
        </w:rPr>
        <w:t>1</w:t>
      </w:r>
      <w:r w:rsidRPr="005B333E">
        <w:rPr>
          <w:rFonts w:ascii="Calibri" w:hAnsi="Calibri" w:cs="Calibri"/>
          <w:iCs/>
          <w:sz w:val="24"/>
          <w:szCs w:val="24"/>
          <w:highlight w:val="yellow"/>
        </w:rPr>
        <w:t>.</w:t>
      </w:r>
      <w:r w:rsidR="00182964" w:rsidRPr="005B333E">
        <w:rPr>
          <w:rFonts w:ascii="Calibri" w:hAnsi="Calibri" w:cs="Calibri"/>
          <w:iCs/>
          <w:sz w:val="24"/>
          <w:szCs w:val="24"/>
          <w:highlight w:val="yellow"/>
        </w:rPr>
        <w:t>4</w:t>
      </w:r>
      <w:r w:rsidRPr="005B333E">
        <w:rPr>
          <w:rFonts w:ascii="Calibri" w:hAnsi="Calibri" w:cs="Calibri"/>
          <w:iCs/>
          <w:sz w:val="24"/>
          <w:szCs w:val="24"/>
          <w:highlight w:val="yellow"/>
        </w:rPr>
        <w:t xml:space="preserve"> </w:t>
      </w:r>
      <w:r w:rsidR="00077F02" w:rsidRPr="005B333E">
        <w:rPr>
          <w:rFonts w:ascii="Calibri" w:hAnsi="Calibri" w:cs="Calibri"/>
          <w:iCs/>
          <w:sz w:val="24"/>
          <w:szCs w:val="24"/>
          <w:highlight w:val="yellow"/>
        </w:rPr>
        <w:t xml:space="preserve">Place a heating pad on the surgical table and set it </w:t>
      </w:r>
      <w:r w:rsidR="00481770" w:rsidRPr="005B333E">
        <w:rPr>
          <w:rFonts w:ascii="Calibri" w:hAnsi="Calibri" w:cs="Calibri"/>
          <w:iCs/>
          <w:sz w:val="24"/>
          <w:szCs w:val="24"/>
          <w:highlight w:val="yellow"/>
        </w:rPr>
        <w:t xml:space="preserve">to </w:t>
      </w:r>
      <w:r w:rsidR="00A04B35" w:rsidRPr="005B333E">
        <w:rPr>
          <w:rFonts w:ascii="Calibri" w:hAnsi="Calibri" w:cs="Calibri"/>
          <w:iCs/>
          <w:sz w:val="24"/>
          <w:szCs w:val="24"/>
          <w:highlight w:val="yellow"/>
        </w:rPr>
        <w:t>37</w:t>
      </w:r>
      <w:r w:rsidR="00481770" w:rsidRPr="005B333E">
        <w:rPr>
          <w:rFonts w:ascii="Calibri" w:hAnsi="Calibri" w:cs="Calibri"/>
          <w:iCs/>
          <w:sz w:val="24"/>
          <w:szCs w:val="24"/>
          <w:highlight w:val="yellow"/>
        </w:rPr>
        <w:t>–</w:t>
      </w:r>
      <w:r w:rsidR="00A04B35" w:rsidRPr="005B333E">
        <w:rPr>
          <w:rFonts w:ascii="Calibri" w:hAnsi="Calibri" w:cs="Calibri"/>
          <w:iCs/>
          <w:sz w:val="24"/>
          <w:szCs w:val="24"/>
          <w:highlight w:val="yellow"/>
        </w:rPr>
        <w:t>38</w:t>
      </w:r>
      <w:r w:rsidR="00481770" w:rsidRPr="005B333E">
        <w:rPr>
          <w:rFonts w:ascii="Calibri" w:hAnsi="Calibri" w:cs="Calibri"/>
          <w:iCs/>
          <w:sz w:val="24"/>
          <w:szCs w:val="24"/>
          <w:highlight w:val="yellow"/>
        </w:rPr>
        <w:t xml:space="preserve"> °</w:t>
      </w:r>
      <w:r w:rsidR="00A04B35" w:rsidRPr="005B333E">
        <w:rPr>
          <w:rFonts w:ascii="Calibri" w:hAnsi="Calibri" w:cs="Calibri"/>
          <w:iCs/>
          <w:sz w:val="24"/>
          <w:szCs w:val="24"/>
          <w:highlight w:val="yellow"/>
        </w:rPr>
        <w:t>C</w:t>
      </w:r>
      <w:r w:rsidR="00077F02" w:rsidRPr="005B333E">
        <w:rPr>
          <w:rFonts w:ascii="Calibri" w:hAnsi="Calibri" w:cs="Calibri"/>
          <w:iCs/>
          <w:sz w:val="24"/>
          <w:szCs w:val="24"/>
          <w:highlight w:val="yellow"/>
        </w:rPr>
        <w:t xml:space="preserve">. Cover the heating pad with surgical </w:t>
      </w:r>
      <w:proofErr w:type="spellStart"/>
      <w:r w:rsidR="00077F02" w:rsidRPr="005B333E">
        <w:rPr>
          <w:rFonts w:ascii="Calibri" w:hAnsi="Calibri" w:cs="Calibri"/>
          <w:iCs/>
          <w:sz w:val="24"/>
          <w:szCs w:val="24"/>
          <w:highlight w:val="yellow"/>
        </w:rPr>
        <w:t>underpads</w:t>
      </w:r>
      <w:proofErr w:type="spellEnd"/>
      <w:r w:rsidR="00077F02" w:rsidRPr="005B333E">
        <w:rPr>
          <w:rFonts w:ascii="Calibri" w:hAnsi="Calibri" w:cs="Calibri"/>
          <w:iCs/>
          <w:sz w:val="24"/>
          <w:szCs w:val="24"/>
          <w:highlight w:val="yellow"/>
        </w:rPr>
        <w:t>, followed by sterile drape towels, to maintain a sterile field during the procedure.</w:t>
      </w:r>
    </w:p>
    <w:p w14:paraId="720E71FB" w14:textId="77777777" w:rsidR="00DF7943" w:rsidRPr="005B333E" w:rsidRDefault="00DF7943" w:rsidP="005146A6">
      <w:pPr>
        <w:pStyle w:val="ListParagraph"/>
        <w:tabs>
          <w:tab w:val="left" w:pos="180"/>
          <w:tab w:val="left" w:pos="630"/>
        </w:tabs>
        <w:spacing w:after="0" w:line="240" w:lineRule="auto"/>
        <w:ind w:left="0"/>
        <w:jc w:val="both"/>
        <w:rPr>
          <w:rFonts w:ascii="Calibri" w:hAnsi="Calibri" w:cs="Calibri"/>
          <w:iCs/>
          <w:sz w:val="24"/>
          <w:szCs w:val="24"/>
          <w:highlight w:val="yellow"/>
        </w:rPr>
      </w:pPr>
    </w:p>
    <w:p w14:paraId="09FB646D" w14:textId="4D6C34A0" w:rsidR="00DF7943" w:rsidRPr="005146A6" w:rsidRDefault="00077F02" w:rsidP="005146A6">
      <w:pPr>
        <w:pStyle w:val="ListParagraph"/>
        <w:tabs>
          <w:tab w:val="left" w:pos="180"/>
          <w:tab w:val="left" w:pos="270"/>
          <w:tab w:val="left" w:pos="360"/>
        </w:tabs>
        <w:spacing w:after="0" w:line="240" w:lineRule="auto"/>
        <w:ind w:left="0"/>
        <w:jc w:val="both"/>
        <w:rPr>
          <w:rFonts w:ascii="Calibri" w:hAnsi="Calibri" w:cs="Calibri"/>
          <w:iCs/>
          <w:sz w:val="24"/>
          <w:szCs w:val="24"/>
        </w:rPr>
      </w:pPr>
      <w:r w:rsidRPr="005B333E">
        <w:rPr>
          <w:rFonts w:ascii="Calibri" w:hAnsi="Calibri" w:cs="Calibri"/>
          <w:iCs/>
          <w:sz w:val="24"/>
          <w:szCs w:val="24"/>
          <w:highlight w:val="yellow"/>
        </w:rPr>
        <w:t>1.</w:t>
      </w:r>
      <w:r w:rsidR="00016B10" w:rsidRPr="005B333E">
        <w:rPr>
          <w:rFonts w:ascii="Calibri" w:hAnsi="Calibri" w:cs="Calibri"/>
          <w:iCs/>
          <w:sz w:val="24"/>
          <w:szCs w:val="24"/>
          <w:highlight w:val="yellow"/>
        </w:rPr>
        <w:t>2</w:t>
      </w:r>
      <w:r w:rsidRPr="005B333E">
        <w:rPr>
          <w:rFonts w:ascii="Calibri" w:hAnsi="Calibri" w:cs="Calibri"/>
          <w:iCs/>
          <w:sz w:val="24"/>
          <w:szCs w:val="24"/>
          <w:highlight w:val="yellow"/>
        </w:rPr>
        <w:t xml:space="preserve"> Anesthesia and </w:t>
      </w:r>
      <w:r w:rsidR="00DF7943" w:rsidRPr="005B333E">
        <w:rPr>
          <w:rFonts w:ascii="Calibri" w:hAnsi="Calibri" w:cs="Calibri"/>
          <w:iCs/>
          <w:sz w:val="24"/>
          <w:szCs w:val="24"/>
          <w:highlight w:val="yellow"/>
        </w:rPr>
        <w:t>pre</w:t>
      </w:r>
      <w:r w:rsidR="00016B10" w:rsidRPr="005B333E">
        <w:rPr>
          <w:rFonts w:ascii="Calibri" w:hAnsi="Calibri" w:cs="Calibri"/>
          <w:iCs/>
          <w:sz w:val="24"/>
          <w:szCs w:val="24"/>
          <w:highlight w:val="yellow"/>
        </w:rPr>
        <w:t>-surgical</w:t>
      </w:r>
      <w:r w:rsidR="00DF7943" w:rsidRPr="005B333E">
        <w:rPr>
          <w:rFonts w:ascii="Calibri" w:hAnsi="Calibri" w:cs="Calibri"/>
          <w:iCs/>
          <w:sz w:val="24"/>
          <w:szCs w:val="24"/>
          <w:highlight w:val="yellow"/>
        </w:rPr>
        <w:t xml:space="preserve"> care</w:t>
      </w:r>
    </w:p>
    <w:p w14:paraId="5052A971" w14:textId="77777777" w:rsidR="00DF7943" w:rsidRPr="005146A6" w:rsidRDefault="00DF7943" w:rsidP="005146A6">
      <w:pPr>
        <w:pStyle w:val="ListParagraph"/>
        <w:tabs>
          <w:tab w:val="left" w:pos="180"/>
          <w:tab w:val="left" w:pos="270"/>
          <w:tab w:val="left" w:pos="360"/>
        </w:tabs>
        <w:spacing w:after="0" w:line="240" w:lineRule="auto"/>
        <w:ind w:left="0"/>
        <w:jc w:val="both"/>
        <w:rPr>
          <w:rFonts w:ascii="Calibri" w:hAnsi="Calibri" w:cs="Calibri"/>
          <w:iCs/>
          <w:sz w:val="24"/>
          <w:szCs w:val="24"/>
        </w:rPr>
      </w:pPr>
    </w:p>
    <w:p w14:paraId="70D77B0B" w14:textId="1832413E" w:rsidR="00F15DEA" w:rsidRPr="005B333E" w:rsidRDefault="00DF7943"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r w:rsidRPr="005146A6">
        <w:rPr>
          <w:rFonts w:ascii="Calibri" w:hAnsi="Calibri" w:cs="Calibri"/>
          <w:iCs/>
          <w:sz w:val="24"/>
          <w:szCs w:val="24"/>
        </w:rPr>
        <w:t>1</w:t>
      </w:r>
      <w:r w:rsidRPr="005B333E">
        <w:rPr>
          <w:rFonts w:ascii="Calibri" w:hAnsi="Calibri" w:cs="Calibri"/>
          <w:iCs/>
          <w:sz w:val="24"/>
          <w:szCs w:val="24"/>
          <w:highlight w:val="yellow"/>
        </w:rPr>
        <w:t>.</w:t>
      </w:r>
      <w:r w:rsidR="00016B10" w:rsidRPr="005B333E">
        <w:rPr>
          <w:rFonts w:ascii="Calibri" w:hAnsi="Calibri" w:cs="Calibri"/>
          <w:iCs/>
          <w:sz w:val="24"/>
          <w:szCs w:val="24"/>
          <w:highlight w:val="yellow"/>
        </w:rPr>
        <w:t>2</w:t>
      </w:r>
      <w:r w:rsidRPr="005B333E">
        <w:rPr>
          <w:rFonts w:ascii="Calibri" w:hAnsi="Calibri" w:cs="Calibri"/>
          <w:iCs/>
          <w:sz w:val="24"/>
          <w:szCs w:val="24"/>
          <w:highlight w:val="yellow"/>
        </w:rPr>
        <w:t xml:space="preserve">.1 </w:t>
      </w:r>
      <w:r w:rsidR="00077F02" w:rsidRPr="005B333E">
        <w:rPr>
          <w:rFonts w:ascii="Calibri" w:hAnsi="Calibri" w:cs="Calibri"/>
          <w:iCs/>
          <w:sz w:val="24"/>
          <w:szCs w:val="24"/>
          <w:highlight w:val="yellow"/>
        </w:rPr>
        <w:t>Anesthetize the rat with isoflurane (3</w:t>
      </w:r>
      <w:r w:rsidR="008609E5" w:rsidRPr="005B333E">
        <w:rPr>
          <w:rFonts w:ascii="Calibri" w:hAnsi="Calibri" w:cs="Calibri"/>
          <w:iCs/>
          <w:sz w:val="24"/>
          <w:szCs w:val="24"/>
          <w:highlight w:val="yellow"/>
        </w:rPr>
        <w:t>%–</w:t>
      </w:r>
      <w:r w:rsidR="00077F02" w:rsidRPr="005B333E">
        <w:rPr>
          <w:rFonts w:ascii="Calibri" w:hAnsi="Calibri" w:cs="Calibri"/>
          <w:iCs/>
          <w:sz w:val="24"/>
          <w:szCs w:val="24"/>
          <w:highlight w:val="yellow"/>
        </w:rPr>
        <w:t xml:space="preserve">4%) and maintain anesthesia at 2% using </w:t>
      </w:r>
      <w:r w:rsidR="008609E5" w:rsidRPr="005B333E">
        <w:rPr>
          <w:rFonts w:ascii="Calibri" w:hAnsi="Calibri" w:cs="Calibri"/>
          <w:iCs/>
          <w:sz w:val="24"/>
          <w:szCs w:val="24"/>
          <w:highlight w:val="yellow"/>
        </w:rPr>
        <w:t xml:space="preserve">a </w:t>
      </w:r>
      <w:r w:rsidR="00077F02" w:rsidRPr="005B333E">
        <w:rPr>
          <w:rFonts w:ascii="Calibri" w:hAnsi="Calibri" w:cs="Calibri"/>
          <w:iCs/>
          <w:sz w:val="24"/>
          <w:szCs w:val="24"/>
          <w:highlight w:val="yellow"/>
        </w:rPr>
        <w:t xml:space="preserve">Low-Flow Electronic Vaporizer. </w:t>
      </w:r>
    </w:p>
    <w:p w14:paraId="70A30DCA" w14:textId="77777777" w:rsidR="00534818" w:rsidRPr="005B333E" w:rsidRDefault="00534818"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p>
    <w:p w14:paraId="06D2221A" w14:textId="4977817B" w:rsidR="00077F02" w:rsidRPr="005B333E" w:rsidRDefault="00534818"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r w:rsidRPr="005B333E">
        <w:rPr>
          <w:rFonts w:ascii="Calibri" w:hAnsi="Calibri" w:cs="Calibri"/>
          <w:iCs/>
          <w:sz w:val="24"/>
          <w:szCs w:val="24"/>
          <w:highlight w:val="yellow"/>
        </w:rPr>
        <w:t>1.2.2</w:t>
      </w:r>
      <w:r w:rsidR="001C2284" w:rsidRPr="005B333E">
        <w:rPr>
          <w:rFonts w:ascii="Calibri" w:hAnsi="Calibri" w:cs="Calibri"/>
          <w:iCs/>
          <w:sz w:val="24"/>
          <w:szCs w:val="24"/>
          <w:highlight w:val="yellow"/>
        </w:rPr>
        <w:t xml:space="preserve"> </w:t>
      </w:r>
      <w:r w:rsidR="00077F02" w:rsidRPr="005B333E">
        <w:rPr>
          <w:rFonts w:ascii="Calibri" w:hAnsi="Calibri" w:cs="Calibri"/>
          <w:iCs/>
          <w:sz w:val="24"/>
          <w:szCs w:val="24"/>
          <w:highlight w:val="yellow"/>
        </w:rPr>
        <w:t>Administer buprenorphine (0.02mg/ Kg; analgesic),</w:t>
      </w:r>
      <w:r w:rsidR="001C2284" w:rsidRPr="005B333E">
        <w:rPr>
          <w:rFonts w:ascii="Calibri" w:hAnsi="Calibri" w:cs="Calibri"/>
          <w:iCs/>
          <w:sz w:val="24"/>
          <w:szCs w:val="24"/>
          <w:highlight w:val="yellow"/>
        </w:rPr>
        <w:t xml:space="preserve"> </w:t>
      </w:r>
      <w:r w:rsidR="00077F02" w:rsidRPr="005B333E">
        <w:rPr>
          <w:rFonts w:ascii="Calibri" w:hAnsi="Calibri" w:cs="Calibri"/>
          <w:iCs/>
          <w:sz w:val="24"/>
          <w:szCs w:val="24"/>
          <w:highlight w:val="yellow"/>
        </w:rPr>
        <w:t>meloxicam (1</w:t>
      </w:r>
      <w:r w:rsidR="00F46FBD" w:rsidRPr="005B333E">
        <w:rPr>
          <w:rFonts w:ascii="Calibri" w:hAnsi="Calibri" w:cs="Calibri"/>
          <w:iCs/>
          <w:sz w:val="24"/>
          <w:szCs w:val="24"/>
          <w:highlight w:val="yellow"/>
        </w:rPr>
        <w:t xml:space="preserve"> </w:t>
      </w:r>
      <w:r w:rsidR="00077F02" w:rsidRPr="005B333E">
        <w:rPr>
          <w:rFonts w:ascii="Calibri" w:hAnsi="Calibri" w:cs="Calibri"/>
          <w:iCs/>
          <w:sz w:val="24"/>
          <w:szCs w:val="24"/>
          <w:highlight w:val="yellow"/>
        </w:rPr>
        <w:t>mg/Kg; anti-inflammatory), and 5 mL of 0.9% normal saline subcutaneously prior to surgery. Apply lubricating gel to both eyes to prevent corneal dehydration.</w:t>
      </w:r>
      <w:r w:rsidR="00CC5D81" w:rsidRPr="005B333E">
        <w:rPr>
          <w:rFonts w:ascii="Calibri" w:hAnsi="Calibri" w:cs="Calibri"/>
          <w:iCs/>
          <w:sz w:val="24"/>
          <w:szCs w:val="24"/>
          <w:highlight w:val="yellow"/>
        </w:rPr>
        <w:t xml:space="preserve"> </w:t>
      </w:r>
    </w:p>
    <w:p w14:paraId="64398BE4" w14:textId="77777777" w:rsidR="000F06B4" w:rsidRPr="005B333E" w:rsidRDefault="000F06B4" w:rsidP="005146A6">
      <w:pPr>
        <w:tabs>
          <w:tab w:val="left" w:pos="630"/>
        </w:tabs>
        <w:rPr>
          <w:highlight w:val="yellow"/>
        </w:rPr>
      </w:pPr>
    </w:p>
    <w:p w14:paraId="376078CE" w14:textId="7FE17691" w:rsidR="00EF13C0" w:rsidRPr="005B333E" w:rsidRDefault="005B2FF2"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r w:rsidRPr="005B333E">
        <w:rPr>
          <w:rFonts w:ascii="Calibri" w:hAnsi="Calibri" w:cs="Calibri"/>
          <w:iCs/>
          <w:sz w:val="24"/>
          <w:szCs w:val="24"/>
          <w:highlight w:val="yellow"/>
        </w:rPr>
        <w:t>1</w:t>
      </w:r>
      <w:r w:rsidR="000F06B4" w:rsidRPr="005B333E">
        <w:rPr>
          <w:rFonts w:ascii="Calibri" w:hAnsi="Calibri" w:cs="Calibri"/>
          <w:iCs/>
          <w:sz w:val="24"/>
          <w:szCs w:val="24"/>
          <w:highlight w:val="yellow"/>
        </w:rPr>
        <w:t>.</w:t>
      </w:r>
      <w:r w:rsidRPr="005B333E">
        <w:rPr>
          <w:rFonts w:ascii="Calibri" w:hAnsi="Calibri" w:cs="Calibri"/>
          <w:iCs/>
          <w:sz w:val="24"/>
          <w:szCs w:val="24"/>
          <w:highlight w:val="yellow"/>
        </w:rPr>
        <w:t>3</w:t>
      </w:r>
      <w:r w:rsidR="000F06B4" w:rsidRPr="005B333E">
        <w:rPr>
          <w:rFonts w:ascii="Calibri" w:hAnsi="Calibri" w:cs="Calibri"/>
          <w:iCs/>
          <w:sz w:val="24"/>
          <w:szCs w:val="24"/>
          <w:highlight w:val="yellow"/>
        </w:rPr>
        <w:t xml:space="preserve"> </w:t>
      </w:r>
      <w:r w:rsidR="001A1847" w:rsidRPr="005B333E">
        <w:rPr>
          <w:rFonts w:ascii="Calibri" w:hAnsi="Calibri" w:cs="Calibri"/>
          <w:iCs/>
          <w:sz w:val="24"/>
          <w:szCs w:val="24"/>
          <w:highlight w:val="yellow"/>
        </w:rPr>
        <w:t>S</w:t>
      </w:r>
      <w:r w:rsidR="000F06B4" w:rsidRPr="005B333E">
        <w:rPr>
          <w:rFonts w:ascii="Calibri" w:hAnsi="Calibri" w:cs="Calibri"/>
          <w:iCs/>
          <w:sz w:val="24"/>
          <w:szCs w:val="24"/>
          <w:highlight w:val="yellow"/>
        </w:rPr>
        <w:t>urgical site</w:t>
      </w:r>
      <w:r w:rsidR="001A1847" w:rsidRPr="005B333E">
        <w:rPr>
          <w:rFonts w:ascii="Calibri" w:hAnsi="Calibri" w:cs="Calibri"/>
          <w:iCs/>
          <w:sz w:val="24"/>
          <w:szCs w:val="24"/>
          <w:highlight w:val="yellow"/>
        </w:rPr>
        <w:t xml:space="preserve"> preparation</w:t>
      </w:r>
      <w:r w:rsidR="000F06B4" w:rsidRPr="005B333E">
        <w:rPr>
          <w:rFonts w:ascii="Calibri" w:hAnsi="Calibri" w:cs="Calibri"/>
          <w:iCs/>
          <w:sz w:val="24"/>
          <w:szCs w:val="24"/>
          <w:highlight w:val="yellow"/>
        </w:rPr>
        <w:t>,</w:t>
      </w:r>
      <w:r w:rsidR="008609E5" w:rsidRPr="005B333E">
        <w:rPr>
          <w:rFonts w:ascii="Calibri" w:hAnsi="Calibri" w:cs="Calibri"/>
          <w:iCs/>
          <w:sz w:val="24"/>
          <w:szCs w:val="24"/>
          <w:highlight w:val="yellow"/>
        </w:rPr>
        <w:t xml:space="preserve"> </w:t>
      </w:r>
      <w:r w:rsidR="000F06B4" w:rsidRPr="005B333E">
        <w:rPr>
          <w:rFonts w:ascii="Calibri" w:hAnsi="Calibri" w:cs="Calibri"/>
          <w:iCs/>
          <w:sz w:val="24"/>
          <w:szCs w:val="24"/>
          <w:highlight w:val="yellow"/>
        </w:rPr>
        <w:t xml:space="preserve">incision, </w:t>
      </w:r>
      <w:r w:rsidR="009C48D2" w:rsidRPr="005B333E">
        <w:rPr>
          <w:rFonts w:ascii="Calibri" w:hAnsi="Calibri" w:cs="Calibri"/>
          <w:iCs/>
          <w:sz w:val="24"/>
          <w:szCs w:val="24"/>
          <w:highlight w:val="yellow"/>
        </w:rPr>
        <w:t xml:space="preserve">and </w:t>
      </w:r>
      <w:r w:rsidR="000F06B4" w:rsidRPr="005B333E">
        <w:rPr>
          <w:rFonts w:ascii="Calibri" w:hAnsi="Calibri" w:cs="Calibri"/>
          <w:iCs/>
          <w:sz w:val="24"/>
          <w:szCs w:val="24"/>
          <w:highlight w:val="yellow"/>
        </w:rPr>
        <w:t>descending aorta</w:t>
      </w:r>
      <w:r w:rsidR="009C48D2" w:rsidRPr="005B333E">
        <w:rPr>
          <w:rFonts w:ascii="Calibri" w:hAnsi="Calibri" w:cs="Calibri"/>
          <w:iCs/>
          <w:sz w:val="24"/>
          <w:szCs w:val="24"/>
          <w:highlight w:val="yellow"/>
        </w:rPr>
        <w:t xml:space="preserve"> exposure</w:t>
      </w:r>
    </w:p>
    <w:p w14:paraId="2730FF2C" w14:textId="77777777" w:rsidR="000F06B4" w:rsidRPr="005B333E" w:rsidRDefault="000F06B4" w:rsidP="005146A6">
      <w:pPr>
        <w:pStyle w:val="ListParagraph"/>
        <w:tabs>
          <w:tab w:val="left" w:pos="180"/>
          <w:tab w:val="left" w:pos="270"/>
          <w:tab w:val="left" w:pos="360"/>
        </w:tabs>
        <w:spacing w:after="0" w:line="240" w:lineRule="auto"/>
        <w:ind w:left="0"/>
        <w:jc w:val="both"/>
        <w:rPr>
          <w:rFonts w:ascii="Calibri" w:hAnsi="Calibri" w:cs="Calibri"/>
          <w:sz w:val="24"/>
          <w:szCs w:val="24"/>
          <w:highlight w:val="yellow"/>
        </w:rPr>
      </w:pPr>
    </w:p>
    <w:p w14:paraId="6C730C6B" w14:textId="30CCF98A" w:rsidR="00077F02" w:rsidRPr="005B333E" w:rsidRDefault="005B2FF2"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3</w:t>
      </w:r>
      <w:r w:rsidR="000F06B4" w:rsidRPr="005B333E">
        <w:rPr>
          <w:rFonts w:ascii="Calibri" w:hAnsi="Calibri" w:cs="Calibri"/>
          <w:sz w:val="24"/>
          <w:szCs w:val="24"/>
          <w:highlight w:val="yellow"/>
        </w:rPr>
        <w:t>.1</w:t>
      </w:r>
      <w:r w:rsidR="00077F02" w:rsidRPr="005B333E">
        <w:rPr>
          <w:rFonts w:ascii="Calibri" w:hAnsi="Calibri" w:cs="Calibri"/>
          <w:sz w:val="24"/>
          <w:szCs w:val="24"/>
          <w:highlight w:val="yellow"/>
        </w:rPr>
        <w:t xml:space="preserve"> Shave the abdominal area from 1 cm above </w:t>
      </w:r>
      <w:r w:rsidR="008609E5" w:rsidRPr="005B333E">
        <w:rPr>
          <w:rFonts w:ascii="Calibri" w:hAnsi="Calibri" w:cs="Calibri"/>
          <w:sz w:val="24"/>
          <w:szCs w:val="24"/>
          <w:highlight w:val="yellow"/>
        </w:rPr>
        <w:t xml:space="preserve">the </w:t>
      </w:r>
      <w:r w:rsidR="00077F02" w:rsidRPr="005B333E">
        <w:rPr>
          <w:rFonts w:ascii="Calibri" w:hAnsi="Calibri" w:cs="Calibri"/>
          <w:sz w:val="24"/>
          <w:szCs w:val="24"/>
          <w:highlight w:val="yellow"/>
        </w:rPr>
        <w:t>urethral orifice to the mid-abdomen using an electric shaver</w:t>
      </w:r>
      <w:r w:rsidR="008F579E" w:rsidRPr="005B333E">
        <w:rPr>
          <w:rFonts w:ascii="Calibri" w:hAnsi="Calibri" w:cs="Calibri"/>
          <w:sz w:val="24"/>
          <w:szCs w:val="24"/>
          <w:highlight w:val="yellow"/>
        </w:rPr>
        <w:t xml:space="preserve">. </w:t>
      </w:r>
      <w:r w:rsidR="00077F02" w:rsidRPr="005B333E">
        <w:rPr>
          <w:rFonts w:ascii="Calibri" w:hAnsi="Calibri" w:cs="Calibri"/>
          <w:sz w:val="24"/>
          <w:szCs w:val="24"/>
          <w:highlight w:val="yellow"/>
        </w:rPr>
        <w:t>Clean the exposed skin three times with alcohol prep pads, followed by application of the antiseptic povidone-iodine.</w:t>
      </w:r>
      <w:r w:rsidR="00077F02" w:rsidRPr="005B333E">
        <w:rPr>
          <w:rFonts w:ascii="Calibri" w:hAnsi="Calibri" w:cs="Calibri"/>
          <w:iCs/>
          <w:sz w:val="24"/>
          <w:szCs w:val="24"/>
          <w:highlight w:val="yellow"/>
        </w:rPr>
        <w:t xml:space="preserve"> Place a press-and-seal barrier on the animal and cut a small opening to expose the surgical site.</w:t>
      </w:r>
    </w:p>
    <w:p w14:paraId="34B875F7" w14:textId="77777777" w:rsidR="000F06B4" w:rsidRPr="005B333E" w:rsidRDefault="000F06B4"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p>
    <w:p w14:paraId="14B06048" w14:textId="50953AAA" w:rsidR="00077F02" w:rsidRPr="005B333E" w:rsidRDefault="005B2FF2" w:rsidP="005146A6">
      <w:pPr>
        <w:pStyle w:val="ListParagraph"/>
        <w:tabs>
          <w:tab w:val="left" w:pos="180"/>
          <w:tab w:val="left" w:pos="270"/>
          <w:tab w:val="left" w:pos="360"/>
        </w:tabs>
        <w:spacing w:after="0" w:line="240" w:lineRule="auto"/>
        <w:ind w:left="0"/>
        <w:jc w:val="both"/>
        <w:rPr>
          <w:rFonts w:ascii="Calibri" w:hAnsi="Calibri" w:cs="Calibri"/>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3</w:t>
      </w:r>
      <w:r w:rsidR="000F06B4" w:rsidRPr="005B333E">
        <w:rPr>
          <w:rFonts w:ascii="Calibri" w:hAnsi="Calibri" w:cs="Calibri"/>
          <w:sz w:val="24"/>
          <w:szCs w:val="24"/>
          <w:highlight w:val="yellow"/>
        </w:rPr>
        <w:t>.2</w:t>
      </w:r>
      <w:r w:rsidR="00291723" w:rsidRPr="005B333E">
        <w:rPr>
          <w:rFonts w:ascii="Calibri" w:hAnsi="Calibri" w:cs="Calibri"/>
          <w:sz w:val="24"/>
          <w:szCs w:val="24"/>
          <w:highlight w:val="yellow"/>
        </w:rPr>
        <w:t xml:space="preserve"> </w:t>
      </w:r>
      <w:r w:rsidR="00077F02" w:rsidRPr="005B333E">
        <w:rPr>
          <w:rFonts w:ascii="Calibri" w:hAnsi="Calibri" w:cs="Calibri"/>
          <w:iCs/>
          <w:sz w:val="24"/>
          <w:szCs w:val="24"/>
          <w:highlight w:val="yellow"/>
        </w:rPr>
        <w:t>Make a 4.5</w:t>
      </w:r>
      <w:r w:rsidR="008609E5" w:rsidRPr="005B333E">
        <w:rPr>
          <w:rFonts w:ascii="Calibri" w:hAnsi="Calibri" w:cs="Calibri"/>
          <w:iCs/>
          <w:sz w:val="24"/>
          <w:szCs w:val="24"/>
          <w:highlight w:val="yellow"/>
        </w:rPr>
        <w:t>–</w:t>
      </w:r>
      <w:r w:rsidR="00077F02" w:rsidRPr="005B333E">
        <w:rPr>
          <w:rFonts w:ascii="Calibri" w:hAnsi="Calibri" w:cs="Calibri"/>
          <w:iCs/>
          <w:sz w:val="24"/>
          <w:szCs w:val="24"/>
          <w:highlight w:val="yellow"/>
        </w:rPr>
        <w:t>5 cm midline</w:t>
      </w:r>
      <w:r w:rsidR="0029202A" w:rsidRPr="005B333E">
        <w:rPr>
          <w:rFonts w:ascii="Calibri" w:hAnsi="Calibri" w:cs="Calibri"/>
          <w:iCs/>
          <w:sz w:val="24"/>
          <w:szCs w:val="24"/>
          <w:highlight w:val="yellow"/>
        </w:rPr>
        <w:t xml:space="preserve"> skin incis</w:t>
      </w:r>
      <w:r w:rsidR="00993DDE" w:rsidRPr="005B333E">
        <w:rPr>
          <w:rFonts w:ascii="Calibri" w:hAnsi="Calibri" w:cs="Calibri"/>
          <w:iCs/>
          <w:sz w:val="24"/>
          <w:szCs w:val="24"/>
          <w:highlight w:val="yellow"/>
        </w:rPr>
        <w:t>ion</w:t>
      </w:r>
      <w:r w:rsidR="00077F02" w:rsidRPr="005B333E">
        <w:rPr>
          <w:rFonts w:ascii="Calibri" w:hAnsi="Calibri" w:cs="Calibri"/>
          <w:iCs/>
          <w:sz w:val="24"/>
          <w:szCs w:val="24"/>
          <w:highlight w:val="yellow"/>
        </w:rPr>
        <w:t xml:space="preserve"> starting 1</w:t>
      </w:r>
      <w:r w:rsidR="008609E5" w:rsidRPr="005B333E">
        <w:rPr>
          <w:rFonts w:ascii="Calibri" w:hAnsi="Calibri" w:cs="Calibri"/>
          <w:iCs/>
          <w:sz w:val="24"/>
          <w:szCs w:val="24"/>
          <w:highlight w:val="yellow"/>
        </w:rPr>
        <w:t>–</w:t>
      </w:r>
      <w:r w:rsidR="00077F02" w:rsidRPr="005B333E">
        <w:rPr>
          <w:rFonts w:ascii="Calibri" w:hAnsi="Calibri" w:cs="Calibri"/>
          <w:iCs/>
          <w:sz w:val="24"/>
          <w:szCs w:val="24"/>
          <w:highlight w:val="yellow"/>
        </w:rPr>
        <w:t>1.5 cm above the urethral orifice</w:t>
      </w:r>
      <w:r w:rsidR="008609E5" w:rsidRPr="005B333E">
        <w:rPr>
          <w:rFonts w:ascii="Calibri" w:hAnsi="Calibri" w:cs="Calibri"/>
          <w:iCs/>
          <w:sz w:val="24"/>
          <w:szCs w:val="24"/>
          <w:highlight w:val="yellow"/>
        </w:rPr>
        <w:t>,</w:t>
      </w:r>
      <w:r w:rsidR="00B22F22" w:rsidRPr="005B333E">
        <w:rPr>
          <w:rFonts w:ascii="Calibri" w:hAnsi="Calibri" w:cs="Calibri"/>
          <w:iCs/>
          <w:sz w:val="24"/>
          <w:szCs w:val="24"/>
          <w:highlight w:val="yellow"/>
        </w:rPr>
        <w:t xml:space="preserve"> then perform </w:t>
      </w:r>
      <w:r w:rsidR="008609E5" w:rsidRPr="005B333E">
        <w:rPr>
          <w:rFonts w:ascii="Calibri" w:hAnsi="Calibri" w:cs="Calibri"/>
          <w:iCs/>
          <w:sz w:val="24"/>
          <w:szCs w:val="24"/>
          <w:highlight w:val="yellow"/>
        </w:rPr>
        <w:t xml:space="preserve">an </w:t>
      </w:r>
      <w:r w:rsidR="00993DDE" w:rsidRPr="005B333E">
        <w:rPr>
          <w:rFonts w:ascii="Calibri" w:hAnsi="Calibri" w:cs="Calibri"/>
          <w:iCs/>
          <w:sz w:val="24"/>
          <w:szCs w:val="24"/>
          <w:highlight w:val="yellow"/>
        </w:rPr>
        <w:t>abdominal incision</w:t>
      </w:r>
      <w:r w:rsidR="00077F02" w:rsidRPr="005B333E">
        <w:rPr>
          <w:rFonts w:ascii="Calibri" w:hAnsi="Calibri" w:cs="Calibri"/>
          <w:sz w:val="24"/>
          <w:szCs w:val="24"/>
          <w:highlight w:val="yellow"/>
        </w:rPr>
        <w:t xml:space="preserve">. Secure the visceral organs with sterilized, saline-soaked 16-ply gauze sponges. Use metal retractors to further secure the organs and </w:t>
      </w:r>
      <w:r w:rsidR="008609E5" w:rsidRPr="005B333E">
        <w:rPr>
          <w:rFonts w:ascii="Calibri" w:hAnsi="Calibri" w:cs="Calibri"/>
          <w:sz w:val="24"/>
          <w:szCs w:val="24"/>
          <w:highlight w:val="yellow"/>
        </w:rPr>
        <w:t>to maintain</w:t>
      </w:r>
      <w:r w:rsidR="00077F02" w:rsidRPr="005B333E">
        <w:rPr>
          <w:rFonts w:ascii="Calibri" w:hAnsi="Calibri" w:cs="Calibri"/>
          <w:sz w:val="24"/>
          <w:szCs w:val="24"/>
          <w:highlight w:val="yellow"/>
        </w:rPr>
        <w:t xml:space="preserve"> visibility of the region to be operated on. </w:t>
      </w:r>
    </w:p>
    <w:p w14:paraId="50D1F52A" w14:textId="77777777" w:rsidR="000F06B4" w:rsidRPr="005B333E" w:rsidRDefault="000F06B4" w:rsidP="005146A6">
      <w:pPr>
        <w:pStyle w:val="ListParagraph"/>
        <w:tabs>
          <w:tab w:val="left" w:pos="180"/>
          <w:tab w:val="left" w:pos="270"/>
          <w:tab w:val="left" w:pos="360"/>
        </w:tabs>
        <w:spacing w:after="0" w:line="240" w:lineRule="auto"/>
        <w:ind w:left="0"/>
        <w:jc w:val="both"/>
        <w:rPr>
          <w:rFonts w:ascii="Calibri" w:hAnsi="Calibri" w:cs="Calibri"/>
          <w:sz w:val="24"/>
          <w:szCs w:val="24"/>
          <w:highlight w:val="yellow"/>
        </w:rPr>
      </w:pPr>
    </w:p>
    <w:p w14:paraId="4D6A63ED" w14:textId="75104234" w:rsidR="00077F02" w:rsidRPr="005B333E" w:rsidRDefault="005B2FF2" w:rsidP="005146A6">
      <w:pPr>
        <w:pStyle w:val="ListParagraph"/>
        <w:tabs>
          <w:tab w:val="left" w:pos="180"/>
          <w:tab w:val="left" w:pos="270"/>
          <w:tab w:val="left" w:pos="360"/>
        </w:tabs>
        <w:spacing w:after="0" w:line="240" w:lineRule="auto"/>
        <w:ind w:left="0"/>
        <w:jc w:val="both"/>
        <w:rPr>
          <w:rFonts w:ascii="Calibri" w:hAnsi="Calibri" w:cs="Calibri"/>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3</w:t>
      </w:r>
      <w:r w:rsidR="000F06B4" w:rsidRPr="005B333E">
        <w:rPr>
          <w:rFonts w:ascii="Calibri" w:hAnsi="Calibri" w:cs="Calibri"/>
          <w:sz w:val="24"/>
          <w:szCs w:val="24"/>
          <w:highlight w:val="yellow"/>
        </w:rPr>
        <w:t>.</w:t>
      </w:r>
      <w:r w:rsidRPr="005B333E">
        <w:rPr>
          <w:rFonts w:ascii="Calibri" w:hAnsi="Calibri" w:cs="Calibri"/>
          <w:sz w:val="24"/>
          <w:szCs w:val="24"/>
          <w:highlight w:val="yellow"/>
        </w:rPr>
        <w:t>3</w:t>
      </w:r>
      <w:r w:rsidR="00077F02" w:rsidRPr="005B333E">
        <w:rPr>
          <w:rFonts w:ascii="Calibri" w:hAnsi="Calibri" w:cs="Calibri"/>
          <w:sz w:val="24"/>
          <w:szCs w:val="24"/>
          <w:highlight w:val="yellow"/>
        </w:rPr>
        <w:t xml:space="preserve"> Use two fine forceps (</w:t>
      </w:r>
      <w:r w:rsidR="00077F02" w:rsidRPr="005B333E">
        <w:rPr>
          <w:rFonts w:ascii="Calibri" w:hAnsi="Calibri" w:cs="Calibri"/>
          <w:iCs/>
          <w:sz w:val="24"/>
          <w:szCs w:val="24"/>
          <w:highlight w:val="yellow"/>
        </w:rPr>
        <w:t>microdissection tweezer</w:t>
      </w:r>
      <w:r w:rsidR="008609E5" w:rsidRPr="005B333E">
        <w:rPr>
          <w:rFonts w:ascii="Calibri" w:hAnsi="Calibri" w:cs="Calibri"/>
          <w:iCs/>
          <w:sz w:val="24"/>
          <w:szCs w:val="24"/>
          <w:highlight w:val="yellow"/>
        </w:rPr>
        <w:t>s</w:t>
      </w:r>
      <w:r w:rsidR="00077F02" w:rsidRPr="005B333E">
        <w:rPr>
          <w:rFonts w:ascii="Calibri" w:hAnsi="Calibri" w:cs="Calibri"/>
          <w:iCs/>
          <w:sz w:val="24"/>
          <w:szCs w:val="24"/>
          <w:highlight w:val="yellow"/>
        </w:rPr>
        <w:t xml:space="preserve"> and mirror-finish forceps)</w:t>
      </w:r>
      <w:r w:rsidR="00077F02" w:rsidRPr="005B333E">
        <w:rPr>
          <w:rFonts w:ascii="Calibri" w:hAnsi="Calibri" w:cs="Calibri"/>
          <w:sz w:val="24"/>
          <w:szCs w:val="24"/>
          <w:highlight w:val="yellow"/>
        </w:rPr>
        <w:t xml:space="preserve"> to gently separate the fat bodies and expose the descending aorta and vena cava. </w:t>
      </w:r>
      <w:bookmarkStart w:id="2" w:name="_Hlk212316878"/>
      <w:r w:rsidR="00962F3C" w:rsidRPr="005B333E">
        <w:rPr>
          <w:rFonts w:ascii="Calibri" w:hAnsi="Calibri" w:cs="Calibri"/>
          <w:sz w:val="24"/>
          <w:szCs w:val="24"/>
          <w:highlight w:val="yellow"/>
        </w:rPr>
        <w:t>Keep one forceps stable to hold the fat bodies, and use the other one to dissect.</w:t>
      </w:r>
    </w:p>
    <w:p w14:paraId="57CFF312" w14:textId="226A969D" w:rsidR="000F06B4" w:rsidRPr="005B333E" w:rsidRDefault="000F06B4" w:rsidP="005146A6">
      <w:pPr>
        <w:pStyle w:val="ListParagraph"/>
        <w:tabs>
          <w:tab w:val="left" w:pos="180"/>
          <w:tab w:val="left" w:pos="270"/>
          <w:tab w:val="left" w:pos="360"/>
        </w:tabs>
        <w:spacing w:after="0" w:line="240" w:lineRule="auto"/>
        <w:ind w:left="0"/>
        <w:jc w:val="both"/>
        <w:rPr>
          <w:rFonts w:ascii="Calibri" w:hAnsi="Calibri" w:cs="Calibri"/>
          <w:sz w:val="24"/>
          <w:szCs w:val="24"/>
          <w:highlight w:val="yellow"/>
        </w:rPr>
      </w:pPr>
    </w:p>
    <w:p w14:paraId="6E20BAFB" w14:textId="0DD08EF3" w:rsidR="009C48D2" w:rsidRPr="005B333E" w:rsidRDefault="005B2FF2" w:rsidP="005146A6">
      <w:pPr>
        <w:pStyle w:val="ListParagraph"/>
        <w:tabs>
          <w:tab w:val="left" w:pos="180"/>
          <w:tab w:val="left" w:pos="270"/>
          <w:tab w:val="left" w:pos="360"/>
        </w:tabs>
        <w:spacing w:after="0" w:line="240" w:lineRule="auto"/>
        <w:ind w:left="0"/>
        <w:jc w:val="both"/>
        <w:rPr>
          <w:rFonts w:ascii="Calibri" w:hAnsi="Calibri" w:cs="Calibri"/>
          <w:sz w:val="24"/>
          <w:szCs w:val="24"/>
          <w:highlight w:val="yellow"/>
        </w:rPr>
      </w:pPr>
      <w:r w:rsidRPr="005B333E">
        <w:rPr>
          <w:rFonts w:ascii="Calibri" w:hAnsi="Calibri" w:cs="Calibri"/>
          <w:sz w:val="24"/>
          <w:szCs w:val="24"/>
          <w:highlight w:val="yellow"/>
        </w:rPr>
        <w:t>1</w:t>
      </w:r>
      <w:r w:rsidR="009C48D2" w:rsidRPr="005B333E">
        <w:rPr>
          <w:rFonts w:ascii="Calibri" w:hAnsi="Calibri" w:cs="Calibri"/>
          <w:sz w:val="24"/>
          <w:szCs w:val="24"/>
          <w:highlight w:val="yellow"/>
        </w:rPr>
        <w:t>.</w:t>
      </w:r>
      <w:r w:rsidRPr="005B333E">
        <w:rPr>
          <w:rFonts w:ascii="Calibri" w:hAnsi="Calibri" w:cs="Calibri"/>
          <w:sz w:val="24"/>
          <w:szCs w:val="24"/>
          <w:highlight w:val="yellow"/>
        </w:rPr>
        <w:t>4</w:t>
      </w:r>
      <w:r w:rsidR="009C48D2" w:rsidRPr="005B333E">
        <w:rPr>
          <w:rFonts w:ascii="Calibri" w:hAnsi="Calibri" w:cs="Calibri"/>
          <w:sz w:val="24"/>
          <w:szCs w:val="24"/>
          <w:highlight w:val="yellow"/>
        </w:rPr>
        <w:t xml:space="preserve"> Blunt dissection and occlusion</w:t>
      </w:r>
    </w:p>
    <w:p w14:paraId="459CFF16" w14:textId="77777777" w:rsidR="009C48D2" w:rsidRPr="005B333E" w:rsidRDefault="009C48D2" w:rsidP="005146A6">
      <w:pPr>
        <w:pStyle w:val="ListParagraph"/>
        <w:tabs>
          <w:tab w:val="left" w:pos="180"/>
          <w:tab w:val="left" w:pos="270"/>
          <w:tab w:val="left" w:pos="360"/>
        </w:tabs>
        <w:spacing w:after="0" w:line="240" w:lineRule="auto"/>
        <w:ind w:left="0"/>
        <w:jc w:val="both"/>
        <w:rPr>
          <w:rFonts w:ascii="Calibri" w:hAnsi="Calibri" w:cs="Calibri"/>
          <w:sz w:val="24"/>
          <w:szCs w:val="24"/>
          <w:highlight w:val="yellow"/>
        </w:rPr>
      </w:pPr>
    </w:p>
    <w:bookmarkEnd w:id="2"/>
    <w:p w14:paraId="058856AA" w14:textId="73E9C7E0" w:rsidR="00077F02" w:rsidRPr="005B333E" w:rsidRDefault="005B2FF2"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4</w:t>
      </w:r>
      <w:r w:rsidR="009C48D2" w:rsidRPr="005B333E">
        <w:rPr>
          <w:rFonts w:ascii="Calibri" w:hAnsi="Calibri" w:cs="Calibri"/>
          <w:sz w:val="24"/>
          <w:szCs w:val="24"/>
          <w:highlight w:val="yellow"/>
        </w:rPr>
        <w:t>.1</w:t>
      </w:r>
      <w:r w:rsidR="00077F02" w:rsidRPr="005B333E">
        <w:rPr>
          <w:rFonts w:ascii="Calibri" w:hAnsi="Calibri" w:cs="Calibri"/>
          <w:sz w:val="24"/>
          <w:szCs w:val="24"/>
          <w:highlight w:val="yellow"/>
        </w:rPr>
        <w:t xml:space="preserve"> Perform blunt dissection using the forceps mentioned above</w:t>
      </w:r>
      <w:r w:rsidR="008609E5" w:rsidRPr="005B333E">
        <w:rPr>
          <w:rFonts w:ascii="Calibri" w:hAnsi="Calibri" w:cs="Calibri"/>
          <w:sz w:val="24"/>
          <w:szCs w:val="24"/>
          <w:highlight w:val="yellow"/>
        </w:rPr>
        <w:t>,</w:t>
      </w:r>
      <w:r w:rsidR="00077F02" w:rsidRPr="005B333E">
        <w:rPr>
          <w:rFonts w:ascii="Calibri" w:hAnsi="Calibri" w:cs="Calibri"/>
          <w:sz w:val="24"/>
          <w:szCs w:val="24"/>
          <w:highlight w:val="yellow"/>
        </w:rPr>
        <w:t xml:space="preserve"> approximately 0.5 </w:t>
      </w:r>
      <w:r w:rsidR="00962F3C" w:rsidRPr="005B333E">
        <w:rPr>
          <w:rFonts w:ascii="Calibri" w:hAnsi="Calibri" w:cs="Calibri"/>
          <w:sz w:val="24"/>
          <w:szCs w:val="24"/>
          <w:highlight w:val="yellow"/>
        </w:rPr>
        <w:t xml:space="preserve">cm </w:t>
      </w:r>
      <w:r w:rsidR="00077F02" w:rsidRPr="005B333E">
        <w:rPr>
          <w:rFonts w:ascii="Calibri" w:hAnsi="Calibri" w:cs="Calibri"/>
          <w:sz w:val="24"/>
          <w:szCs w:val="24"/>
          <w:highlight w:val="yellow"/>
        </w:rPr>
        <w:t xml:space="preserve">below the renal artery (used as a landmark) to separate the descending aorta from the vena cava. In addition, separate the descending aorta </w:t>
      </w:r>
      <w:r w:rsidR="00077F02" w:rsidRPr="005B333E">
        <w:rPr>
          <w:rFonts w:ascii="Calibri" w:hAnsi="Calibri" w:cs="Calibri"/>
          <w:iCs/>
          <w:sz w:val="24"/>
          <w:szCs w:val="24"/>
          <w:highlight w:val="yellow"/>
        </w:rPr>
        <w:t>from the underlying fat bodies to create space for angled forceps insertion.</w:t>
      </w:r>
    </w:p>
    <w:p w14:paraId="6E257E67" w14:textId="77777777" w:rsidR="009C48D2" w:rsidRPr="005B333E" w:rsidRDefault="009C48D2"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p>
    <w:p w14:paraId="462FC8D8" w14:textId="0693E2BD" w:rsidR="00C9280F" w:rsidRPr="005B333E" w:rsidRDefault="005B2FF2"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4</w:t>
      </w:r>
      <w:r w:rsidR="009C48D2" w:rsidRPr="005B333E">
        <w:rPr>
          <w:rFonts w:ascii="Calibri" w:hAnsi="Calibri" w:cs="Calibri"/>
          <w:sz w:val="24"/>
          <w:szCs w:val="24"/>
          <w:highlight w:val="yellow"/>
        </w:rPr>
        <w:t>.2</w:t>
      </w:r>
      <w:r w:rsidR="00077F02" w:rsidRPr="005B333E">
        <w:rPr>
          <w:rFonts w:ascii="Calibri" w:hAnsi="Calibri" w:cs="Calibri"/>
          <w:sz w:val="24"/>
          <w:szCs w:val="24"/>
          <w:highlight w:val="yellow"/>
        </w:rPr>
        <w:t xml:space="preserve"> Insert angled forceps under the descending aorta </w:t>
      </w:r>
      <w:r w:rsidR="00077F02" w:rsidRPr="005B333E">
        <w:rPr>
          <w:rFonts w:ascii="Calibri" w:hAnsi="Calibri" w:cs="Calibri"/>
          <w:iCs/>
          <w:sz w:val="24"/>
          <w:szCs w:val="24"/>
          <w:highlight w:val="yellow"/>
        </w:rPr>
        <w:t>through the dissected space between the aorta and the vena cava to ensure that the occlusion thread can pass through.</w:t>
      </w:r>
    </w:p>
    <w:p w14:paraId="15682A83" w14:textId="77777777" w:rsidR="009C48D2" w:rsidRPr="005B333E" w:rsidRDefault="009C48D2"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p>
    <w:p w14:paraId="4BF7F0CC" w14:textId="1EDB12B0" w:rsidR="00077F02" w:rsidRPr="005B333E" w:rsidRDefault="005B2FF2"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4</w:t>
      </w:r>
      <w:r w:rsidR="009C48D2" w:rsidRPr="005B333E">
        <w:rPr>
          <w:rFonts w:ascii="Calibri" w:hAnsi="Calibri" w:cs="Calibri"/>
          <w:sz w:val="24"/>
          <w:szCs w:val="24"/>
          <w:highlight w:val="yellow"/>
        </w:rPr>
        <w:t>.3</w:t>
      </w:r>
      <w:r w:rsidR="00077F02" w:rsidRPr="005B333E">
        <w:rPr>
          <w:rFonts w:ascii="Calibri" w:hAnsi="Calibri" w:cs="Calibri"/>
          <w:sz w:val="24"/>
          <w:szCs w:val="24"/>
          <w:highlight w:val="yellow"/>
        </w:rPr>
        <w:t xml:space="preserve"> Pass a sterile 4-0 </w:t>
      </w:r>
      <w:r w:rsidR="00077F02" w:rsidRPr="005B333E">
        <w:rPr>
          <w:rFonts w:ascii="Calibri" w:hAnsi="Calibri" w:cs="Calibri"/>
          <w:iCs/>
          <w:sz w:val="24"/>
          <w:szCs w:val="24"/>
          <w:highlight w:val="yellow"/>
        </w:rPr>
        <w:t xml:space="preserve">silk thread underneath the descending aorta through the dissected space, and secure both ends of the thread using a hemostat. </w:t>
      </w:r>
    </w:p>
    <w:p w14:paraId="6F0539A9" w14:textId="77777777" w:rsidR="009C48D2" w:rsidRPr="005B333E" w:rsidRDefault="009C48D2" w:rsidP="005146A6">
      <w:pPr>
        <w:pStyle w:val="ListParagraph"/>
        <w:tabs>
          <w:tab w:val="left" w:pos="180"/>
          <w:tab w:val="left" w:pos="270"/>
          <w:tab w:val="left" w:pos="360"/>
        </w:tabs>
        <w:spacing w:after="0" w:line="240" w:lineRule="auto"/>
        <w:ind w:left="0"/>
        <w:jc w:val="both"/>
        <w:rPr>
          <w:rFonts w:ascii="Calibri" w:hAnsi="Calibri" w:cs="Calibri"/>
          <w:iCs/>
          <w:sz w:val="24"/>
          <w:szCs w:val="24"/>
          <w:highlight w:val="yellow"/>
        </w:rPr>
      </w:pPr>
    </w:p>
    <w:p w14:paraId="01DD98F5" w14:textId="51AFD250" w:rsidR="00077F02" w:rsidRPr="005B333E" w:rsidRDefault="005B2FF2" w:rsidP="005146A6">
      <w:pPr>
        <w:pStyle w:val="ListParagraph"/>
        <w:spacing w:after="0" w:line="240" w:lineRule="auto"/>
        <w:ind w:left="0"/>
        <w:jc w:val="both"/>
        <w:rPr>
          <w:rFonts w:ascii="Calibri" w:hAnsi="Calibri" w:cs="Calibri"/>
          <w:iCs/>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4</w:t>
      </w:r>
      <w:r w:rsidR="009C48D2" w:rsidRPr="005B333E">
        <w:rPr>
          <w:rFonts w:ascii="Calibri" w:hAnsi="Calibri" w:cs="Calibri"/>
          <w:sz w:val="24"/>
          <w:szCs w:val="24"/>
          <w:highlight w:val="yellow"/>
        </w:rPr>
        <w:t>.</w:t>
      </w:r>
      <w:r w:rsidRPr="005B333E">
        <w:rPr>
          <w:rFonts w:ascii="Calibri" w:hAnsi="Calibri" w:cs="Calibri"/>
          <w:sz w:val="24"/>
          <w:szCs w:val="24"/>
          <w:highlight w:val="yellow"/>
        </w:rPr>
        <w:t>4</w:t>
      </w:r>
      <w:r w:rsidR="00077F02" w:rsidRPr="005B333E">
        <w:rPr>
          <w:rFonts w:ascii="Calibri" w:hAnsi="Calibri" w:cs="Calibri"/>
          <w:sz w:val="24"/>
          <w:szCs w:val="24"/>
          <w:highlight w:val="yellow"/>
        </w:rPr>
        <w:t xml:space="preserve"> </w:t>
      </w:r>
      <w:bookmarkStart w:id="3" w:name="_Hlk212104371"/>
      <w:r w:rsidR="00077F02" w:rsidRPr="005B333E">
        <w:rPr>
          <w:rFonts w:ascii="Calibri" w:hAnsi="Calibri" w:cs="Calibri"/>
          <w:sz w:val="24"/>
          <w:szCs w:val="24"/>
          <w:highlight w:val="yellow"/>
        </w:rPr>
        <w:t xml:space="preserve">Have another experimenter hold the hemostat at approximately a </w:t>
      </w:r>
      <w:r w:rsidR="00077F02" w:rsidRPr="005B333E">
        <w:rPr>
          <w:rFonts w:ascii="Calibri" w:hAnsi="Calibri" w:cs="Calibri"/>
          <w:iCs/>
          <w:sz w:val="24"/>
          <w:szCs w:val="24"/>
          <w:highlight w:val="yellow"/>
        </w:rPr>
        <w:t xml:space="preserve">45-degree angle, make </w:t>
      </w:r>
    </w:p>
    <w:p w14:paraId="2D419020" w14:textId="3111D04A" w:rsidR="00077F02" w:rsidRPr="005B333E" w:rsidRDefault="00077F02" w:rsidP="005146A6">
      <w:pPr>
        <w:pStyle w:val="ListParagraph"/>
        <w:spacing w:after="0" w:line="240" w:lineRule="auto"/>
        <w:ind w:left="0"/>
        <w:jc w:val="both"/>
        <w:rPr>
          <w:rFonts w:ascii="Calibri" w:hAnsi="Calibri" w:cs="Calibri"/>
          <w:iCs/>
          <w:sz w:val="24"/>
          <w:szCs w:val="24"/>
          <w:highlight w:val="yellow"/>
        </w:rPr>
      </w:pPr>
      <w:r w:rsidRPr="005B333E">
        <w:rPr>
          <w:rFonts w:ascii="Calibri" w:hAnsi="Calibri" w:cs="Calibri"/>
          <w:iCs/>
          <w:sz w:val="24"/>
          <w:szCs w:val="24"/>
          <w:highlight w:val="yellow"/>
        </w:rPr>
        <w:t>angular adjustments to minimize or eliminate blood backflow.</w:t>
      </w:r>
    </w:p>
    <w:p w14:paraId="13706A8C" w14:textId="77777777" w:rsidR="009C48D2" w:rsidRPr="005B333E" w:rsidRDefault="009C48D2" w:rsidP="005146A6">
      <w:pPr>
        <w:pStyle w:val="ListParagraph"/>
        <w:spacing w:after="0" w:line="240" w:lineRule="auto"/>
        <w:ind w:left="0"/>
        <w:jc w:val="both"/>
        <w:rPr>
          <w:rFonts w:ascii="Calibri" w:hAnsi="Calibri" w:cs="Calibri"/>
          <w:iCs/>
          <w:sz w:val="24"/>
          <w:szCs w:val="24"/>
          <w:highlight w:val="yellow"/>
        </w:rPr>
      </w:pPr>
    </w:p>
    <w:bookmarkEnd w:id="3"/>
    <w:p w14:paraId="4742DA0B" w14:textId="164E4806" w:rsidR="00077F02" w:rsidRPr="005B333E" w:rsidRDefault="005B2FF2" w:rsidP="005146A6">
      <w:pPr>
        <w:pStyle w:val="ListParagraph"/>
        <w:tabs>
          <w:tab w:val="left" w:pos="0"/>
        </w:tabs>
        <w:spacing w:after="0" w:line="240" w:lineRule="auto"/>
        <w:ind w:left="0"/>
        <w:jc w:val="both"/>
        <w:rPr>
          <w:rFonts w:ascii="Calibri" w:hAnsi="Calibri" w:cs="Calibri"/>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4</w:t>
      </w:r>
      <w:r w:rsidR="009C48D2" w:rsidRPr="005B333E">
        <w:rPr>
          <w:rFonts w:ascii="Calibri" w:hAnsi="Calibri" w:cs="Calibri"/>
          <w:sz w:val="24"/>
          <w:szCs w:val="24"/>
          <w:highlight w:val="yellow"/>
        </w:rPr>
        <w:t>.5</w:t>
      </w:r>
      <w:r w:rsidR="00077F02" w:rsidRPr="005B333E">
        <w:rPr>
          <w:rFonts w:ascii="Calibri" w:hAnsi="Calibri" w:cs="Calibri"/>
          <w:sz w:val="24"/>
          <w:szCs w:val="24"/>
          <w:highlight w:val="yellow"/>
        </w:rPr>
        <w:t xml:space="preserve"> </w:t>
      </w:r>
      <w:r w:rsidR="008668BE" w:rsidRPr="005B333E">
        <w:rPr>
          <w:rFonts w:ascii="Calibri" w:hAnsi="Calibri" w:cs="Calibri"/>
          <w:sz w:val="24"/>
          <w:szCs w:val="24"/>
          <w:highlight w:val="yellow"/>
        </w:rPr>
        <w:t>Temporarily mono-occlude the descending aorta proximal to the catheter insertion point, at the point of separation of the descending aorta and vena cava</w:t>
      </w:r>
    </w:p>
    <w:p w14:paraId="231513B1" w14:textId="11829024" w:rsidR="009C48D2" w:rsidRPr="005B333E" w:rsidRDefault="009C48D2" w:rsidP="005146A6">
      <w:pPr>
        <w:pStyle w:val="ListParagraph"/>
        <w:tabs>
          <w:tab w:val="left" w:pos="0"/>
        </w:tabs>
        <w:spacing w:after="0" w:line="240" w:lineRule="auto"/>
        <w:ind w:left="0"/>
        <w:jc w:val="both"/>
        <w:rPr>
          <w:rFonts w:ascii="Calibri" w:hAnsi="Calibri" w:cs="Calibri"/>
          <w:iCs/>
          <w:sz w:val="24"/>
          <w:szCs w:val="24"/>
          <w:highlight w:val="yellow"/>
        </w:rPr>
      </w:pPr>
    </w:p>
    <w:p w14:paraId="58E0615C" w14:textId="4CAADB06" w:rsidR="009C48D2" w:rsidRPr="005146A6" w:rsidRDefault="005B2FF2" w:rsidP="005146A6">
      <w:pPr>
        <w:pStyle w:val="ListParagraph"/>
        <w:tabs>
          <w:tab w:val="left" w:pos="0"/>
        </w:tabs>
        <w:spacing w:after="0" w:line="240" w:lineRule="auto"/>
        <w:ind w:left="0"/>
        <w:jc w:val="both"/>
        <w:rPr>
          <w:rFonts w:ascii="Calibri" w:hAnsi="Calibri" w:cs="Calibri"/>
          <w:iCs/>
          <w:sz w:val="24"/>
          <w:szCs w:val="24"/>
        </w:rPr>
      </w:pPr>
      <w:r w:rsidRPr="005B333E">
        <w:rPr>
          <w:rFonts w:ascii="Calibri" w:hAnsi="Calibri" w:cs="Calibri"/>
          <w:iCs/>
          <w:sz w:val="24"/>
          <w:szCs w:val="24"/>
          <w:highlight w:val="yellow"/>
        </w:rPr>
        <w:t>1</w:t>
      </w:r>
      <w:r w:rsidR="009C48D2" w:rsidRPr="005B333E">
        <w:rPr>
          <w:rFonts w:ascii="Calibri" w:hAnsi="Calibri" w:cs="Calibri"/>
          <w:iCs/>
          <w:sz w:val="24"/>
          <w:szCs w:val="24"/>
          <w:highlight w:val="yellow"/>
        </w:rPr>
        <w:t>.</w:t>
      </w:r>
      <w:r w:rsidRPr="005B333E">
        <w:rPr>
          <w:rFonts w:ascii="Calibri" w:hAnsi="Calibri" w:cs="Calibri"/>
          <w:iCs/>
          <w:sz w:val="24"/>
          <w:szCs w:val="24"/>
          <w:highlight w:val="yellow"/>
        </w:rPr>
        <w:t xml:space="preserve">5 </w:t>
      </w:r>
      <w:r w:rsidR="000568C2" w:rsidRPr="005B333E">
        <w:rPr>
          <w:rFonts w:ascii="Calibri" w:hAnsi="Calibri" w:cs="Calibri"/>
          <w:iCs/>
          <w:sz w:val="24"/>
          <w:szCs w:val="24"/>
          <w:highlight w:val="yellow"/>
        </w:rPr>
        <w:t>I</w:t>
      </w:r>
      <w:r w:rsidR="009C48D2" w:rsidRPr="005B333E">
        <w:rPr>
          <w:rFonts w:ascii="Calibri" w:hAnsi="Calibri" w:cs="Calibri"/>
          <w:iCs/>
          <w:sz w:val="24"/>
          <w:szCs w:val="24"/>
          <w:highlight w:val="yellow"/>
        </w:rPr>
        <w:t xml:space="preserve">nsertion and </w:t>
      </w:r>
      <w:r w:rsidR="000568C2" w:rsidRPr="005B333E">
        <w:rPr>
          <w:rFonts w:ascii="Calibri" w:hAnsi="Calibri" w:cs="Calibri"/>
          <w:iCs/>
          <w:sz w:val="24"/>
          <w:szCs w:val="24"/>
          <w:highlight w:val="yellow"/>
        </w:rPr>
        <w:t xml:space="preserve">securing of </w:t>
      </w:r>
      <w:r w:rsidR="00B02BB7" w:rsidRPr="005B333E">
        <w:rPr>
          <w:rFonts w:ascii="Calibri" w:hAnsi="Calibri" w:cs="Calibri"/>
          <w:iCs/>
          <w:sz w:val="24"/>
          <w:szCs w:val="24"/>
          <w:highlight w:val="yellow"/>
        </w:rPr>
        <w:t xml:space="preserve">the </w:t>
      </w:r>
      <w:r w:rsidR="000568C2" w:rsidRPr="005B333E">
        <w:rPr>
          <w:rFonts w:ascii="Calibri" w:hAnsi="Calibri" w:cs="Calibri"/>
          <w:iCs/>
          <w:sz w:val="24"/>
          <w:szCs w:val="24"/>
          <w:highlight w:val="yellow"/>
        </w:rPr>
        <w:t>implant</w:t>
      </w:r>
      <w:r w:rsidR="000568C2" w:rsidRPr="005146A6">
        <w:rPr>
          <w:rFonts w:ascii="Calibri" w:hAnsi="Calibri" w:cs="Calibri"/>
          <w:iCs/>
          <w:sz w:val="24"/>
          <w:szCs w:val="24"/>
        </w:rPr>
        <w:t xml:space="preserve"> </w:t>
      </w:r>
    </w:p>
    <w:p w14:paraId="01CA67BC" w14:textId="77777777" w:rsidR="001A1847" w:rsidRPr="005146A6" w:rsidRDefault="001A1847" w:rsidP="005146A6">
      <w:pPr>
        <w:pStyle w:val="ListParagraph"/>
        <w:tabs>
          <w:tab w:val="left" w:pos="0"/>
        </w:tabs>
        <w:spacing w:after="0" w:line="240" w:lineRule="auto"/>
        <w:ind w:left="0"/>
        <w:jc w:val="both"/>
        <w:rPr>
          <w:rFonts w:ascii="Calibri" w:hAnsi="Calibri" w:cs="Calibri"/>
          <w:iCs/>
          <w:sz w:val="24"/>
          <w:szCs w:val="24"/>
        </w:rPr>
      </w:pPr>
    </w:p>
    <w:p w14:paraId="6AB3AE3C" w14:textId="1FB77FB5" w:rsidR="00077F02" w:rsidRPr="005B333E" w:rsidRDefault="005B2FF2" w:rsidP="005146A6">
      <w:pPr>
        <w:pStyle w:val="ListParagraph"/>
        <w:spacing w:after="0" w:line="240" w:lineRule="auto"/>
        <w:ind w:left="0"/>
        <w:jc w:val="both"/>
        <w:rPr>
          <w:rFonts w:ascii="Calibri" w:hAnsi="Calibri" w:cs="Calibri"/>
          <w:iCs/>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5</w:t>
      </w:r>
      <w:r w:rsidR="009C48D2" w:rsidRPr="005B333E">
        <w:rPr>
          <w:rFonts w:ascii="Calibri" w:hAnsi="Calibri" w:cs="Calibri"/>
          <w:sz w:val="24"/>
          <w:szCs w:val="24"/>
          <w:highlight w:val="yellow"/>
        </w:rPr>
        <w:t>.1</w:t>
      </w:r>
      <w:r w:rsidR="00077F02" w:rsidRPr="005B333E">
        <w:rPr>
          <w:rFonts w:ascii="Calibri" w:hAnsi="Calibri" w:cs="Calibri"/>
          <w:sz w:val="24"/>
          <w:szCs w:val="24"/>
          <w:highlight w:val="yellow"/>
        </w:rPr>
        <w:t xml:space="preserve"> </w:t>
      </w:r>
      <w:r w:rsidR="00EB72C4" w:rsidRPr="005B333E">
        <w:rPr>
          <w:rFonts w:ascii="Calibri" w:hAnsi="Calibri" w:cs="Calibri"/>
          <w:sz w:val="24"/>
          <w:szCs w:val="24"/>
          <w:highlight w:val="yellow"/>
        </w:rPr>
        <w:t>Take out</w:t>
      </w:r>
      <w:r w:rsidR="008E447E" w:rsidRPr="005B333E">
        <w:rPr>
          <w:rFonts w:ascii="Calibri" w:hAnsi="Calibri" w:cs="Calibri"/>
          <w:sz w:val="24"/>
          <w:szCs w:val="24"/>
          <w:highlight w:val="yellow"/>
        </w:rPr>
        <w:t xml:space="preserve"> the </w:t>
      </w:r>
      <w:r w:rsidR="00E2769C" w:rsidRPr="005B333E">
        <w:rPr>
          <w:rFonts w:ascii="Calibri" w:hAnsi="Calibri" w:cs="Calibri"/>
          <w:sz w:val="24"/>
          <w:szCs w:val="24"/>
          <w:highlight w:val="yellow"/>
        </w:rPr>
        <w:t>implant from 0.9</w:t>
      </w:r>
      <w:r w:rsidR="00BD1783" w:rsidRPr="005B333E">
        <w:rPr>
          <w:rFonts w:ascii="Calibri" w:hAnsi="Calibri" w:cs="Calibri"/>
          <w:sz w:val="24"/>
          <w:szCs w:val="24"/>
          <w:highlight w:val="yellow"/>
        </w:rPr>
        <w:t>% sodium chloride</w:t>
      </w:r>
      <w:r w:rsidR="00ED532A" w:rsidRPr="005B333E">
        <w:rPr>
          <w:rFonts w:ascii="Calibri" w:hAnsi="Calibri" w:cs="Calibri"/>
          <w:sz w:val="24"/>
          <w:szCs w:val="24"/>
          <w:highlight w:val="yellow"/>
        </w:rPr>
        <w:t>, i</w:t>
      </w:r>
      <w:r w:rsidR="00077F02" w:rsidRPr="005B333E">
        <w:rPr>
          <w:rFonts w:ascii="Calibri" w:hAnsi="Calibri" w:cs="Calibri"/>
          <w:iCs/>
          <w:sz w:val="24"/>
          <w:szCs w:val="24"/>
          <w:highlight w:val="yellow"/>
        </w:rPr>
        <w:t>nspect the pressure catheter tip</w:t>
      </w:r>
      <w:r w:rsidR="009C48D2" w:rsidRPr="005B333E">
        <w:rPr>
          <w:rFonts w:ascii="Calibri" w:hAnsi="Calibri" w:cs="Calibri"/>
          <w:iCs/>
          <w:sz w:val="24"/>
          <w:szCs w:val="24"/>
          <w:highlight w:val="yellow"/>
        </w:rPr>
        <w:t xml:space="preserve"> </w:t>
      </w:r>
      <w:r w:rsidR="00AF3EBC" w:rsidRPr="005B333E">
        <w:rPr>
          <w:rFonts w:ascii="Calibri" w:hAnsi="Calibri" w:cs="Calibri"/>
          <w:iCs/>
          <w:sz w:val="24"/>
          <w:szCs w:val="24"/>
          <w:highlight w:val="yellow"/>
        </w:rPr>
        <w:t>for air bubbles or gaps</w:t>
      </w:r>
      <w:r w:rsidR="00F05865" w:rsidRPr="005B333E">
        <w:rPr>
          <w:rFonts w:ascii="Calibri" w:hAnsi="Calibri" w:cs="Calibri"/>
          <w:iCs/>
          <w:sz w:val="24"/>
          <w:szCs w:val="24"/>
          <w:highlight w:val="yellow"/>
        </w:rPr>
        <w:t xml:space="preserve">, and add </w:t>
      </w:r>
      <w:r w:rsidR="00077F02" w:rsidRPr="005B333E">
        <w:rPr>
          <w:rFonts w:ascii="Calibri" w:hAnsi="Calibri" w:cs="Calibri"/>
          <w:iCs/>
          <w:sz w:val="24"/>
          <w:szCs w:val="24"/>
          <w:highlight w:val="yellow"/>
        </w:rPr>
        <w:t xml:space="preserve">gel if any </w:t>
      </w:r>
      <w:r w:rsidR="00F05865" w:rsidRPr="005B333E">
        <w:rPr>
          <w:rFonts w:ascii="Calibri" w:hAnsi="Calibri" w:cs="Calibri"/>
          <w:iCs/>
          <w:sz w:val="24"/>
          <w:szCs w:val="24"/>
          <w:highlight w:val="yellow"/>
        </w:rPr>
        <w:t xml:space="preserve">of these </w:t>
      </w:r>
      <w:r w:rsidR="00077F02" w:rsidRPr="005B333E">
        <w:rPr>
          <w:rFonts w:ascii="Calibri" w:hAnsi="Calibri" w:cs="Calibri"/>
          <w:iCs/>
          <w:sz w:val="24"/>
          <w:szCs w:val="24"/>
          <w:highlight w:val="yellow"/>
        </w:rPr>
        <w:t>are present</w:t>
      </w:r>
      <w:r w:rsidR="00F05865" w:rsidRPr="005B333E">
        <w:rPr>
          <w:rFonts w:ascii="Calibri" w:hAnsi="Calibri" w:cs="Calibri"/>
          <w:iCs/>
          <w:sz w:val="24"/>
          <w:szCs w:val="24"/>
          <w:highlight w:val="yellow"/>
        </w:rPr>
        <w:t xml:space="preserve"> before insertion.</w:t>
      </w:r>
    </w:p>
    <w:p w14:paraId="1F20A145" w14:textId="77777777" w:rsidR="009C48D2" w:rsidRPr="005B333E" w:rsidRDefault="009C48D2" w:rsidP="005146A6">
      <w:pPr>
        <w:pStyle w:val="ListParagraph"/>
        <w:spacing w:after="0" w:line="240" w:lineRule="auto"/>
        <w:ind w:left="0"/>
        <w:jc w:val="both"/>
        <w:rPr>
          <w:rFonts w:ascii="Calibri" w:hAnsi="Calibri" w:cs="Calibri"/>
          <w:iCs/>
          <w:sz w:val="24"/>
          <w:szCs w:val="24"/>
          <w:highlight w:val="yellow"/>
        </w:rPr>
      </w:pPr>
    </w:p>
    <w:p w14:paraId="0A3036A0" w14:textId="627D6E22" w:rsidR="00077F02" w:rsidRPr="005B333E" w:rsidRDefault="005B2FF2" w:rsidP="005146A6">
      <w:pPr>
        <w:pStyle w:val="ListParagraph"/>
        <w:spacing w:after="0" w:line="240" w:lineRule="auto"/>
        <w:ind w:left="0"/>
        <w:jc w:val="both"/>
        <w:rPr>
          <w:rFonts w:ascii="Calibri" w:hAnsi="Calibri" w:cs="Calibri"/>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5</w:t>
      </w:r>
      <w:r w:rsidR="009C48D2" w:rsidRPr="005B333E">
        <w:rPr>
          <w:rFonts w:ascii="Calibri" w:hAnsi="Calibri" w:cs="Calibri"/>
          <w:sz w:val="24"/>
          <w:szCs w:val="24"/>
          <w:highlight w:val="yellow"/>
        </w:rPr>
        <w:t>.2</w:t>
      </w:r>
      <w:r w:rsidR="00291723" w:rsidRPr="005B333E">
        <w:rPr>
          <w:rFonts w:ascii="Calibri" w:hAnsi="Calibri" w:cs="Calibri"/>
          <w:iCs/>
          <w:sz w:val="24"/>
          <w:szCs w:val="24"/>
          <w:highlight w:val="yellow"/>
        </w:rPr>
        <w:t xml:space="preserve"> </w:t>
      </w:r>
      <w:r w:rsidR="00077F02" w:rsidRPr="005B333E">
        <w:rPr>
          <w:rFonts w:ascii="Calibri" w:hAnsi="Calibri" w:cs="Calibri"/>
          <w:iCs/>
          <w:sz w:val="24"/>
          <w:szCs w:val="24"/>
          <w:highlight w:val="yellow"/>
        </w:rPr>
        <w:t>Pierce the upper wall of the descending aorta using a twisted 21-</w:t>
      </w:r>
      <w:r w:rsidR="00C3643C" w:rsidRPr="005B333E">
        <w:rPr>
          <w:rFonts w:ascii="Calibri" w:hAnsi="Calibri" w:cs="Calibri"/>
          <w:iCs/>
          <w:sz w:val="24"/>
          <w:szCs w:val="24"/>
          <w:highlight w:val="yellow"/>
        </w:rPr>
        <w:t>G</w:t>
      </w:r>
      <w:r w:rsidR="00077F02" w:rsidRPr="005B333E">
        <w:rPr>
          <w:rFonts w:ascii="Calibri" w:hAnsi="Calibri" w:cs="Calibri"/>
          <w:iCs/>
          <w:sz w:val="24"/>
          <w:szCs w:val="24"/>
          <w:highlight w:val="yellow"/>
        </w:rPr>
        <w:t xml:space="preserve"> needle, as demonstrated in the video, and insert the pressure catheter tip </w:t>
      </w:r>
      <w:r w:rsidR="00F57BD3" w:rsidRPr="005B333E">
        <w:rPr>
          <w:rFonts w:ascii="Calibri" w:hAnsi="Calibri" w:cs="Calibri"/>
          <w:iCs/>
          <w:sz w:val="24"/>
          <w:szCs w:val="24"/>
          <w:highlight w:val="yellow"/>
        </w:rPr>
        <w:t xml:space="preserve">(diameter of tip 0.74 mm) </w:t>
      </w:r>
      <w:r w:rsidR="00077F02" w:rsidRPr="005B333E">
        <w:rPr>
          <w:rFonts w:ascii="Calibri" w:hAnsi="Calibri" w:cs="Calibri"/>
          <w:iCs/>
          <w:sz w:val="24"/>
          <w:szCs w:val="24"/>
          <w:highlight w:val="yellow"/>
        </w:rPr>
        <w:t xml:space="preserve">of the telemetric implant. </w:t>
      </w:r>
      <w:r w:rsidR="00976FC1" w:rsidRPr="005B333E">
        <w:rPr>
          <w:rFonts w:ascii="Calibri" w:hAnsi="Calibri" w:cs="Calibri"/>
          <w:sz w:val="24"/>
          <w:szCs w:val="24"/>
          <w:highlight w:val="yellow"/>
        </w:rPr>
        <w:t>If the pressure catheter tip does not enter the aorta, guide it using a vein pick at the puncturing site.</w:t>
      </w:r>
    </w:p>
    <w:p w14:paraId="42D62698" w14:textId="77777777" w:rsidR="009C48D2" w:rsidRPr="005B333E" w:rsidRDefault="009C48D2" w:rsidP="005146A6">
      <w:pPr>
        <w:pStyle w:val="ListParagraph"/>
        <w:spacing w:after="0" w:line="240" w:lineRule="auto"/>
        <w:ind w:left="0"/>
        <w:jc w:val="both"/>
        <w:rPr>
          <w:rFonts w:ascii="Calibri" w:hAnsi="Calibri" w:cs="Calibri"/>
          <w:sz w:val="24"/>
          <w:szCs w:val="24"/>
          <w:highlight w:val="yellow"/>
        </w:rPr>
      </w:pPr>
    </w:p>
    <w:p w14:paraId="76AC5124" w14:textId="2F5F6C78" w:rsidR="00077F02" w:rsidRPr="005B333E" w:rsidRDefault="005B2FF2" w:rsidP="005146A6">
      <w:pPr>
        <w:pStyle w:val="ListParagraph"/>
        <w:spacing w:after="0" w:line="240" w:lineRule="auto"/>
        <w:ind w:left="0"/>
        <w:jc w:val="both"/>
        <w:rPr>
          <w:rFonts w:ascii="Calibri" w:hAnsi="Calibri" w:cs="Calibri"/>
          <w:iCs/>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5</w:t>
      </w:r>
      <w:r w:rsidR="009C48D2" w:rsidRPr="005B333E">
        <w:rPr>
          <w:rFonts w:ascii="Calibri" w:hAnsi="Calibri" w:cs="Calibri"/>
          <w:sz w:val="24"/>
          <w:szCs w:val="24"/>
          <w:highlight w:val="yellow"/>
        </w:rPr>
        <w:t>.3</w:t>
      </w:r>
      <w:r w:rsidR="00291723" w:rsidRPr="005B333E">
        <w:rPr>
          <w:rFonts w:ascii="Calibri" w:hAnsi="Calibri" w:cs="Calibri"/>
          <w:sz w:val="24"/>
          <w:szCs w:val="24"/>
          <w:highlight w:val="yellow"/>
        </w:rPr>
        <w:t xml:space="preserve"> </w:t>
      </w:r>
      <w:r w:rsidR="00077F02" w:rsidRPr="005B333E">
        <w:rPr>
          <w:rFonts w:ascii="Calibri" w:hAnsi="Calibri" w:cs="Calibri"/>
          <w:iCs/>
          <w:sz w:val="24"/>
          <w:szCs w:val="24"/>
          <w:highlight w:val="yellow"/>
        </w:rPr>
        <w:t xml:space="preserve">Insert the catheter tip </w:t>
      </w:r>
      <w:r w:rsidR="00966D7E" w:rsidRPr="005B333E">
        <w:rPr>
          <w:rFonts w:ascii="Calibri" w:hAnsi="Calibri" w:cs="Calibri"/>
          <w:iCs/>
          <w:sz w:val="24"/>
          <w:szCs w:val="24"/>
          <w:highlight w:val="yellow"/>
        </w:rPr>
        <w:t>1.5</w:t>
      </w:r>
      <w:r w:rsidR="00C3643C" w:rsidRPr="005B333E">
        <w:rPr>
          <w:rFonts w:ascii="Calibri" w:hAnsi="Calibri" w:cs="Calibri"/>
          <w:iCs/>
          <w:sz w:val="24"/>
          <w:szCs w:val="24"/>
          <w:highlight w:val="yellow"/>
        </w:rPr>
        <w:t>–</w:t>
      </w:r>
      <w:r w:rsidR="00077F02" w:rsidRPr="005B333E">
        <w:rPr>
          <w:rFonts w:ascii="Calibri" w:hAnsi="Calibri" w:cs="Calibri"/>
          <w:iCs/>
          <w:sz w:val="24"/>
          <w:szCs w:val="24"/>
          <w:highlight w:val="yellow"/>
        </w:rPr>
        <w:t>2</w:t>
      </w:r>
      <w:r w:rsidR="00052649" w:rsidRPr="005B333E">
        <w:rPr>
          <w:rFonts w:ascii="Calibri" w:hAnsi="Calibri" w:cs="Calibri"/>
          <w:iCs/>
          <w:sz w:val="24"/>
          <w:szCs w:val="24"/>
          <w:highlight w:val="yellow"/>
        </w:rPr>
        <w:t xml:space="preserve"> </w:t>
      </w:r>
      <w:r w:rsidR="00077F02" w:rsidRPr="005B333E">
        <w:rPr>
          <w:rFonts w:ascii="Calibri" w:hAnsi="Calibri" w:cs="Calibri"/>
          <w:iCs/>
          <w:sz w:val="24"/>
          <w:szCs w:val="24"/>
          <w:highlight w:val="yellow"/>
        </w:rPr>
        <w:t xml:space="preserve">cm into the descending aorta. Clean any blood around the insertion site and apply a few drops of tissue adhesive to secure the implant and prevent bleeding. </w:t>
      </w:r>
      <w:bookmarkStart w:id="4" w:name="_Hlk212105241"/>
      <w:r w:rsidR="00B7014D" w:rsidRPr="005B333E">
        <w:rPr>
          <w:rFonts w:ascii="Calibri" w:hAnsi="Calibri" w:cs="Calibri"/>
          <w:iCs/>
          <w:sz w:val="24"/>
          <w:szCs w:val="24"/>
          <w:highlight w:val="yellow"/>
        </w:rPr>
        <w:t>Check for any blood leakage before proceeding forward.</w:t>
      </w:r>
      <w:bookmarkEnd w:id="4"/>
    </w:p>
    <w:p w14:paraId="0263EB02" w14:textId="77777777" w:rsidR="009C48D2" w:rsidRPr="005B333E" w:rsidRDefault="009C48D2" w:rsidP="005146A6">
      <w:pPr>
        <w:pStyle w:val="ListParagraph"/>
        <w:spacing w:after="0" w:line="240" w:lineRule="auto"/>
        <w:ind w:left="0"/>
        <w:jc w:val="both"/>
        <w:rPr>
          <w:rFonts w:ascii="Calibri" w:hAnsi="Calibri" w:cs="Calibri"/>
          <w:sz w:val="24"/>
          <w:szCs w:val="24"/>
          <w:highlight w:val="yellow"/>
        </w:rPr>
      </w:pPr>
    </w:p>
    <w:p w14:paraId="4BB1DB0C" w14:textId="5116281D" w:rsidR="00077F02" w:rsidRPr="005B333E" w:rsidRDefault="005B2FF2" w:rsidP="005146A6">
      <w:pPr>
        <w:pStyle w:val="ListParagraph"/>
        <w:spacing w:after="0" w:line="240" w:lineRule="auto"/>
        <w:ind w:left="0"/>
        <w:jc w:val="both"/>
        <w:rPr>
          <w:rFonts w:ascii="Calibri" w:hAnsi="Calibri" w:cs="Calibri"/>
          <w:iCs/>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5</w:t>
      </w:r>
      <w:r w:rsidR="009C48D2" w:rsidRPr="005B333E">
        <w:rPr>
          <w:rFonts w:ascii="Calibri" w:hAnsi="Calibri" w:cs="Calibri"/>
          <w:sz w:val="24"/>
          <w:szCs w:val="24"/>
          <w:highlight w:val="yellow"/>
        </w:rPr>
        <w:t>.4</w:t>
      </w:r>
      <w:r w:rsidR="00291723" w:rsidRPr="005B333E">
        <w:rPr>
          <w:rFonts w:ascii="Calibri" w:hAnsi="Calibri" w:cs="Calibri"/>
          <w:sz w:val="24"/>
          <w:szCs w:val="24"/>
          <w:highlight w:val="yellow"/>
        </w:rPr>
        <w:t xml:space="preserve"> </w:t>
      </w:r>
      <w:r w:rsidR="00A64754" w:rsidRPr="005B333E">
        <w:rPr>
          <w:rFonts w:ascii="Calibri" w:hAnsi="Calibri" w:cs="Calibri"/>
          <w:iCs/>
          <w:sz w:val="24"/>
          <w:szCs w:val="24"/>
          <w:highlight w:val="yellow"/>
        </w:rPr>
        <w:t>Anchor the implant body to the abdominal wall subcutaneously, slightly away from the incision site, by suturing the suture rib with non-absorbable sutures to ensure stability throughout the experiment.</w:t>
      </w:r>
    </w:p>
    <w:p w14:paraId="56C6C14A" w14:textId="42830FAC" w:rsidR="009C48D2" w:rsidRPr="005B333E" w:rsidRDefault="009C48D2" w:rsidP="005146A6">
      <w:pPr>
        <w:pStyle w:val="ListParagraph"/>
        <w:spacing w:after="0" w:line="240" w:lineRule="auto"/>
        <w:ind w:left="0"/>
        <w:jc w:val="both"/>
        <w:rPr>
          <w:rFonts w:ascii="Calibri" w:hAnsi="Calibri" w:cs="Calibri"/>
          <w:sz w:val="24"/>
          <w:szCs w:val="24"/>
          <w:highlight w:val="yellow"/>
        </w:rPr>
      </w:pPr>
    </w:p>
    <w:p w14:paraId="38FD02B1" w14:textId="08906AED" w:rsidR="001A1847" w:rsidRPr="005B333E" w:rsidRDefault="005B2FF2" w:rsidP="005146A6">
      <w:pPr>
        <w:pStyle w:val="ListParagraph"/>
        <w:spacing w:after="0" w:line="240" w:lineRule="auto"/>
        <w:ind w:left="0"/>
        <w:jc w:val="both"/>
        <w:rPr>
          <w:rFonts w:ascii="Calibri" w:hAnsi="Calibri" w:cs="Calibri"/>
          <w:sz w:val="24"/>
          <w:szCs w:val="24"/>
          <w:highlight w:val="yellow"/>
        </w:rPr>
      </w:pPr>
      <w:r w:rsidRPr="005B333E">
        <w:rPr>
          <w:rFonts w:ascii="Calibri" w:hAnsi="Calibri" w:cs="Calibri"/>
          <w:sz w:val="24"/>
          <w:szCs w:val="24"/>
          <w:highlight w:val="yellow"/>
        </w:rPr>
        <w:t>1</w:t>
      </w:r>
      <w:r w:rsidR="001A1847" w:rsidRPr="005B333E">
        <w:rPr>
          <w:rFonts w:ascii="Calibri" w:hAnsi="Calibri" w:cs="Calibri"/>
          <w:sz w:val="24"/>
          <w:szCs w:val="24"/>
          <w:highlight w:val="yellow"/>
        </w:rPr>
        <w:t>.</w:t>
      </w:r>
      <w:r w:rsidRPr="005B333E">
        <w:rPr>
          <w:rFonts w:ascii="Calibri" w:hAnsi="Calibri" w:cs="Calibri"/>
          <w:sz w:val="24"/>
          <w:szCs w:val="24"/>
          <w:highlight w:val="yellow"/>
        </w:rPr>
        <w:t>6</w:t>
      </w:r>
      <w:r w:rsidR="001A1847" w:rsidRPr="005B333E">
        <w:rPr>
          <w:rFonts w:ascii="Calibri" w:hAnsi="Calibri" w:cs="Calibri"/>
          <w:sz w:val="24"/>
          <w:szCs w:val="24"/>
          <w:highlight w:val="yellow"/>
        </w:rPr>
        <w:t xml:space="preserve"> Abdominal wall and incision closure</w:t>
      </w:r>
    </w:p>
    <w:p w14:paraId="33ED5BFA" w14:textId="77777777" w:rsidR="001A1847" w:rsidRPr="005B333E" w:rsidRDefault="001A1847" w:rsidP="005146A6">
      <w:pPr>
        <w:pStyle w:val="ListParagraph"/>
        <w:spacing w:after="0" w:line="240" w:lineRule="auto"/>
        <w:ind w:left="0"/>
        <w:jc w:val="both"/>
        <w:rPr>
          <w:rFonts w:ascii="Calibri" w:hAnsi="Calibri" w:cs="Calibri"/>
          <w:sz w:val="24"/>
          <w:szCs w:val="24"/>
          <w:highlight w:val="yellow"/>
        </w:rPr>
      </w:pPr>
    </w:p>
    <w:p w14:paraId="012D36B3" w14:textId="4A44A82B" w:rsidR="00077F02" w:rsidRPr="005B333E" w:rsidRDefault="005B2FF2" w:rsidP="005146A6">
      <w:pPr>
        <w:pStyle w:val="ListParagraph"/>
        <w:spacing w:after="0" w:line="240" w:lineRule="auto"/>
        <w:ind w:left="0"/>
        <w:jc w:val="both"/>
        <w:rPr>
          <w:rFonts w:ascii="Calibri" w:hAnsi="Calibri" w:cs="Calibri"/>
          <w:iCs/>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6</w:t>
      </w:r>
      <w:r w:rsidR="001A1847" w:rsidRPr="005B333E">
        <w:rPr>
          <w:rFonts w:ascii="Calibri" w:hAnsi="Calibri" w:cs="Calibri"/>
          <w:sz w:val="24"/>
          <w:szCs w:val="24"/>
          <w:highlight w:val="yellow"/>
        </w:rPr>
        <w:t>.1</w:t>
      </w:r>
      <w:r w:rsidR="00291723" w:rsidRPr="005B333E">
        <w:rPr>
          <w:rFonts w:ascii="Calibri" w:hAnsi="Calibri" w:cs="Calibri"/>
          <w:sz w:val="24"/>
          <w:szCs w:val="24"/>
          <w:highlight w:val="yellow"/>
        </w:rPr>
        <w:t xml:space="preserve"> </w:t>
      </w:r>
      <w:r w:rsidR="00077F02" w:rsidRPr="005B333E">
        <w:rPr>
          <w:rFonts w:ascii="Calibri" w:hAnsi="Calibri" w:cs="Calibri"/>
          <w:iCs/>
          <w:sz w:val="24"/>
          <w:szCs w:val="24"/>
          <w:highlight w:val="yellow"/>
        </w:rPr>
        <w:t>Close the abdominal wall using absorbable sutures in an interrupted pattern with square knots. Close the skin using an intradermal, continuous suturing technique.</w:t>
      </w:r>
    </w:p>
    <w:p w14:paraId="3929FE77" w14:textId="77777777" w:rsidR="009C48D2" w:rsidRPr="005B333E" w:rsidRDefault="009C48D2" w:rsidP="005146A6">
      <w:pPr>
        <w:pStyle w:val="ListParagraph"/>
        <w:spacing w:after="0" w:line="240" w:lineRule="auto"/>
        <w:ind w:left="0"/>
        <w:jc w:val="both"/>
        <w:rPr>
          <w:rFonts w:ascii="Calibri" w:hAnsi="Calibri" w:cs="Calibri"/>
          <w:sz w:val="24"/>
          <w:szCs w:val="24"/>
          <w:highlight w:val="yellow"/>
        </w:rPr>
      </w:pPr>
    </w:p>
    <w:p w14:paraId="3E98349D" w14:textId="2EBA7F42" w:rsidR="00077F02" w:rsidRPr="005B333E" w:rsidRDefault="005B2FF2" w:rsidP="005146A6">
      <w:pPr>
        <w:pStyle w:val="ListParagraph"/>
        <w:spacing w:after="0" w:line="240" w:lineRule="auto"/>
        <w:ind w:left="0"/>
        <w:jc w:val="both"/>
        <w:rPr>
          <w:rFonts w:ascii="Calibri" w:hAnsi="Calibri" w:cs="Calibri"/>
          <w:sz w:val="24"/>
          <w:szCs w:val="24"/>
          <w:highlight w:val="yellow"/>
        </w:rPr>
      </w:pPr>
      <w:r w:rsidRPr="005B333E">
        <w:rPr>
          <w:rFonts w:ascii="Calibri" w:hAnsi="Calibri" w:cs="Calibri"/>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6</w:t>
      </w:r>
      <w:r w:rsidR="001A1847" w:rsidRPr="005B333E">
        <w:rPr>
          <w:rFonts w:ascii="Calibri" w:hAnsi="Calibri" w:cs="Calibri"/>
          <w:sz w:val="24"/>
          <w:szCs w:val="24"/>
          <w:highlight w:val="yellow"/>
        </w:rPr>
        <w:t>.</w:t>
      </w:r>
      <w:r w:rsidRPr="005B333E">
        <w:rPr>
          <w:rFonts w:ascii="Calibri" w:hAnsi="Calibri" w:cs="Calibri"/>
          <w:sz w:val="24"/>
          <w:szCs w:val="24"/>
          <w:highlight w:val="yellow"/>
        </w:rPr>
        <w:t>2</w:t>
      </w:r>
      <w:r w:rsidR="00291723" w:rsidRPr="005B333E">
        <w:rPr>
          <w:rFonts w:ascii="Calibri" w:hAnsi="Calibri" w:cs="Calibri"/>
          <w:sz w:val="24"/>
          <w:szCs w:val="24"/>
          <w:highlight w:val="yellow"/>
        </w:rPr>
        <w:t xml:space="preserve"> </w:t>
      </w:r>
      <w:r w:rsidR="00077F02" w:rsidRPr="005B333E">
        <w:rPr>
          <w:rFonts w:ascii="Calibri" w:hAnsi="Calibri" w:cs="Calibri"/>
          <w:iCs/>
          <w:sz w:val="24"/>
          <w:szCs w:val="24"/>
          <w:highlight w:val="yellow"/>
        </w:rPr>
        <w:t xml:space="preserve">Clean the incision area with </w:t>
      </w:r>
      <w:r w:rsidR="00077F02" w:rsidRPr="005B333E">
        <w:rPr>
          <w:rFonts w:ascii="Calibri" w:hAnsi="Calibri" w:cs="Calibri"/>
          <w:sz w:val="24"/>
          <w:szCs w:val="24"/>
          <w:highlight w:val="yellow"/>
        </w:rPr>
        <w:t>hydrogen peroxide to remove any blood residue. Follow with an application of povidone-iodine solution, then apply a triple antibiotic cream containing Polymyxin B Sulfate, Bacitracin Zinc, and Neomycin Sulfate to facilitate healing.</w:t>
      </w:r>
    </w:p>
    <w:p w14:paraId="0E8FF8BC" w14:textId="77777777" w:rsidR="009C48D2" w:rsidRPr="005B333E" w:rsidRDefault="009C48D2" w:rsidP="005146A6">
      <w:pPr>
        <w:pStyle w:val="ListParagraph"/>
        <w:spacing w:after="0" w:line="240" w:lineRule="auto"/>
        <w:ind w:left="0"/>
        <w:jc w:val="both"/>
        <w:rPr>
          <w:rFonts w:ascii="Calibri" w:hAnsi="Calibri" w:cs="Calibri"/>
          <w:sz w:val="24"/>
          <w:szCs w:val="24"/>
          <w:highlight w:val="yellow"/>
        </w:rPr>
      </w:pPr>
    </w:p>
    <w:p w14:paraId="70273EBB" w14:textId="225BA7A7" w:rsidR="00077F02" w:rsidRPr="005B333E" w:rsidRDefault="005B2FF2" w:rsidP="005146A6">
      <w:pPr>
        <w:pStyle w:val="ListParagraph"/>
        <w:spacing w:after="0" w:line="240" w:lineRule="auto"/>
        <w:ind w:left="0"/>
        <w:jc w:val="both"/>
        <w:rPr>
          <w:rFonts w:ascii="Calibri" w:hAnsi="Calibri" w:cs="Calibri"/>
          <w:b/>
          <w:bCs/>
          <w:iCs/>
          <w:sz w:val="24"/>
          <w:szCs w:val="24"/>
          <w:highlight w:val="yellow"/>
        </w:rPr>
      </w:pPr>
      <w:r w:rsidRPr="005B333E">
        <w:rPr>
          <w:rFonts w:ascii="Calibri" w:hAnsi="Calibri" w:cs="Calibri"/>
          <w:sz w:val="24"/>
          <w:szCs w:val="24"/>
          <w:highlight w:val="yellow"/>
        </w:rPr>
        <w:t>1.7</w:t>
      </w:r>
      <w:r w:rsidR="00077F02" w:rsidRPr="005B333E">
        <w:rPr>
          <w:rFonts w:ascii="Calibri" w:hAnsi="Calibri" w:cs="Calibri"/>
          <w:sz w:val="24"/>
          <w:szCs w:val="24"/>
          <w:highlight w:val="yellow"/>
        </w:rPr>
        <w:t xml:space="preserve">. </w:t>
      </w:r>
      <w:r w:rsidR="00077F02" w:rsidRPr="005B333E">
        <w:rPr>
          <w:rFonts w:ascii="Calibri" w:hAnsi="Calibri" w:cs="Calibri"/>
          <w:iCs/>
          <w:sz w:val="24"/>
          <w:szCs w:val="24"/>
          <w:highlight w:val="yellow"/>
        </w:rPr>
        <w:t>Post-</w:t>
      </w:r>
      <w:r w:rsidR="00C3643C" w:rsidRPr="005B333E">
        <w:rPr>
          <w:rFonts w:ascii="Calibri" w:hAnsi="Calibri" w:cs="Calibri"/>
          <w:iCs/>
          <w:sz w:val="24"/>
          <w:szCs w:val="24"/>
          <w:highlight w:val="yellow"/>
        </w:rPr>
        <w:t>s</w:t>
      </w:r>
      <w:r w:rsidR="00077F02" w:rsidRPr="005B333E">
        <w:rPr>
          <w:rFonts w:ascii="Calibri" w:hAnsi="Calibri" w:cs="Calibri"/>
          <w:iCs/>
          <w:sz w:val="24"/>
          <w:szCs w:val="24"/>
          <w:highlight w:val="yellow"/>
        </w:rPr>
        <w:t xml:space="preserve">urgical </w:t>
      </w:r>
      <w:r w:rsidR="00C3643C" w:rsidRPr="005B333E">
        <w:rPr>
          <w:rFonts w:ascii="Calibri" w:hAnsi="Calibri" w:cs="Calibri"/>
          <w:iCs/>
          <w:sz w:val="24"/>
          <w:szCs w:val="24"/>
          <w:highlight w:val="yellow"/>
        </w:rPr>
        <w:t>c</w:t>
      </w:r>
      <w:r w:rsidR="00077F02" w:rsidRPr="005B333E">
        <w:rPr>
          <w:rFonts w:ascii="Calibri" w:hAnsi="Calibri" w:cs="Calibri"/>
          <w:iCs/>
          <w:sz w:val="24"/>
          <w:szCs w:val="24"/>
          <w:highlight w:val="yellow"/>
        </w:rPr>
        <w:t>are</w:t>
      </w:r>
    </w:p>
    <w:p w14:paraId="55DB5C35" w14:textId="77777777" w:rsidR="00CE4254" w:rsidRPr="005B333E" w:rsidRDefault="00CE4254" w:rsidP="005146A6">
      <w:pPr>
        <w:pStyle w:val="ListParagraph"/>
        <w:spacing w:after="0" w:line="240" w:lineRule="auto"/>
        <w:ind w:left="0"/>
        <w:jc w:val="both"/>
        <w:rPr>
          <w:rFonts w:ascii="Calibri" w:hAnsi="Calibri" w:cs="Calibri"/>
          <w:iCs/>
          <w:sz w:val="24"/>
          <w:szCs w:val="24"/>
          <w:highlight w:val="yellow"/>
        </w:rPr>
      </w:pPr>
    </w:p>
    <w:p w14:paraId="0AC416D9" w14:textId="77777777" w:rsidR="00C3643C" w:rsidRPr="005B333E" w:rsidRDefault="005B2FF2" w:rsidP="005146A6">
      <w:pPr>
        <w:pStyle w:val="ListParagraph"/>
        <w:spacing w:after="0" w:line="240" w:lineRule="auto"/>
        <w:ind w:left="0"/>
        <w:jc w:val="both"/>
        <w:rPr>
          <w:rFonts w:ascii="Calibri" w:hAnsi="Calibri" w:cs="Calibri"/>
          <w:sz w:val="24"/>
          <w:szCs w:val="24"/>
          <w:highlight w:val="yellow"/>
        </w:rPr>
      </w:pPr>
      <w:r w:rsidRPr="005B333E">
        <w:rPr>
          <w:rFonts w:ascii="Calibri" w:hAnsi="Calibri" w:cs="Calibri"/>
          <w:iCs/>
          <w:sz w:val="24"/>
          <w:szCs w:val="24"/>
          <w:highlight w:val="yellow"/>
        </w:rPr>
        <w:t>1</w:t>
      </w:r>
      <w:r w:rsidR="00077F02" w:rsidRPr="005B333E">
        <w:rPr>
          <w:rFonts w:ascii="Calibri" w:hAnsi="Calibri" w:cs="Calibri"/>
          <w:sz w:val="24"/>
          <w:szCs w:val="24"/>
          <w:highlight w:val="yellow"/>
        </w:rPr>
        <w:t>.</w:t>
      </w:r>
      <w:r w:rsidRPr="005B333E">
        <w:rPr>
          <w:rFonts w:ascii="Calibri" w:hAnsi="Calibri" w:cs="Calibri"/>
          <w:sz w:val="24"/>
          <w:szCs w:val="24"/>
          <w:highlight w:val="yellow"/>
        </w:rPr>
        <w:t>7</w:t>
      </w:r>
      <w:r w:rsidR="00077F02" w:rsidRPr="005B333E">
        <w:rPr>
          <w:rFonts w:ascii="Calibri" w:hAnsi="Calibri" w:cs="Calibri"/>
          <w:sz w:val="24"/>
          <w:szCs w:val="24"/>
          <w:highlight w:val="yellow"/>
        </w:rPr>
        <w:t>.</w:t>
      </w:r>
      <w:r w:rsidRPr="005B333E">
        <w:rPr>
          <w:rFonts w:ascii="Calibri" w:hAnsi="Calibri" w:cs="Calibri"/>
          <w:sz w:val="24"/>
          <w:szCs w:val="24"/>
          <w:highlight w:val="yellow"/>
        </w:rPr>
        <w:t>1</w:t>
      </w:r>
      <w:r w:rsidR="00077F02" w:rsidRPr="005B333E">
        <w:rPr>
          <w:rFonts w:ascii="Calibri" w:hAnsi="Calibri" w:cs="Calibri"/>
          <w:sz w:val="24"/>
          <w:szCs w:val="24"/>
          <w:highlight w:val="yellow"/>
        </w:rPr>
        <w:t xml:space="preserve"> </w:t>
      </w:r>
      <w:r w:rsidR="00077F02" w:rsidRPr="005B333E">
        <w:rPr>
          <w:rFonts w:ascii="Calibri" w:hAnsi="Calibri" w:cs="Calibri"/>
          <w:iCs/>
          <w:sz w:val="24"/>
          <w:szCs w:val="24"/>
          <w:highlight w:val="yellow"/>
        </w:rPr>
        <w:t>Immediately after surgery, inject the antibiotic enrofloxacin</w:t>
      </w:r>
      <w:r w:rsidR="00077F02" w:rsidRPr="005B333E">
        <w:rPr>
          <w:rFonts w:ascii="Calibri" w:hAnsi="Calibri" w:cs="Calibri"/>
          <w:sz w:val="24"/>
          <w:szCs w:val="24"/>
          <w:highlight w:val="yellow"/>
        </w:rPr>
        <w:t xml:space="preserve"> (5 mg/kg) subcutaneously.</w:t>
      </w:r>
      <w:r w:rsidR="00595E66" w:rsidRPr="005B333E">
        <w:rPr>
          <w:rFonts w:ascii="Calibri" w:hAnsi="Calibri" w:cs="Calibri"/>
          <w:sz w:val="24"/>
          <w:szCs w:val="24"/>
          <w:highlight w:val="yellow"/>
        </w:rPr>
        <w:t xml:space="preserve"> Place the rat in a home cage with a heating pad underneath, positioned supine, until it recovers from anesthesia</w:t>
      </w:r>
      <w:r w:rsidR="006D33FC" w:rsidRPr="005B333E">
        <w:rPr>
          <w:rFonts w:ascii="Calibri" w:hAnsi="Calibri" w:cs="Calibri"/>
          <w:sz w:val="24"/>
          <w:szCs w:val="24"/>
          <w:highlight w:val="yellow"/>
        </w:rPr>
        <w:t xml:space="preserve">. </w:t>
      </w:r>
    </w:p>
    <w:p w14:paraId="4E717A17" w14:textId="77777777" w:rsidR="00C3643C" w:rsidRPr="005B333E" w:rsidRDefault="00C3643C" w:rsidP="005146A6">
      <w:pPr>
        <w:pStyle w:val="ListParagraph"/>
        <w:spacing w:after="0" w:line="240" w:lineRule="auto"/>
        <w:ind w:left="0"/>
        <w:jc w:val="both"/>
        <w:rPr>
          <w:rFonts w:ascii="Calibri" w:hAnsi="Calibri" w:cs="Calibri"/>
          <w:sz w:val="24"/>
          <w:szCs w:val="24"/>
          <w:highlight w:val="yellow"/>
        </w:rPr>
      </w:pPr>
    </w:p>
    <w:p w14:paraId="0DCCCEA1" w14:textId="57854342" w:rsidR="006D33FC" w:rsidRPr="005B333E" w:rsidRDefault="00C3643C" w:rsidP="005146A6">
      <w:pPr>
        <w:pStyle w:val="ListParagraph"/>
        <w:spacing w:after="0" w:line="240" w:lineRule="auto"/>
        <w:ind w:left="0"/>
        <w:jc w:val="both"/>
        <w:rPr>
          <w:rFonts w:ascii="Calibri" w:hAnsi="Calibri" w:cs="Calibri"/>
          <w:sz w:val="24"/>
          <w:szCs w:val="24"/>
          <w:highlight w:val="yellow"/>
        </w:rPr>
      </w:pPr>
      <w:r w:rsidRPr="005B333E">
        <w:rPr>
          <w:rFonts w:ascii="Calibri" w:hAnsi="Calibri" w:cs="Calibri"/>
          <w:sz w:val="24"/>
          <w:szCs w:val="24"/>
          <w:highlight w:val="yellow"/>
        </w:rPr>
        <w:t>NOTE</w:t>
      </w:r>
      <w:r w:rsidR="006D33FC" w:rsidRPr="005B333E">
        <w:rPr>
          <w:rFonts w:ascii="Calibri" w:hAnsi="Calibri" w:cs="Calibri"/>
          <w:sz w:val="24"/>
          <w:szCs w:val="24"/>
          <w:highlight w:val="yellow"/>
        </w:rPr>
        <w:t xml:space="preserve">: </w:t>
      </w:r>
      <w:bookmarkStart w:id="5" w:name="_Hlk212105652"/>
      <w:r w:rsidR="006D33FC" w:rsidRPr="005B333E">
        <w:rPr>
          <w:rFonts w:ascii="Calibri" w:hAnsi="Calibri" w:cs="Calibri"/>
          <w:sz w:val="24"/>
          <w:szCs w:val="24"/>
          <w:highlight w:val="yellow"/>
        </w:rPr>
        <w:t>Most animal</w:t>
      </w:r>
      <w:r w:rsidRPr="005B333E">
        <w:rPr>
          <w:rFonts w:ascii="Calibri" w:hAnsi="Calibri" w:cs="Calibri"/>
          <w:sz w:val="24"/>
          <w:szCs w:val="24"/>
          <w:highlight w:val="yellow"/>
        </w:rPr>
        <w:t>s</w:t>
      </w:r>
      <w:r w:rsidR="006D33FC" w:rsidRPr="005B333E">
        <w:rPr>
          <w:rFonts w:ascii="Calibri" w:hAnsi="Calibri" w:cs="Calibri"/>
          <w:sz w:val="24"/>
          <w:szCs w:val="24"/>
          <w:highlight w:val="yellow"/>
        </w:rPr>
        <w:t xml:space="preserve"> recover from anesthesia immediately</w:t>
      </w:r>
      <w:r w:rsidRPr="005B333E">
        <w:rPr>
          <w:rFonts w:ascii="Calibri" w:hAnsi="Calibri" w:cs="Calibri"/>
          <w:sz w:val="24"/>
          <w:szCs w:val="24"/>
          <w:highlight w:val="yellow"/>
        </w:rPr>
        <w:t>,</w:t>
      </w:r>
      <w:r w:rsidR="006D33FC" w:rsidRPr="005B333E">
        <w:rPr>
          <w:rFonts w:ascii="Calibri" w:hAnsi="Calibri" w:cs="Calibri"/>
          <w:sz w:val="24"/>
          <w:szCs w:val="24"/>
          <w:highlight w:val="yellow"/>
        </w:rPr>
        <w:t xml:space="preserve"> but some may take 5</w:t>
      </w:r>
      <w:r w:rsidRPr="005B333E">
        <w:rPr>
          <w:rFonts w:ascii="Calibri" w:hAnsi="Calibri" w:cs="Calibri"/>
          <w:sz w:val="24"/>
          <w:szCs w:val="24"/>
          <w:highlight w:val="yellow"/>
        </w:rPr>
        <w:t>–</w:t>
      </w:r>
      <w:r w:rsidR="006D33FC" w:rsidRPr="005B333E">
        <w:rPr>
          <w:rFonts w:ascii="Calibri" w:hAnsi="Calibri" w:cs="Calibri"/>
          <w:sz w:val="24"/>
          <w:szCs w:val="24"/>
          <w:highlight w:val="yellow"/>
        </w:rPr>
        <w:t>10 min.</w:t>
      </w:r>
      <w:bookmarkEnd w:id="5"/>
    </w:p>
    <w:p w14:paraId="2C9E6D1E" w14:textId="2B054D5F" w:rsidR="00077F02" w:rsidRPr="005B333E" w:rsidRDefault="00077F02" w:rsidP="005146A6">
      <w:pPr>
        <w:pStyle w:val="ListParagraph"/>
        <w:spacing w:after="0" w:line="240" w:lineRule="auto"/>
        <w:ind w:left="0"/>
        <w:jc w:val="both"/>
        <w:rPr>
          <w:rFonts w:ascii="Calibri" w:hAnsi="Calibri" w:cs="Calibri"/>
          <w:sz w:val="24"/>
          <w:szCs w:val="24"/>
          <w:highlight w:val="yellow"/>
        </w:rPr>
      </w:pPr>
    </w:p>
    <w:p w14:paraId="54CCE200" w14:textId="3CFB5DCE" w:rsidR="00077F02" w:rsidRPr="005B333E" w:rsidRDefault="005B2FF2" w:rsidP="005146A6">
      <w:pPr>
        <w:pStyle w:val="ListParagraph"/>
        <w:spacing w:after="0" w:line="240" w:lineRule="auto"/>
        <w:ind w:left="0"/>
        <w:jc w:val="both"/>
        <w:rPr>
          <w:rFonts w:ascii="Calibri" w:hAnsi="Calibri" w:cs="Calibri"/>
          <w:sz w:val="24"/>
          <w:szCs w:val="24"/>
          <w:highlight w:val="yellow"/>
        </w:rPr>
      </w:pPr>
      <w:r w:rsidRPr="005B333E">
        <w:rPr>
          <w:rFonts w:ascii="Calibri" w:hAnsi="Calibri" w:cs="Calibri"/>
          <w:sz w:val="24"/>
          <w:szCs w:val="24"/>
          <w:highlight w:val="yellow"/>
        </w:rPr>
        <w:t>1.7</w:t>
      </w:r>
      <w:r w:rsidR="00077F02" w:rsidRPr="005B333E">
        <w:rPr>
          <w:rFonts w:ascii="Calibri" w:hAnsi="Calibri" w:cs="Calibri"/>
          <w:sz w:val="24"/>
          <w:szCs w:val="24"/>
          <w:highlight w:val="yellow"/>
        </w:rPr>
        <w:t>.</w:t>
      </w:r>
      <w:bookmarkStart w:id="6" w:name="_Hlk212111229"/>
      <w:r w:rsidRPr="005B333E">
        <w:rPr>
          <w:rFonts w:ascii="Calibri" w:hAnsi="Calibri" w:cs="Calibri"/>
          <w:sz w:val="24"/>
          <w:szCs w:val="24"/>
          <w:highlight w:val="yellow"/>
        </w:rPr>
        <w:t>2</w:t>
      </w:r>
      <w:r w:rsidR="00291723" w:rsidRPr="005B333E">
        <w:rPr>
          <w:rFonts w:ascii="Calibri" w:hAnsi="Calibri" w:cs="Calibri"/>
          <w:sz w:val="24"/>
          <w:szCs w:val="24"/>
          <w:highlight w:val="yellow"/>
        </w:rPr>
        <w:t xml:space="preserve"> </w:t>
      </w:r>
      <w:r w:rsidR="00077F02" w:rsidRPr="005B333E">
        <w:rPr>
          <w:rFonts w:ascii="Calibri" w:hAnsi="Calibri" w:cs="Calibri"/>
          <w:sz w:val="24"/>
          <w:szCs w:val="24"/>
          <w:highlight w:val="yellow"/>
        </w:rPr>
        <w:t xml:space="preserve">Once the rat is awake, fit an e-collar for </w:t>
      </w:r>
      <w:r w:rsidR="00A37A49" w:rsidRPr="005B333E">
        <w:rPr>
          <w:rFonts w:ascii="Calibri" w:hAnsi="Calibri" w:cs="Calibri"/>
          <w:sz w:val="24"/>
          <w:szCs w:val="24"/>
          <w:highlight w:val="yellow"/>
        </w:rPr>
        <w:t xml:space="preserve">3 days </w:t>
      </w:r>
      <w:r w:rsidR="00077F02" w:rsidRPr="005B333E">
        <w:rPr>
          <w:rFonts w:ascii="Calibri" w:hAnsi="Calibri" w:cs="Calibri"/>
          <w:sz w:val="24"/>
          <w:szCs w:val="24"/>
          <w:highlight w:val="yellow"/>
        </w:rPr>
        <w:t xml:space="preserve">around its neck to prevent biting of the abdominal sutures. </w:t>
      </w:r>
      <w:bookmarkEnd w:id="6"/>
    </w:p>
    <w:p w14:paraId="59A7B84F" w14:textId="77777777" w:rsidR="00CE4254" w:rsidRPr="005B333E" w:rsidRDefault="00CE4254" w:rsidP="005146A6">
      <w:pPr>
        <w:pStyle w:val="ListParagraph"/>
        <w:spacing w:after="0" w:line="240" w:lineRule="auto"/>
        <w:ind w:left="0"/>
        <w:jc w:val="both"/>
        <w:rPr>
          <w:rFonts w:ascii="Calibri" w:hAnsi="Calibri" w:cs="Calibri"/>
          <w:sz w:val="24"/>
          <w:szCs w:val="24"/>
          <w:highlight w:val="yellow"/>
        </w:rPr>
      </w:pPr>
    </w:p>
    <w:p w14:paraId="111536BD" w14:textId="676F606C" w:rsidR="00F928B2" w:rsidRPr="005B333E" w:rsidRDefault="005B2FF2" w:rsidP="005146A6">
      <w:pPr>
        <w:pStyle w:val="ListParagraph"/>
        <w:spacing w:after="0" w:line="240" w:lineRule="auto"/>
        <w:ind w:left="0"/>
        <w:jc w:val="both"/>
        <w:rPr>
          <w:rFonts w:ascii="Calibri" w:hAnsi="Calibri" w:cs="Calibri"/>
          <w:sz w:val="24"/>
          <w:szCs w:val="24"/>
          <w:highlight w:val="yellow"/>
        </w:rPr>
      </w:pPr>
      <w:r w:rsidRPr="005B333E">
        <w:rPr>
          <w:rFonts w:ascii="Calibri" w:hAnsi="Calibri" w:cs="Calibri"/>
          <w:sz w:val="24"/>
          <w:szCs w:val="24"/>
          <w:highlight w:val="yellow"/>
        </w:rPr>
        <w:t>1.7</w:t>
      </w:r>
      <w:r w:rsidR="00077F02" w:rsidRPr="005B333E">
        <w:rPr>
          <w:rFonts w:ascii="Calibri" w:hAnsi="Calibri" w:cs="Calibri"/>
          <w:sz w:val="24"/>
          <w:szCs w:val="24"/>
          <w:highlight w:val="yellow"/>
        </w:rPr>
        <w:t>.3</w:t>
      </w:r>
      <w:r w:rsidR="006A034A" w:rsidRPr="005B333E">
        <w:rPr>
          <w:rFonts w:ascii="Calibri" w:hAnsi="Calibri" w:cs="Calibri"/>
          <w:sz w:val="24"/>
          <w:szCs w:val="24"/>
          <w:highlight w:val="yellow"/>
        </w:rPr>
        <w:t xml:space="preserve"> </w:t>
      </w:r>
      <w:r w:rsidR="00077F02" w:rsidRPr="005B333E">
        <w:rPr>
          <w:rFonts w:ascii="Calibri" w:hAnsi="Calibri" w:cs="Calibri"/>
          <w:sz w:val="24"/>
          <w:szCs w:val="24"/>
          <w:highlight w:val="yellow"/>
        </w:rPr>
        <w:t xml:space="preserve">For thermoregulation, keep the animal on alpha pads in </w:t>
      </w:r>
      <w:r w:rsidR="00F13783" w:rsidRPr="005B333E">
        <w:rPr>
          <w:rFonts w:ascii="Calibri" w:hAnsi="Calibri" w:cs="Calibri"/>
          <w:sz w:val="24"/>
          <w:szCs w:val="24"/>
          <w:highlight w:val="yellow"/>
        </w:rPr>
        <w:t xml:space="preserve">a </w:t>
      </w:r>
      <w:r w:rsidR="00077F02" w:rsidRPr="005B333E">
        <w:rPr>
          <w:rFonts w:ascii="Calibri" w:hAnsi="Calibri" w:cs="Calibri"/>
          <w:sz w:val="24"/>
          <w:szCs w:val="24"/>
          <w:highlight w:val="yellow"/>
        </w:rPr>
        <w:t xml:space="preserve">recovery cage with </w:t>
      </w:r>
      <w:r w:rsidR="00C3643C" w:rsidRPr="005B333E">
        <w:rPr>
          <w:rFonts w:ascii="Calibri" w:hAnsi="Calibri" w:cs="Calibri"/>
          <w:sz w:val="24"/>
          <w:szCs w:val="24"/>
          <w:highlight w:val="yellow"/>
        </w:rPr>
        <w:t xml:space="preserve">a </w:t>
      </w:r>
      <w:r w:rsidR="00077F02" w:rsidRPr="005B333E">
        <w:rPr>
          <w:rFonts w:ascii="Calibri" w:hAnsi="Calibri" w:cs="Calibri"/>
          <w:sz w:val="24"/>
          <w:szCs w:val="24"/>
          <w:highlight w:val="yellow"/>
        </w:rPr>
        <w:t xml:space="preserve">water heating pad at </w:t>
      </w:r>
      <w:r w:rsidR="00043F61" w:rsidRPr="005B333E">
        <w:rPr>
          <w:rFonts w:ascii="Calibri" w:hAnsi="Calibri" w:cs="Calibri"/>
          <w:sz w:val="24"/>
          <w:szCs w:val="24"/>
          <w:highlight w:val="yellow"/>
        </w:rPr>
        <w:t>37</w:t>
      </w:r>
      <w:r w:rsidR="00C3643C" w:rsidRPr="005B333E">
        <w:rPr>
          <w:rFonts w:ascii="Calibri" w:hAnsi="Calibri" w:cs="Calibri"/>
          <w:sz w:val="24"/>
          <w:szCs w:val="24"/>
          <w:highlight w:val="yellow"/>
        </w:rPr>
        <w:t>–</w:t>
      </w:r>
      <w:r w:rsidR="00043F61" w:rsidRPr="005B333E">
        <w:rPr>
          <w:rFonts w:ascii="Calibri" w:hAnsi="Calibri" w:cs="Calibri"/>
          <w:sz w:val="24"/>
          <w:szCs w:val="24"/>
          <w:highlight w:val="yellow"/>
        </w:rPr>
        <w:t xml:space="preserve">38 </w:t>
      </w:r>
      <w:r w:rsidR="00C3643C" w:rsidRPr="005B333E">
        <w:rPr>
          <w:rFonts w:ascii="Calibri" w:hAnsi="Calibri" w:cs="Calibri"/>
          <w:sz w:val="24"/>
          <w:szCs w:val="24"/>
          <w:highlight w:val="yellow"/>
        </w:rPr>
        <w:t>°</w:t>
      </w:r>
      <w:r w:rsidR="00043F61" w:rsidRPr="005B333E">
        <w:rPr>
          <w:rFonts w:ascii="Calibri" w:hAnsi="Calibri" w:cs="Calibri"/>
          <w:sz w:val="24"/>
          <w:szCs w:val="24"/>
          <w:highlight w:val="yellow"/>
        </w:rPr>
        <w:t xml:space="preserve">C </w:t>
      </w:r>
      <w:r w:rsidR="00077F02" w:rsidRPr="005B333E">
        <w:rPr>
          <w:rFonts w:ascii="Calibri" w:hAnsi="Calibri" w:cs="Calibri"/>
          <w:sz w:val="24"/>
          <w:szCs w:val="24"/>
          <w:highlight w:val="yellow"/>
        </w:rPr>
        <w:t>underneath for at least 24</w:t>
      </w:r>
      <w:r w:rsidR="00C3643C" w:rsidRPr="005B333E">
        <w:rPr>
          <w:rFonts w:ascii="Calibri" w:hAnsi="Calibri" w:cs="Calibri"/>
          <w:sz w:val="24"/>
          <w:szCs w:val="24"/>
          <w:highlight w:val="yellow"/>
        </w:rPr>
        <w:t>–</w:t>
      </w:r>
      <w:r w:rsidR="00077F02" w:rsidRPr="005B333E">
        <w:rPr>
          <w:rFonts w:ascii="Calibri" w:hAnsi="Calibri" w:cs="Calibri"/>
          <w:sz w:val="24"/>
          <w:szCs w:val="24"/>
          <w:highlight w:val="yellow"/>
        </w:rPr>
        <w:t xml:space="preserve">72 h. </w:t>
      </w:r>
      <w:r w:rsidR="00F928B2" w:rsidRPr="005B333E">
        <w:rPr>
          <w:rFonts w:ascii="Calibri" w:hAnsi="Calibri" w:cs="Calibri"/>
          <w:sz w:val="24"/>
          <w:szCs w:val="24"/>
          <w:highlight w:val="yellow"/>
        </w:rPr>
        <w:t>P</w:t>
      </w:r>
      <w:r w:rsidR="008A3FE0" w:rsidRPr="005B333E">
        <w:rPr>
          <w:rFonts w:ascii="Calibri" w:hAnsi="Calibri" w:cs="Calibri"/>
          <w:sz w:val="24"/>
          <w:szCs w:val="24"/>
          <w:highlight w:val="yellow"/>
        </w:rPr>
        <w:t>osition</w:t>
      </w:r>
      <w:r w:rsidR="00F928B2" w:rsidRPr="005B333E">
        <w:rPr>
          <w:rFonts w:ascii="Calibri" w:hAnsi="Calibri" w:cs="Calibri"/>
          <w:sz w:val="24"/>
          <w:szCs w:val="24"/>
          <w:highlight w:val="yellow"/>
        </w:rPr>
        <w:t xml:space="preserve"> half of the cage on the heating pad</w:t>
      </w:r>
      <w:r w:rsidR="00381AB3" w:rsidRPr="005B333E">
        <w:rPr>
          <w:rFonts w:ascii="Calibri" w:hAnsi="Calibri" w:cs="Calibri"/>
          <w:sz w:val="24"/>
          <w:szCs w:val="24"/>
          <w:highlight w:val="yellow"/>
        </w:rPr>
        <w:t>,</w:t>
      </w:r>
      <w:r w:rsidR="00F928B2" w:rsidRPr="005B333E">
        <w:rPr>
          <w:rFonts w:ascii="Calibri" w:hAnsi="Calibri" w:cs="Calibri"/>
          <w:sz w:val="24"/>
          <w:szCs w:val="24"/>
          <w:highlight w:val="yellow"/>
        </w:rPr>
        <w:t xml:space="preserve"> </w:t>
      </w:r>
      <w:r w:rsidR="00381AB3" w:rsidRPr="005B333E">
        <w:rPr>
          <w:rFonts w:ascii="Calibri" w:hAnsi="Calibri" w:cs="Calibri"/>
          <w:sz w:val="24"/>
          <w:szCs w:val="24"/>
          <w:highlight w:val="yellow"/>
        </w:rPr>
        <w:t xml:space="preserve">allowing animals to </w:t>
      </w:r>
      <w:r w:rsidR="00F928B2" w:rsidRPr="005B333E">
        <w:rPr>
          <w:rFonts w:ascii="Calibri" w:hAnsi="Calibri" w:cs="Calibri"/>
          <w:sz w:val="24"/>
          <w:szCs w:val="24"/>
          <w:highlight w:val="yellow"/>
        </w:rPr>
        <w:t>move away</w:t>
      </w:r>
      <w:r w:rsidR="001D1C25" w:rsidRPr="005B333E">
        <w:rPr>
          <w:rFonts w:ascii="Calibri" w:hAnsi="Calibri" w:cs="Calibri"/>
          <w:sz w:val="24"/>
          <w:szCs w:val="24"/>
          <w:highlight w:val="yellow"/>
        </w:rPr>
        <w:t xml:space="preserve"> from the heat if ne</w:t>
      </w:r>
      <w:r w:rsidR="00381AB3" w:rsidRPr="005B333E">
        <w:rPr>
          <w:rFonts w:ascii="Calibri" w:hAnsi="Calibri" w:cs="Calibri"/>
          <w:sz w:val="24"/>
          <w:szCs w:val="24"/>
          <w:highlight w:val="yellow"/>
        </w:rPr>
        <w:t>eded</w:t>
      </w:r>
      <w:r w:rsidR="001D1C25" w:rsidRPr="005B333E">
        <w:rPr>
          <w:rFonts w:ascii="Calibri" w:hAnsi="Calibri" w:cs="Calibri"/>
          <w:sz w:val="24"/>
          <w:szCs w:val="24"/>
          <w:highlight w:val="yellow"/>
        </w:rPr>
        <w:t>.</w:t>
      </w:r>
    </w:p>
    <w:p w14:paraId="53070C7D" w14:textId="6B39DA4D" w:rsidR="00077F02" w:rsidRPr="005B333E" w:rsidRDefault="00077F02" w:rsidP="005146A6">
      <w:pPr>
        <w:pStyle w:val="ListParagraph"/>
        <w:spacing w:after="0" w:line="240" w:lineRule="auto"/>
        <w:ind w:left="0"/>
        <w:jc w:val="both"/>
        <w:rPr>
          <w:rFonts w:ascii="Calibri" w:hAnsi="Calibri" w:cs="Calibri"/>
          <w:sz w:val="24"/>
          <w:szCs w:val="24"/>
          <w:highlight w:val="yellow"/>
        </w:rPr>
      </w:pPr>
    </w:p>
    <w:p w14:paraId="7D0D84FC" w14:textId="555F320B" w:rsidR="00CE4254" w:rsidRPr="005146A6" w:rsidRDefault="005B2FF2" w:rsidP="005146A6">
      <w:pPr>
        <w:pStyle w:val="ListParagraph"/>
        <w:spacing w:after="0" w:line="240" w:lineRule="auto"/>
        <w:ind w:left="0"/>
        <w:jc w:val="both"/>
        <w:rPr>
          <w:rFonts w:ascii="Calibri" w:hAnsi="Calibri" w:cs="Calibri"/>
          <w:sz w:val="24"/>
          <w:szCs w:val="24"/>
        </w:rPr>
      </w:pPr>
      <w:r w:rsidRPr="005B333E">
        <w:rPr>
          <w:rFonts w:ascii="Calibri" w:hAnsi="Calibri" w:cs="Calibri"/>
          <w:sz w:val="24"/>
          <w:szCs w:val="24"/>
          <w:highlight w:val="yellow"/>
        </w:rPr>
        <w:t>1.7</w:t>
      </w:r>
      <w:r w:rsidR="00077F02" w:rsidRPr="005B333E">
        <w:rPr>
          <w:rFonts w:ascii="Calibri" w:hAnsi="Calibri" w:cs="Calibri"/>
          <w:sz w:val="24"/>
          <w:szCs w:val="24"/>
          <w:highlight w:val="yellow"/>
        </w:rPr>
        <w:t>.4</w:t>
      </w:r>
      <w:r w:rsidR="00291723" w:rsidRPr="005B333E">
        <w:rPr>
          <w:rFonts w:ascii="Calibri" w:hAnsi="Calibri" w:cs="Calibri"/>
          <w:sz w:val="24"/>
          <w:szCs w:val="24"/>
          <w:highlight w:val="yellow"/>
        </w:rPr>
        <w:t xml:space="preserve"> </w:t>
      </w:r>
      <w:r w:rsidR="00077F02" w:rsidRPr="005B333E">
        <w:rPr>
          <w:rFonts w:ascii="Calibri" w:hAnsi="Calibri" w:cs="Calibri"/>
          <w:sz w:val="24"/>
          <w:szCs w:val="24"/>
          <w:highlight w:val="yellow"/>
        </w:rPr>
        <w:t>Administer post</w:t>
      </w:r>
      <w:r w:rsidR="00C3643C" w:rsidRPr="005B333E">
        <w:rPr>
          <w:rFonts w:ascii="Calibri" w:hAnsi="Calibri" w:cs="Calibri"/>
          <w:sz w:val="24"/>
          <w:szCs w:val="24"/>
          <w:highlight w:val="yellow"/>
        </w:rPr>
        <w:t>-</w:t>
      </w:r>
      <w:r w:rsidR="00077F02" w:rsidRPr="005B333E">
        <w:rPr>
          <w:rFonts w:ascii="Calibri" w:hAnsi="Calibri" w:cs="Calibri"/>
          <w:sz w:val="24"/>
          <w:szCs w:val="24"/>
          <w:highlight w:val="yellow"/>
        </w:rPr>
        <w:t xml:space="preserve">operative medications subcutaneously: buprenorphine and meloxicam (twice daily for 3 days), and enrofloxacin (once daily for 5 days) to manage pain, inflammation, and infection. Provide food and water </w:t>
      </w:r>
      <w:r w:rsidR="00077F02" w:rsidRPr="005B333E">
        <w:rPr>
          <w:rFonts w:ascii="Calibri" w:hAnsi="Calibri" w:cs="Calibri"/>
          <w:i/>
          <w:iCs/>
          <w:sz w:val="24"/>
          <w:szCs w:val="24"/>
          <w:highlight w:val="yellow"/>
        </w:rPr>
        <w:t>ad libitum</w:t>
      </w:r>
      <w:r w:rsidR="00077F02" w:rsidRPr="005B333E">
        <w:rPr>
          <w:rFonts w:ascii="Calibri" w:hAnsi="Calibri" w:cs="Calibri"/>
          <w:sz w:val="24"/>
          <w:szCs w:val="24"/>
          <w:highlight w:val="yellow"/>
        </w:rPr>
        <w:t>.</w:t>
      </w:r>
      <w:r w:rsidR="00FC4DCD" w:rsidRPr="005146A6">
        <w:rPr>
          <w:rFonts w:ascii="Calibri" w:hAnsi="Calibri" w:cs="Calibri"/>
          <w:sz w:val="24"/>
          <w:szCs w:val="24"/>
        </w:rPr>
        <w:t xml:space="preserve"> </w:t>
      </w:r>
    </w:p>
    <w:p w14:paraId="41B373B3" w14:textId="77777777" w:rsidR="008A1AAC" w:rsidRPr="005146A6" w:rsidRDefault="008A1AAC" w:rsidP="005146A6">
      <w:pPr>
        <w:pStyle w:val="ListParagraph"/>
        <w:spacing w:after="0" w:line="240" w:lineRule="auto"/>
        <w:ind w:left="0"/>
        <w:jc w:val="both"/>
        <w:rPr>
          <w:rFonts w:ascii="Calibri" w:hAnsi="Calibri" w:cs="Calibri"/>
          <w:sz w:val="24"/>
          <w:szCs w:val="24"/>
        </w:rPr>
      </w:pPr>
    </w:p>
    <w:p w14:paraId="4831AAA0" w14:textId="7C7AE4E3" w:rsidR="00077F02" w:rsidRPr="005146A6" w:rsidRDefault="005B2FF2" w:rsidP="005146A6">
      <w:pPr>
        <w:pStyle w:val="ListParagraph"/>
        <w:tabs>
          <w:tab w:val="left" w:pos="180"/>
          <w:tab w:val="left" w:pos="270"/>
          <w:tab w:val="left" w:pos="360"/>
        </w:tabs>
        <w:spacing w:after="0" w:line="240" w:lineRule="auto"/>
        <w:ind w:left="0"/>
        <w:jc w:val="both"/>
        <w:rPr>
          <w:rFonts w:ascii="Calibri" w:hAnsi="Calibri" w:cs="Calibri"/>
          <w:b/>
          <w:bCs/>
          <w:iCs/>
          <w:sz w:val="24"/>
          <w:szCs w:val="24"/>
        </w:rPr>
      </w:pPr>
      <w:r w:rsidRPr="005146A6">
        <w:rPr>
          <w:rFonts w:ascii="Calibri" w:hAnsi="Calibri" w:cs="Calibri"/>
          <w:b/>
          <w:sz w:val="24"/>
          <w:szCs w:val="24"/>
        </w:rPr>
        <w:t>2</w:t>
      </w:r>
      <w:r w:rsidR="00077F02" w:rsidRPr="005146A6">
        <w:rPr>
          <w:rFonts w:ascii="Calibri" w:hAnsi="Calibri" w:cs="Calibri"/>
          <w:b/>
          <w:sz w:val="24"/>
          <w:szCs w:val="24"/>
        </w:rPr>
        <w:t>.</w:t>
      </w:r>
      <w:r w:rsidR="00291723" w:rsidRPr="005146A6">
        <w:rPr>
          <w:rFonts w:ascii="Calibri" w:hAnsi="Calibri" w:cs="Calibri"/>
          <w:b/>
          <w:sz w:val="24"/>
          <w:szCs w:val="24"/>
        </w:rPr>
        <w:t xml:space="preserve"> </w:t>
      </w:r>
      <w:r w:rsidR="007645BB" w:rsidRPr="005146A6">
        <w:rPr>
          <w:rFonts w:ascii="Calibri" w:hAnsi="Calibri" w:cs="Calibri"/>
          <w:b/>
          <w:bCs/>
          <w:iCs/>
          <w:sz w:val="24"/>
          <w:szCs w:val="24"/>
        </w:rPr>
        <w:t xml:space="preserve">Surgical </w:t>
      </w:r>
      <w:r w:rsidR="00DD00AB" w:rsidRPr="005146A6">
        <w:rPr>
          <w:rFonts w:ascii="Calibri" w:hAnsi="Calibri" w:cs="Calibri"/>
          <w:b/>
          <w:bCs/>
          <w:iCs/>
          <w:sz w:val="24"/>
          <w:szCs w:val="24"/>
        </w:rPr>
        <w:t xml:space="preserve">procedure for </w:t>
      </w:r>
      <w:r w:rsidR="00DD00AB" w:rsidRPr="005146A6">
        <w:rPr>
          <w:rFonts w:ascii="Calibri" w:hAnsi="Calibri" w:cs="Calibri"/>
          <w:b/>
          <w:sz w:val="24"/>
          <w:szCs w:val="24"/>
        </w:rPr>
        <w:t xml:space="preserve">thoracic </w:t>
      </w:r>
      <w:r w:rsidR="00077F02" w:rsidRPr="005146A6">
        <w:rPr>
          <w:rFonts w:ascii="Calibri" w:hAnsi="Calibri" w:cs="Calibri"/>
          <w:b/>
          <w:sz w:val="24"/>
          <w:szCs w:val="24"/>
        </w:rPr>
        <w:t>(T3) contusion injury</w:t>
      </w:r>
    </w:p>
    <w:p w14:paraId="346B9EC5" w14:textId="77777777" w:rsidR="00077F02" w:rsidRPr="005146A6" w:rsidRDefault="00077F02" w:rsidP="005146A6">
      <w:pPr>
        <w:rPr>
          <w:u w:val="single"/>
        </w:rPr>
      </w:pPr>
    </w:p>
    <w:p w14:paraId="01CE8034" w14:textId="0DA364E6" w:rsidR="002B2178" w:rsidRPr="005146A6" w:rsidRDefault="00DD00AB" w:rsidP="00DD00AB">
      <w:pPr>
        <w:tabs>
          <w:tab w:val="left" w:pos="450"/>
        </w:tabs>
      </w:pPr>
      <w:r>
        <w:t xml:space="preserve">NOTE: </w:t>
      </w:r>
      <w:r w:rsidR="00077F02" w:rsidRPr="005146A6">
        <w:t>The T3 contusion procedure was adapted from Squair et al.</w:t>
      </w:r>
      <w:r w:rsidR="00E23E84" w:rsidRPr="005146A6">
        <w:fldChar w:fldCharType="begin">
          <w:fldData xml:space="preserve">PEVuZE5vdGU+PENpdGU+PEF1dGhvcj5TcXVhaXI8L0F1dGhvcj48WWVhcj4yMDE4PC9ZZWFyPjxS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</w:fldData>
        </w:fldChar>
      </w:r>
      <w:r w:rsidR="009E1A35" w:rsidRPr="005146A6">
        <w:instrText xml:space="preserve"> ADDIN EN.CITE </w:instrText>
      </w:r>
      <w:r w:rsidR="009E1A35" w:rsidRPr="005146A6">
        <w:fldChar w:fldCharType="begin">
          <w:fldData xml:space="preserve">PEVuZE5vdGU+PENpdGU+PEF1dGhvcj5TcXVhaXI8L0F1dGhvcj48WWVhcj4yMDE4PC9ZZWFyPjxS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</w:fldData>
        </w:fldChar>
      </w:r>
      <w:r w:rsidR="009E1A35" w:rsidRPr="005146A6">
        <w:instrText xml:space="preserve"> ADDIN EN.CITE.DATA </w:instrText>
      </w:r>
      <w:r w:rsidR="009E1A35" w:rsidRPr="005146A6">
        <w:fldChar w:fldCharType="end"/>
      </w:r>
      <w:r w:rsidR="00E23E84" w:rsidRPr="005146A6">
        <w:fldChar w:fldCharType="separate"/>
      </w:r>
      <w:r w:rsidR="009E1A35" w:rsidRPr="005146A6">
        <w:rPr>
          <w:noProof/>
          <w:vertAlign w:val="superscript"/>
        </w:rPr>
        <w:t>26</w:t>
      </w:r>
      <w:r w:rsidR="00E23E84" w:rsidRPr="005146A6">
        <w:fldChar w:fldCharType="end"/>
      </w:r>
      <w:r w:rsidR="00077F02" w:rsidRPr="005146A6">
        <w:t xml:space="preserve">. </w:t>
      </w:r>
      <w:r w:rsidR="00C13606" w:rsidRPr="005146A6">
        <w:t>The total duration of the T3 contusion injury procedure is approximately 40</w:t>
      </w:r>
      <w:r>
        <w:t>–</w:t>
      </w:r>
      <w:r w:rsidR="00C13606" w:rsidRPr="005146A6">
        <w:t>45 min.</w:t>
      </w:r>
      <w:r>
        <w:t xml:space="preserve"> </w:t>
      </w:r>
      <w:r w:rsidR="00077F02" w:rsidRPr="005146A6">
        <w:t>The materials required</w:t>
      </w:r>
      <w:r w:rsidR="00077F02" w:rsidRPr="005146A6">
        <w:rPr>
          <w:iCs/>
        </w:rPr>
        <w:t xml:space="preserve"> for the T3 contusion SCI are listed in the </w:t>
      </w:r>
      <w:r w:rsidRPr="00DD00AB">
        <w:rPr>
          <w:b/>
          <w:bCs/>
          <w:iCs/>
        </w:rPr>
        <w:t>Table of Materials</w:t>
      </w:r>
      <w:r w:rsidR="00077F02" w:rsidRPr="005146A6">
        <w:rPr>
          <w:iCs/>
        </w:rPr>
        <w:t>.</w:t>
      </w:r>
      <w:r w:rsidR="00400CED" w:rsidRPr="005146A6">
        <w:rPr>
          <w:iCs/>
        </w:rPr>
        <w:t xml:space="preserve"> </w:t>
      </w:r>
      <w:r w:rsidR="00077F02" w:rsidRPr="005146A6">
        <w:t xml:space="preserve">Perform the T3 contusion at least two weeks after </w:t>
      </w:r>
      <w:r>
        <w:t xml:space="preserve">the </w:t>
      </w:r>
      <w:r w:rsidR="00077F02" w:rsidRPr="005146A6">
        <w:t>telemetric implant placement</w:t>
      </w:r>
      <w:bookmarkStart w:id="7" w:name="_Hlk212110918"/>
      <w:r>
        <w:t xml:space="preserve">. </w:t>
      </w:r>
      <w:r w:rsidR="005D0E5A" w:rsidRPr="005146A6">
        <w:t>The 2-week window was optimized based on observations that most animals recover from surgical distress and return to baseline blood pressure within 7</w:t>
      </w:r>
      <w:r>
        <w:t>–</w:t>
      </w:r>
      <w:r w:rsidR="005D0E5A" w:rsidRPr="005146A6">
        <w:t xml:space="preserve">10 days. However, some animals may </w:t>
      </w:r>
      <w:r w:rsidR="00D2189E" w:rsidRPr="005146A6">
        <w:t xml:space="preserve">take </w:t>
      </w:r>
      <w:r w:rsidR="005D0E5A" w:rsidRPr="005146A6">
        <w:t xml:space="preserve">a little longer. </w:t>
      </w:r>
      <w:bookmarkEnd w:id="7"/>
    </w:p>
    <w:p w14:paraId="51C6A99D" w14:textId="3783CFCE" w:rsidR="00400CED" w:rsidRPr="005146A6" w:rsidRDefault="00400CED" w:rsidP="005146A6"/>
    <w:p w14:paraId="56C7E4B5" w14:textId="15DF0D38" w:rsidR="00F22E20" w:rsidRPr="005146A6" w:rsidRDefault="007645BB" w:rsidP="005146A6">
      <w:r w:rsidRPr="005146A6">
        <w:t>2</w:t>
      </w:r>
      <w:r w:rsidR="00F22E20" w:rsidRPr="005146A6">
        <w:t>.1 Pre-surgery preparations</w:t>
      </w:r>
    </w:p>
    <w:p w14:paraId="404DA386" w14:textId="77777777" w:rsidR="00F22E20" w:rsidRPr="005146A6" w:rsidRDefault="00F22E20" w:rsidP="005146A6"/>
    <w:p w14:paraId="6459204F" w14:textId="3BE63602" w:rsidR="00077F02" w:rsidRPr="005146A6" w:rsidRDefault="007645BB" w:rsidP="005146A6">
      <w:pPr>
        <w:rPr>
          <w:iCs/>
        </w:rPr>
      </w:pPr>
      <w:r w:rsidRPr="005146A6">
        <w:t>2</w:t>
      </w:r>
      <w:r w:rsidR="00077F02" w:rsidRPr="005146A6">
        <w:t>.</w:t>
      </w:r>
      <w:r w:rsidR="00F22E20" w:rsidRPr="005146A6">
        <w:t>1.1</w:t>
      </w:r>
      <w:r w:rsidR="00A27C55" w:rsidRPr="005146A6">
        <w:t xml:space="preserve"> </w:t>
      </w:r>
      <w:r w:rsidR="00077F02" w:rsidRPr="005146A6">
        <w:t>Anesthetize the rat with intraperitoneal ketamine (80 mg/kg) and xylazine (7 mg/kg).</w:t>
      </w:r>
      <w:r w:rsidR="00077F02" w:rsidRPr="005146A6">
        <w:rPr>
          <w:rFonts w:eastAsia="MinionPro-Regular"/>
        </w:rPr>
        <w:t xml:space="preserve"> </w:t>
      </w:r>
      <w:r w:rsidR="00077F02" w:rsidRPr="005146A6">
        <w:rPr>
          <w:bCs/>
        </w:rPr>
        <w:t xml:space="preserve">Administer </w:t>
      </w:r>
      <w:r w:rsidR="00077F02" w:rsidRPr="005146A6">
        <w:rPr>
          <w:iCs/>
        </w:rPr>
        <w:t>buprenorphine (0.02 mg/kg), meloxicam (1 mg/kg), and 5mL of 0.9% normal saline subcutaneously prior to surgery.</w:t>
      </w:r>
    </w:p>
    <w:p w14:paraId="491348F1" w14:textId="77777777" w:rsidR="00F22E20" w:rsidRPr="005146A6" w:rsidRDefault="00F22E20" w:rsidP="005146A6">
      <w:pPr>
        <w:rPr>
          <w:rFonts w:eastAsia="MinionPro-Regular"/>
        </w:rPr>
      </w:pPr>
    </w:p>
    <w:p w14:paraId="4A394FDD" w14:textId="18F3BF9A" w:rsidR="00077F02" w:rsidRPr="005146A6" w:rsidRDefault="00077F02" w:rsidP="005146A6">
      <w:pPr>
        <w:tabs>
          <w:tab w:val="left" w:pos="-360"/>
        </w:tabs>
      </w:pPr>
      <w:r w:rsidRPr="005146A6">
        <w:rPr>
          <w:iCs/>
        </w:rPr>
        <w:t xml:space="preserve"> </w:t>
      </w:r>
      <w:r w:rsidR="007645BB" w:rsidRPr="005146A6">
        <w:t>2</w:t>
      </w:r>
      <w:r w:rsidRPr="005146A6">
        <w:t>.</w:t>
      </w:r>
      <w:r w:rsidR="00F22E20" w:rsidRPr="005146A6">
        <w:t>1.2</w:t>
      </w:r>
      <w:r w:rsidR="00A27C55" w:rsidRPr="005146A6">
        <w:rPr>
          <w:iCs/>
        </w:rPr>
        <w:t xml:space="preserve"> </w:t>
      </w:r>
      <w:r w:rsidRPr="005146A6">
        <w:rPr>
          <w:iCs/>
        </w:rPr>
        <w:t xml:space="preserve">Shave the dorsal surface from the cervical to mid-thoracic region using an electric shaver. Clean the skin three times with alcohol prep pads, followed by application </w:t>
      </w:r>
      <w:r w:rsidR="004D1ED1" w:rsidRPr="005146A6">
        <w:rPr>
          <w:iCs/>
        </w:rPr>
        <w:t xml:space="preserve">of </w:t>
      </w:r>
      <w:r w:rsidRPr="005146A6">
        <w:rPr>
          <w:iCs/>
        </w:rPr>
        <w:t>5% povidone-iodine solution.</w:t>
      </w:r>
      <w:r w:rsidRPr="005146A6">
        <w:t xml:space="preserve"> Use lubricating eye </w:t>
      </w:r>
      <w:r w:rsidR="004D1ED1" w:rsidRPr="005146A6">
        <w:t xml:space="preserve">gel </w:t>
      </w:r>
      <w:r w:rsidRPr="005146A6">
        <w:t xml:space="preserve">to prevent corneal dehydration. </w:t>
      </w:r>
    </w:p>
    <w:p w14:paraId="55DCC0C5" w14:textId="77777777" w:rsidR="00F22E20" w:rsidRPr="005146A6" w:rsidRDefault="00F22E20" w:rsidP="005146A6">
      <w:pPr>
        <w:tabs>
          <w:tab w:val="left" w:pos="-360"/>
        </w:tabs>
        <w:rPr>
          <w:iCs/>
        </w:rPr>
      </w:pPr>
    </w:p>
    <w:p w14:paraId="13B9B0F9" w14:textId="206DCAB8" w:rsidR="00077F02" w:rsidRPr="005146A6" w:rsidRDefault="007645BB" w:rsidP="005146A6">
      <w:pPr>
        <w:tabs>
          <w:tab w:val="left" w:pos="0"/>
        </w:tabs>
        <w:rPr>
          <w:iCs/>
        </w:rPr>
      </w:pPr>
      <w:r w:rsidRPr="005146A6">
        <w:t>2</w:t>
      </w:r>
      <w:r w:rsidR="00077F02" w:rsidRPr="005146A6">
        <w:t>.</w:t>
      </w:r>
      <w:r w:rsidR="00F22E20" w:rsidRPr="005146A6">
        <w:t>1.3</w:t>
      </w:r>
      <w:r w:rsidR="00A27C55" w:rsidRPr="005146A6">
        <w:t xml:space="preserve"> </w:t>
      </w:r>
      <w:r w:rsidR="00077F02" w:rsidRPr="005146A6">
        <w:t xml:space="preserve">Place the rat on a heating pad </w:t>
      </w:r>
      <w:r w:rsidR="00077F02" w:rsidRPr="005146A6">
        <w:rPr>
          <w:iCs/>
        </w:rPr>
        <w:t xml:space="preserve">with surgical </w:t>
      </w:r>
      <w:proofErr w:type="spellStart"/>
      <w:r w:rsidR="00077F02" w:rsidRPr="005146A6">
        <w:rPr>
          <w:iCs/>
        </w:rPr>
        <w:t>underpads</w:t>
      </w:r>
      <w:proofErr w:type="spellEnd"/>
      <w:r w:rsidR="00077F02" w:rsidRPr="005146A6">
        <w:rPr>
          <w:iCs/>
        </w:rPr>
        <w:t xml:space="preserve"> covered with sterile drape towels, as done during the telemetric surgical procedure.</w:t>
      </w:r>
    </w:p>
    <w:p w14:paraId="5F00AFC8" w14:textId="27162F63" w:rsidR="00F22E20" w:rsidRPr="005146A6" w:rsidRDefault="00F22E20" w:rsidP="005146A6">
      <w:pPr>
        <w:tabs>
          <w:tab w:val="left" w:pos="0"/>
        </w:tabs>
        <w:rPr>
          <w:iCs/>
        </w:rPr>
      </w:pPr>
    </w:p>
    <w:p w14:paraId="1924BF5C" w14:textId="20FACC63" w:rsidR="00F22E20" w:rsidRPr="005146A6" w:rsidRDefault="007645BB" w:rsidP="005146A6">
      <w:pPr>
        <w:tabs>
          <w:tab w:val="left" w:pos="0"/>
        </w:tabs>
        <w:rPr>
          <w:iCs/>
        </w:rPr>
      </w:pPr>
      <w:r w:rsidRPr="005146A6">
        <w:rPr>
          <w:iCs/>
        </w:rPr>
        <w:t>2</w:t>
      </w:r>
      <w:r w:rsidR="00F22E20" w:rsidRPr="005146A6">
        <w:rPr>
          <w:iCs/>
        </w:rPr>
        <w:t>.2</w:t>
      </w:r>
      <w:r w:rsidR="00A27C55" w:rsidRPr="005146A6">
        <w:rPr>
          <w:iCs/>
        </w:rPr>
        <w:t xml:space="preserve"> </w:t>
      </w:r>
      <w:r w:rsidR="00F22E20" w:rsidRPr="005146A6">
        <w:rPr>
          <w:iCs/>
        </w:rPr>
        <w:t>Incision, blunt dissection</w:t>
      </w:r>
      <w:r w:rsidR="00D211EB">
        <w:rPr>
          <w:iCs/>
        </w:rPr>
        <w:t>,</w:t>
      </w:r>
      <w:r w:rsidR="00F22E20" w:rsidRPr="005146A6">
        <w:rPr>
          <w:iCs/>
        </w:rPr>
        <w:t xml:space="preserve"> and laminectomy</w:t>
      </w:r>
    </w:p>
    <w:p w14:paraId="7B818C2D" w14:textId="77777777" w:rsidR="00F22E20" w:rsidRPr="005146A6" w:rsidRDefault="00F22E20" w:rsidP="005146A6">
      <w:pPr>
        <w:tabs>
          <w:tab w:val="left" w:pos="0"/>
        </w:tabs>
      </w:pPr>
    </w:p>
    <w:p w14:paraId="28502DEE" w14:textId="46E24017" w:rsidR="00190738" w:rsidRPr="005146A6" w:rsidRDefault="007645BB" w:rsidP="005146A6">
      <w:r w:rsidRPr="005146A6">
        <w:t>2</w:t>
      </w:r>
      <w:r w:rsidR="00077F02" w:rsidRPr="005146A6">
        <w:t>.</w:t>
      </w:r>
      <w:r w:rsidR="00190738" w:rsidRPr="005146A6">
        <w:t>2</w:t>
      </w:r>
      <w:r w:rsidR="00F22E20" w:rsidRPr="005146A6">
        <w:t>.</w:t>
      </w:r>
      <w:r w:rsidR="00190738" w:rsidRPr="005146A6">
        <w:t>1</w:t>
      </w:r>
      <w:r w:rsidR="00A27C55" w:rsidRPr="005146A6">
        <w:t xml:space="preserve"> </w:t>
      </w:r>
      <w:r w:rsidR="00077F02" w:rsidRPr="005146A6">
        <w:t xml:space="preserve">Identify the T2 spinous process by its prominent dorsal spine and mark it. Make a dorsal midline incision from </w:t>
      </w:r>
      <w:r w:rsidR="002522F4" w:rsidRPr="005146A6">
        <w:t xml:space="preserve">C8 </w:t>
      </w:r>
      <w:r w:rsidR="00077F02" w:rsidRPr="005146A6">
        <w:t xml:space="preserve">to T5 and secure the area with muscle retractors. </w:t>
      </w:r>
    </w:p>
    <w:p w14:paraId="48BE5133" w14:textId="77777777" w:rsidR="00190738" w:rsidRPr="005146A6" w:rsidRDefault="00190738" w:rsidP="005146A6"/>
    <w:p w14:paraId="55C6F235" w14:textId="06A355DD" w:rsidR="00077F02" w:rsidRPr="005146A6" w:rsidRDefault="007645BB" w:rsidP="005146A6">
      <w:r w:rsidRPr="005146A6">
        <w:t>2</w:t>
      </w:r>
      <w:r w:rsidR="00190738" w:rsidRPr="005146A6">
        <w:t>.2.2</w:t>
      </w:r>
      <w:r w:rsidR="00A27C55" w:rsidRPr="005146A6">
        <w:t xml:space="preserve"> </w:t>
      </w:r>
      <w:r w:rsidR="00077F02" w:rsidRPr="005146A6">
        <w:t>Perform blunt dissection using fine</w:t>
      </w:r>
      <w:r w:rsidR="00D211EB">
        <w:t>,</w:t>
      </w:r>
      <w:r w:rsidR="00077F02" w:rsidRPr="005146A6">
        <w:t xml:space="preserve"> small scissors and a curette through the superficial and deep paraspinal musculature.</w:t>
      </w:r>
      <w:r w:rsidR="00C65488" w:rsidRPr="005146A6">
        <w:t xml:space="preserve"> </w:t>
      </w:r>
      <w:bookmarkStart w:id="8" w:name="_Hlk213681497"/>
      <w:r w:rsidR="00C65488" w:rsidRPr="005146A6">
        <w:t>Avoid</w:t>
      </w:r>
      <w:r w:rsidR="00C646B4" w:rsidRPr="005146A6">
        <w:t xml:space="preserve"> venous corona mortis </w:t>
      </w:r>
      <w:r w:rsidR="00C65488" w:rsidRPr="005146A6">
        <w:t>around T4/T5 during dissection, as damaging it can cause animal’s immediate death.</w:t>
      </w:r>
      <w:bookmarkEnd w:id="8"/>
    </w:p>
    <w:p w14:paraId="16907C1D" w14:textId="77777777" w:rsidR="00190738" w:rsidRPr="005146A6" w:rsidRDefault="00190738" w:rsidP="005146A6"/>
    <w:p w14:paraId="4369A24A" w14:textId="482A406D" w:rsidR="00291723" w:rsidRPr="005146A6" w:rsidRDefault="00D116DB" w:rsidP="005146A6">
      <w:r w:rsidRPr="005146A6">
        <w:t>2</w:t>
      </w:r>
      <w:r w:rsidR="00190738" w:rsidRPr="005146A6">
        <w:t>.2.3</w:t>
      </w:r>
      <w:r w:rsidR="00A27C55" w:rsidRPr="005146A6">
        <w:t xml:space="preserve"> </w:t>
      </w:r>
      <w:r w:rsidR="00D211EB">
        <w:t>Perform a</w:t>
      </w:r>
      <w:r w:rsidR="00077F02" w:rsidRPr="005146A6">
        <w:t xml:space="preserve"> T3 laminectomy to expose the T3 spinal segment. </w:t>
      </w:r>
    </w:p>
    <w:p w14:paraId="6BCE51FA" w14:textId="77777777" w:rsidR="00291723" w:rsidRPr="005146A6" w:rsidRDefault="00291723" w:rsidP="005146A6"/>
    <w:p w14:paraId="7556F496" w14:textId="4565CD7E" w:rsidR="00291723" w:rsidRPr="005146A6" w:rsidRDefault="00D116DB" w:rsidP="005146A6">
      <w:r w:rsidRPr="005146A6">
        <w:t>2</w:t>
      </w:r>
      <w:r w:rsidR="00291723" w:rsidRPr="005146A6">
        <w:t>.3</w:t>
      </w:r>
      <w:r w:rsidR="00A27C55" w:rsidRPr="005146A6">
        <w:t xml:space="preserve"> </w:t>
      </w:r>
      <w:r w:rsidR="00291723" w:rsidRPr="005146A6">
        <w:t xml:space="preserve">Spinal cord contusion </w:t>
      </w:r>
    </w:p>
    <w:p w14:paraId="2CBD0EB5" w14:textId="77777777" w:rsidR="00291723" w:rsidRPr="005146A6" w:rsidRDefault="00291723" w:rsidP="005146A6"/>
    <w:p w14:paraId="130E8DCA" w14:textId="57CA0FE5" w:rsidR="00291723" w:rsidRPr="005146A6" w:rsidRDefault="00D116DB" w:rsidP="005146A6">
      <w:r w:rsidRPr="005146A6">
        <w:t>2</w:t>
      </w:r>
      <w:r w:rsidR="00291723" w:rsidRPr="005146A6">
        <w:t>.3.1</w:t>
      </w:r>
      <w:r w:rsidR="00A27C55" w:rsidRPr="005146A6">
        <w:t xml:space="preserve"> </w:t>
      </w:r>
      <w:r w:rsidR="00D211EB">
        <w:t>Secure t</w:t>
      </w:r>
      <w:r w:rsidR="00077F02" w:rsidRPr="005146A6">
        <w:t xml:space="preserve">he animal at the T2 and T4 spinal processes using Allis forceps on the IH impactor stage. </w:t>
      </w:r>
    </w:p>
    <w:p w14:paraId="3D08BAEF" w14:textId="77777777" w:rsidR="00291723" w:rsidRPr="005146A6" w:rsidRDefault="00291723" w:rsidP="005146A6"/>
    <w:p w14:paraId="531F030A" w14:textId="73FDB3BF" w:rsidR="00077F02" w:rsidRPr="005146A6" w:rsidRDefault="00D116DB" w:rsidP="005146A6">
      <w:r w:rsidRPr="005146A6">
        <w:t>2</w:t>
      </w:r>
      <w:r w:rsidR="00291723" w:rsidRPr="005146A6">
        <w:t>.3.2</w:t>
      </w:r>
      <w:r w:rsidR="00A27C55" w:rsidRPr="005146A6">
        <w:t xml:space="preserve"> </w:t>
      </w:r>
      <w:r w:rsidR="00077F02" w:rsidRPr="005146A6">
        <w:t>Align the impactor tip over the midline using the 3D coordinate system to ensure an accurate midline hit</w:t>
      </w:r>
      <w:r w:rsidR="00F31D85" w:rsidRPr="005146A6">
        <w:t xml:space="preserve">. </w:t>
      </w:r>
      <w:r w:rsidR="00077F02" w:rsidRPr="005146A6">
        <w:t>Set the parameters as required (Force</w:t>
      </w:r>
      <w:r w:rsidR="00D211EB">
        <w:t xml:space="preserve"> </w:t>
      </w:r>
      <w:r w:rsidR="00077F02" w:rsidRPr="005146A6">
        <w:t>= 400</w:t>
      </w:r>
      <w:r w:rsidR="00F5447C" w:rsidRPr="005146A6">
        <w:t xml:space="preserve"> </w:t>
      </w:r>
      <w:proofErr w:type="spellStart"/>
      <w:r w:rsidR="00077F02" w:rsidRPr="005146A6">
        <w:t>kdyn</w:t>
      </w:r>
      <w:proofErr w:type="spellEnd"/>
      <w:r w:rsidR="00077F02" w:rsidRPr="005146A6">
        <w:t xml:space="preserve"> with 5</w:t>
      </w:r>
      <w:r w:rsidR="00F5447C" w:rsidRPr="005146A6">
        <w:t xml:space="preserve"> </w:t>
      </w:r>
      <w:r w:rsidR="00077F02" w:rsidRPr="005146A6">
        <w:t>s dwell time).</w:t>
      </w:r>
    </w:p>
    <w:p w14:paraId="45269DF1" w14:textId="16A00E0A" w:rsidR="00291723" w:rsidRPr="005146A6" w:rsidRDefault="00291723" w:rsidP="005146A6"/>
    <w:p w14:paraId="15475BC5" w14:textId="6E7271F0" w:rsidR="00291723" w:rsidRPr="005146A6" w:rsidRDefault="00D116DB" w:rsidP="005146A6">
      <w:r w:rsidRPr="005146A6">
        <w:t>2</w:t>
      </w:r>
      <w:r w:rsidR="00291723" w:rsidRPr="005146A6">
        <w:t>.4 Incision closure and post-surgical care</w:t>
      </w:r>
    </w:p>
    <w:p w14:paraId="3FC6A392" w14:textId="77777777" w:rsidR="00291723" w:rsidRPr="005146A6" w:rsidRDefault="00291723" w:rsidP="005146A6"/>
    <w:p w14:paraId="33D314F5" w14:textId="1572D283" w:rsidR="00291723" w:rsidRPr="005146A6" w:rsidRDefault="00D116DB" w:rsidP="005146A6">
      <w:pPr>
        <w:tabs>
          <w:tab w:val="left" w:pos="450"/>
        </w:tabs>
      </w:pPr>
      <w:r w:rsidRPr="005146A6">
        <w:lastRenderedPageBreak/>
        <w:t>2</w:t>
      </w:r>
      <w:r w:rsidR="00077F02" w:rsidRPr="005146A6">
        <w:t>.</w:t>
      </w:r>
      <w:r w:rsidR="00291723" w:rsidRPr="005146A6">
        <w:t>4.1</w:t>
      </w:r>
      <w:r w:rsidR="00A27C55" w:rsidRPr="005146A6">
        <w:t xml:space="preserve"> </w:t>
      </w:r>
      <w:r w:rsidR="00077F02" w:rsidRPr="005146A6">
        <w:t xml:space="preserve">Suture the paraspinal muscles with absorbable sutures and seal the incision site with staples. Remove any blood residues near the incision area with hydrogen peroxide. </w:t>
      </w:r>
    </w:p>
    <w:p w14:paraId="793E54E1" w14:textId="77777777" w:rsidR="00291723" w:rsidRPr="005146A6" w:rsidRDefault="00291723" w:rsidP="005146A6">
      <w:pPr>
        <w:tabs>
          <w:tab w:val="left" w:pos="450"/>
        </w:tabs>
      </w:pPr>
    </w:p>
    <w:p w14:paraId="26DC29CB" w14:textId="1B5F1B48" w:rsidR="00291723" w:rsidRPr="005146A6" w:rsidRDefault="00D116DB" w:rsidP="005146A6">
      <w:pPr>
        <w:tabs>
          <w:tab w:val="left" w:pos="450"/>
        </w:tabs>
      </w:pPr>
      <w:r w:rsidRPr="005146A6">
        <w:t>2</w:t>
      </w:r>
      <w:r w:rsidR="00291723" w:rsidRPr="005146A6">
        <w:t>.4.2</w:t>
      </w:r>
      <w:r w:rsidR="00A27C55" w:rsidRPr="005146A6">
        <w:t xml:space="preserve"> </w:t>
      </w:r>
      <w:r w:rsidR="00077F02" w:rsidRPr="005146A6">
        <w:t>Proceed with an application of povidone-iodine solution, then smear a triple antibiotic cream containing Polymyxin B Sulfate, Bacitracin Zinc, and Neomycin Sulfate to facilitate healing. Administer enrofloxacin (5 mg/kg) subcutaneously, immediately after the injury.</w:t>
      </w:r>
      <w:r w:rsidR="00D34816">
        <w:t xml:space="preserve"> </w:t>
      </w:r>
      <w:r w:rsidR="00077F02" w:rsidRPr="005146A6">
        <w:t xml:space="preserve">Place the rat on alpha pads in recovery cages with heating pads underneath. </w:t>
      </w:r>
    </w:p>
    <w:p w14:paraId="52647AF6" w14:textId="77777777" w:rsidR="00291723" w:rsidRPr="005146A6" w:rsidRDefault="00291723" w:rsidP="005146A6">
      <w:pPr>
        <w:tabs>
          <w:tab w:val="left" w:pos="450"/>
        </w:tabs>
      </w:pPr>
    </w:p>
    <w:p w14:paraId="661CE6D2" w14:textId="794FB3B6" w:rsidR="001E7CD3" w:rsidRPr="005146A6" w:rsidRDefault="00D116DB" w:rsidP="005146A6">
      <w:pPr>
        <w:tabs>
          <w:tab w:val="left" w:pos="450"/>
        </w:tabs>
      </w:pPr>
      <w:r w:rsidRPr="005146A6">
        <w:t>2</w:t>
      </w:r>
      <w:r w:rsidR="00291723" w:rsidRPr="005146A6">
        <w:t>.4.3</w:t>
      </w:r>
      <w:r w:rsidR="00A27C55" w:rsidRPr="005146A6">
        <w:t xml:space="preserve"> </w:t>
      </w:r>
      <w:r w:rsidR="00077F02" w:rsidRPr="005146A6">
        <w:t>Provide post-operative care, includ</w:t>
      </w:r>
      <w:r w:rsidR="00D34816">
        <w:t>ing</w:t>
      </w:r>
      <w:r w:rsidR="00077F02" w:rsidRPr="005146A6">
        <w:t xml:space="preserve"> buprenorphine and meloxicam (twice daily for 3 days), and enrofloxacin (once daily for 5 days). Manually express the bladder (Crede maneuver). Provide food and water ad libitum.</w:t>
      </w:r>
      <w:r w:rsidR="00FC4DCD" w:rsidRPr="005146A6">
        <w:t xml:space="preserve"> </w:t>
      </w:r>
      <w:bookmarkStart w:id="9" w:name="_Hlk213660451"/>
    </w:p>
    <w:p w14:paraId="51586EFE" w14:textId="6BB48C96" w:rsidR="00CC04EA" w:rsidRPr="005146A6" w:rsidRDefault="00CC04EA" w:rsidP="005146A6">
      <w:pPr>
        <w:tabs>
          <w:tab w:val="left" w:pos="450"/>
        </w:tabs>
      </w:pPr>
    </w:p>
    <w:p w14:paraId="08824996" w14:textId="380C4AF0" w:rsidR="00CC04EA" w:rsidRPr="005B333E" w:rsidRDefault="0016207A" w:rsidP="005146A6">
      <w:pPr>
        <w:tabs>
          <w:tab w:val="left" w:pos="450"/>
        </w:tabs>
        <w:rPr>
          <w:b/>
          <w:highlight w:val="yellow"/>
        </w:rPr>
      </w:pPr>
      <w:r w:rsidRPr="005B333E">
        <w:rPr>
          <w:b/>
          <w:highlight w:val="yellow"/>
        </w:rPr>
        <w:t xml:space="preserve">3. </w:t>
      </w:r>
      <w:r w:rsidR="00CC04EA" w:rsidRPr="005B333E">
        <w:rPr>
          <w:b/>
          <w:highlight w:val="yellow"/>
        </w:rPr>
        <w:t>Settings for recording and exporting</w:t>
      </w:r>
      <w:r w:rsidR="000E54D7" w:rsidRPr="005B333E">
        <w:rPr>
          <w:b/>
          <w:highlight w:val="yellow"/>
        </w:rPr>
        <w:t xml:space="preserve"> data</w:t>
      </w:r>
    </w:p>
    <w:p w14:paraId="37B123FD" w14:textId="04F3BEA7" w:rsidR="00CC04EA" w:rsidRPr="005B333E" w:rsidRDefault="00CC04EA" w:rsidP="005146A6">
      <w:pPr>
        <w:tabs>
          <w:tab w:val="left" w:pos="450"/>
        </w:tabs>
        <w:rPr>
          <w:b/>
          <w:highlight w:val="yellow"/>
        </w:rPr>
      </w:pPr>
    </w:p>
    <w:p w14:paraId="606F6918" w14:textId="237E9134" w:rsidR="0016207A" w:rsidRPr="005B333E" w:rsidRDefault="00D34816" w:rsidP="005146A6">
      <w:pPr>
        <w:pBdr>
          <w:top w:val="nil"/>
          <w:left w:val="nil"/>
          <w:bottom w:val="nil"/>
          <w:right w:val="nil"/>
          <w:between w:val="nil"/>
        </w:pBdr>
        <w:rPr>
          <w:highlight w:val="yellow"/>
        </w:rPr>
      </w:pPr>
      <w:r w:rsidRPr="005B333E">
        <w:rPr>
          <w:highlight w:val="yellow"/>
        </w:rPr>
        <w:t xml:space="preserve">NOTE: </w:t>
      </w:r>
      <w:r w:rsidR="00CC04EA" w:rsidRPr="005B333E">
        <w:rPr>
          <w:highlight w:val="yellow"/>
        </w:rPr>
        <w:t xml:space="preserve">The settings for recording and exporting cardiovascular, core body temperature, animal activity parameters, </w:t>
      </w:r>
      <w:r w:rsidR="00CE7B5E" w:rsidRPr="005B333E">
        <w:rPr>
          <w:highlight w:val="yellow"/>
        </w:rPr>
        <w:t xml:space="preserve">pre- </w:t>
      </w:r>
      <w:r w:rsidR="00CC04EA" w:rsidRPr="005B333E">
        <w:rPr>
          <w:highlight w:val="yellow"/>
        </w:rPr>
        <w:t xml:space="preserve">and </w:t>
      </w:r>
      <w:r w:rsidR="00CE7B5E" w:rsidRPr="005B333E">
        <w:rPr>
          <w:highlight w:val="yellow"/>
        </w:rPr>
        <w:t>post-</w:t>
      </w:r>
      <w:r w:rsidR="00CC04EA" w:rsidRPr="005B333E">
        <w:rPr>
          <w:highlight w:val="yellow"/>
        </w:rPr>
        <w:t xml:space="preserve">SCI using </w:t>
      </w:r>
      <w:proofErr w:type="spellStart"/>
      <w:r w:rsidR="00CC04EA" w:rsidRPr="005B333E">
        <w:rPr>
          <w:highlight w:val="yellow"/>
        </w:rPr>
        <w:t>Ponemah</w:t>
      </w:r>
      <w:proofErr w:type="spellEnd"/>
      <w:r w:rsidR="00CC04EA" w:rsidRPr="005B333E">
        <w:rPr>
          <w:highlight w:val="yellow"/>
        </w:rPr>
        <w:t xml:space="preserve"> software</w:t>
      </w:r>
      <w:r w:rsidR="001916BC" w:rsidRPr="005B333E">
        <w:rPr>
          <w:highlight w:val="yellow"/>
        </w:rPr>
        <w:t xml:space="preserve"> </w:t>
      </w:r>
      <w:r w:rsidR="001916BC" w:rsidRPr="005B333E">
        <w:rPr>
          <w:iCs/>
          <w:highlight w:val="yellow"/>
        </w:rPr>
        <w:t>(version 6.51)</w:t>
      </w:r>
      <w:r w:rsidR="00CC04EA" w:rsidRPr="005B333E">
        <w:rPr>
          <w:highlight w:val="yellow"/>
        </w:rPr>
        <w:t xml:space="preserve"> are mentioned. </w:t>
      </w:r>
    </w:p>
    <w:p w14:paraId="3CBC973F" w14:textId="3A54186B" w:rsidR="0016207A" w:rsidRPr="005B333E" w:rsidRDefault="0016207A" w:rsidP="005146A6">
      <w:pPr>
        <w:pBdr>
          <w:top w:val="nil"/>
          <w:left w:val="nil"/>
          <w:bottom w:val="nil"/>
          <w:right w:val="nil"/>
          <w:between w:val="nil"/>
        </w:pBdr>
        <w:rPr>
          <w:highlight w:val="yellow"/>
        </w:rPr>
      </w:pPr>
    </w:p>
    <w:p w14:paraId="47399816" w14:textId="5C3FED90" w:rsidR="0016207A" w:rsidRPr="005B333E" w:rsidRDefault="0016207A" w:rsidP="005146A6">
      <w:pPr>
        <w:pBdr>
          <w:top w:val="nil"/>
          <w:left w:val="nil"/>
          <w:bottom w:val="nil"/>
          <w:right w:val="nil"/>
          <w:between w:val="nil"/>
        </w:pBdr>
        <w:rPr>
          <w:highlight w:val="yellow"/>
        </w:rPr>
      </w:pPr>
      <w:r w:rsidRPr="005B333E">
        <w:rPr>
          <w:highlight w:val="yellow"/>
        </w:rPr>
        <w:t xml:space="preserve">3.1 Data recording </w:t>
      </w:r>
    </w:p>
    <w:p w14:paraId="1B899FBB" w14:textId="77777777" w:rsidR="0016207A" w:rsidRPr="005B333E" w:rsidRDefault="0016207A" w:rsidP="005146A6">
      <w:pPr>
        <w:pBdr>
          <w:top w:val="nil"/>
          <w:left w:val="nil"/>
          <w:bottom w:val="nil"/>
          <w:right w:val="nil"/>
          <w:between w:val="nil"/>
        </w:pBdr>
        <w:rPr>
          <w:highlight w:val="yellow"/>
        </w:rPr>
      </w:pPr>
    </w:p>
    <w:p w14:paraId="0627097C" w14:textId="2977ED1E" w:rsidR="0016207A" w:rsidRPr="005B333E" w:rsidRDefault="0016207A" w:rsidP="005146A6">
      <w:pPr>
        <w:pBdr>
          <w:top w:val="nil"/>
          <w:left w:val="nil"/>
          <w:bottom w:val="nil"/>
          <w:right w:val="nil"/>
          <w:between w:val="nil"/>
        </w:pBdr>
        <w:rPr>
          <w:highlight w:val="yellow"/>
        </w:rPr>
      </w:pPr>
      <w:r w:rsidRPr="005B333E">
        <w:rPr>
          <w:highlight w:val="yellow"/>
        </w:rPr>
        <w:t xml:space="preserve">3.1.1 </w:t>
      </w:r>
      <w:r w:rsidR="00CC04EA" w:rsidRPr="005B333E">
        <w:rPr>
          <w:highlight w:val="yellow"/>
        </w:rPr>
        <w:t xml:space="preserve">For recording the various </w:t>
      </w:r>
      <w:proofErr w:type="gramStart"/>
      <w:r w:rsidR="00CC04EA" w:rsidRPr="005B333E">
        <w:rPr>
          <w:highlight w:val="yellow"/>
        </w:rPr>
        <w:t>parameter</w:t>
      </w:r>
      <w:r w:rsidR="00527B6B" w:rsidRPr="005B333E">
        <w:rPr>
          <w:highlight w:val="yellow"/>
        </w:rPr>
        <w:t>s</w:t>
      </w:r>
      <w:r w:rsidR="00CC04EA" w:rsidRPr="005B333E">
        <w:rPr>
          <w:highlight w:val="yellow"/>
        </w:rPr>
        <w:t>,  click</w:t>
      </w:r>
      <w:proofErr w:type="gramEnd"/>
      <w:r w:rsidR="00CC04EA" w:rsidRPr="005B333E">
        <w:rPr>
          <w:highlight w:val="yellow"/>
        </w:rPr>
        <w:t xml:space="preserve"> </w:t>
      </w:r>
      <w:r w:rsidR="00527B6B" w:rsidRPr="005B333E">
        <w:rPr>
          <w:highlight w:val="yellow"/>
        </w:rPr>
        <w:t xml:space="preserve">on </w:t>
      </w:r>
      <w:r w:rsidR="00CC04EA" w:rsidRPr="005B333E">
        <w:rPr>
          <w:rStyle w:val="Strong"/>
          <w:bCs w:val="0"/>
          <w:highlight w:val="yellow"/>
        </w:rPr>
        <w:t>Create</w:t>
      </w:r>
      <w:r w:rsidR="00CC04EA" w:rsidRPr="005B333E">
        <w:rPr>
          <w:highlight w:val="yellow"/>
        </w:rPr>
        <w:t xml:space="preserve"> under the </w:t>
      </w:r>
      <w:r w:rsidR="00CC04EA" w:rsidRPr="005B333E">
        <w:rPr>
          <w:b/>
          <w:bCs/>
          <w:highlight w:val="yellow"/>
        </w:rPr>
        <w:t xml:space="preserve">Experiment </w:t>
      </w:r>
      <w:r w:rsidR="00322BA2" w:rsidRPr="005B333E">
        <w:rPr>
          <w:b/>
          <w:bCs/>
          <w:highlight w:val="yellow"/>
        </w:rPr>
        <w:t>tab</w:t>
      </w:r>
      <w:r w:rsidR="00CC04EA" w:rsidRPr="005B333E">
        <w:rPr>
          <w:highlight w:val="yellow"/>
        </w:rPr>
        <w:t xml:space="preserve"> and label the experiment. </w:t>
      </w:r>
    </w:p>
    <w:p w14:paraId="09FDC9C5" w14:textId="77777777" w:rsidR="0016207A" w:rsidRPr="005B333E" w:rsidRDefault="0016207A" w:rsidP="005146A6">
      <w:pPr>
        <w:pBdr>
          <w:top w:val="nil"/>
          <w:left w:val="nil"/>
          <w:bottom w:val="nil"/>
          <w:right w:val="nil"/>
          <w:between w:val="nil"/>
        </w:pBdr>
        <w:rPr>
          <w:highlight w:val="yellow"/>
        </w:rPr>
      </w:pPr>
    </w:p>
    <w:p w14:paraId="311C9761" w14:textId="77777777" w:rsidR="00527B6B" w:rsidRPr="005B333E" w:rsidRDefault="0016207A" w:rsidP="005146A6">
      <w:pPr>
        <w:pBdr>
          <w:top w:val="nil"/>
          <w:left w:val="nil"/>
          <w:bottom w:val="nil"/>
          <w:right w:val="nil"/>
          <w:between w:val="nil"/>
        </w:pBdr>
        <w:rPr>
          <w:highlight w:val="yellow"/>
        </w:rPr>
      </w:pPr>
      <w:r w:rsidRPr="005B333E">
        <w:rPr>
          <w:highlight w:val="yellow"/>
        </w:rPr>
        <w:t xml:space="preserve">3.1.2 </w:t>
      </w:r>
      <w:r w:rsidR="00CC04EA" w:rsidRPr="005B333E">
        <w:rPr>
          <w:highlight w:val="yellow"/>
        </w:rPr>
        <w:t xml:space="preserve">Go to </w:t>
      </w:r>
      <w:r w:rsidR="00527B6B" w:rsidRPr="005B333E">
        <w:rPr>
          <w:highlight w:val="yellow"/>
        </w:rPr>
        <w:t xml:space="preserve">the </w:t>
      </w:r>
      <w:r w:rsidR="00CC04EA" w:rsidRPr="005B333E">
        <w:rPr>
          <w:rStyle w:val="Strong"/>
          <w:b w:val="0"/>
          <w:highlight w:val="yellow"/>
        </w:rPr>
        <w:t>Hardware</w:t>
      </w:r>
      <w:r w:rsidR="009659A3" w:rsidRPr="005B333E">
        <w:rPr>
          <w:highlight w:val="yellow"/>
        </w:rPr>
        <w:t xml:space="preserve"> </w:t>
      </w:r>
      <w:r w:rsidR="00322BA2" w:rsidRPr="005B333E">
        <w:rPr>
          <w:highlight w:val="yellow"/>
        </w:rPr>
        <w:t>tab</w:t>
      </w:r>
      <w:r w:rsidR="00CC04EA" w:rsidRPr="005B333E">
        <w:rPr>
          <w:highlight w:val="yellow"/>
        </w:rPr>
        <w:t xml:space="preserve">, click </w:t>
      </w:r>
      <w:r w:rsidR="00527B6B" w:rsidRPr="005B333E">
        <w:rPr>
          <w:highlight w:val="yellow"/>
        </w:rPr>
        <w:t xml:space="preserve">on </w:t>
      </w:r>
      <w:r w:rsidR="00CC04EA" w:rsidRPr="005B333E">
        <w:rPr>
          <w:rStyle w:val="Strong"/>
          <w:bCs w:val="0"/>
          <w:highlight w:val="yellow"/>
        </w:rPr>
        <w:t>Edit APR Configuration</w:t>
      </w:r>
      <w:r w:rsidR="00CC04EA" w:rsidRPr="005B333E">
        <w:rPr>
          <w:highlight w:val="yellow"/>
        </w:rPr>
        <w:t xml:space="preserve">, select the </w:t>
      </w:r>
      <w:r w:rsidR="00CC04EA" w:rsidRPr="005B333E">
        <w:rPr>
          <w:b/>
          <w:bCs/>
          <w:highlight w:val="yellow"/>
        </w:rPr>
        <w:t>APR</w:t>
      </w:r>
      <w:r w:rsidR="00CC04EA" w:rsidRPr="005B333E">
        <w:rPr>
          <w:highlight w:val="yellow"/>
        </w:rPr>
        <w:t xml:space="preserve">, and click </w:t>
      </w:r>
      <w:r w:rsidR="00527B6B" w:rsidRPr="005B333E">
        <w:rPr>
          <w:highlight w:val="yellow"/>
        </w:rPr>
        <w:t xml:space="preserve">on </w:t>
      </w:r>
      <w:r w:rsidR="00CC04EA" w:rsidRPr="005B333E">
        <w:rPr>
          <w:rStyle w:val="Strong"/>
          <w:bCs w:val="0"/>
          <w:highlight w:val="yellow"/>
        </w:rPr>
        <w:t>Add</w:t>
      </w:r>
      <w:r w:rsidR="00CC04EA" w:rsidRPr="005B333E">
        <w:rPr>
          <w:b/>
          <w:highlight w:val="yellow"/>
        </w:rPr>
        <w:t xml:space="preserve"> </w:t>
      </w:r>
      <w:r w:rsidR="00CC04EA" w:rsidRPr="005B333E">
        <w:rPr>
          <w:highlight w:val="yellow"/>
        </w:rPr>
        <w:t xml:space="preserve">to move it to the available region. Then, click </w:t>
      </w:r>
      <w:r w:rsidR="00527B6B" w:rsidRPr="005B333E">
        <w:rPr>
          <w:highlight w:val="yellow"/>
        </w:rPr>
        <w:t xml:space="preserve">on </w:t>
      </w:r>
      <w:r w:rsidR="00CC04EA" w:rsidRPr="005B333E">
        <w:rPr>
          <w:rStyle w:val="Strong"/>
          <w:bCs w:val="0"/>
          <w:highlight w:val="yellow"/>
        </w:rPr>
        <w:t xml:space="preserve">Edit </w:t>
      </w:r>
      <w:proofErr w:type="spellStart"/>
      <w:r w:rsidR="00CC04EA" w:rsidRPr="005B333E">
        <w:rPr>
          <w:rStyle w:val="Strong"/>
          <w:bCs w:val="0"/>
          <w:highlight w:val="yellow"/>
        </w:rPr>
        <w:t>PhysioTel</w:t>
      </w:r>
      <w:proofErr w:type="spellEnd"/>
      <w:r w:rsidR="00CC04EA" w:rsidRPr="005B333E">
        <w:rPr>
          <w:rStyle w:val="Strong"/>
          <w:bCs w:val="0"/>
          <w:highlight w:val="yellow"/>
        </w:rPr>
        <w:t>/HD MX2 Configuration</w:t>
      </w:r>
      <w:r w:rsidR="00B24835" w:rsidRPr="005B333E">
        <w:rPr>
          <w:highlight w:val="yellow"/>
        </w:rPr>
        <w:t xml:space="preserve"> in the hardware tab to</w:t>
      </w:r>
      <w:r w:rsidR="00CC04EA" w:rsidRPr="005B333E">
        <w:rPr>
          <w:highlight w:val="yellow"/>
        </w:rPr>
        <w:t xml:space="preserve"> select the </w:t>
      </w:r>
      <w:r w:rsidR="00CC04EA" w:rsidRPr="005B333E">
        <w:rPr>
          <w:b/>
          <w:bCs/>
          <w:highlight w:val="yellow"/>
        </w:rPr>
        <w:t>MX-2</w:t>
      </w:r>
      <w:r w:rsidR="00CC04EA" w:rsidRPr="005B333E">
        <w:rPr>
          <w:highlight w:val="yellow"/>
        </w:rPr>
        <w:t xml:space="preserve">, </w:t>
      </w:r>
      <w:r w:rsidR="00B2357A" w:rsidRPr="005B333E">
        <w:rPr>
          <w:highlight w:val="yellow"/>
        </w:rPr>
        <w:t xml:space="preserve">then </w:t>
      </w:r>
      <w:r w:rsidR="00CC04EA" w:rsidRPr="005B333E">
        <w:rPr>
          <w:highlight w:val="yellow"/>
        </w:rPr>
        <w:t xml:space="preserve">click </w:t>
      </w:r>
      <w:r w:rsidR="00527B6B" w:rsidRPr="005B333E">
        <w:rPr>
          <w:highlight w:val="yellow"/>
        </w:rPr>
        <w:t xml:space="preserve">on </w:t>
      </w:r>
      <w:r w:rsidR="00CC04EA" w:rsidRPr="005B333E">
        <w:rPr>
          <w:rStyle w:val="Strong"/>
          <w:bCs w:val="0"/>
          <w:highlight w:val="yellow"/>
        </w:rPr>
        <w:t>Add</w:t>
      </w:r>
      <w:r w:rsidR="00CC04EA" w:rsidRPr="005B333E">
        <w:rPr>
          <w:bCs/>
          <w:highlight w:val="yellow"/>
        </w:rPr>
        <w:t>,</w:t>
      </w:r>
      <w:r w:rsidR="00CC04EA" w:rsidRPr="005B333E">
        <w:rPr>
          <w:highlight w:val="yellow"/>
        </w:rPr>
        <w:t xml:space="preserve"> and confirm </w:t>
      </w:r>
      <w:r w:rsidR="00B2357A" w:rsidRPr="005B333E">
        <w:rPr>
          <w:highlight w:val="yellow"/>
        </w:rPr>
        <w:t xml:space="preserve">that </w:t>
      </w:r>
      <w:r w:rsidR="00CC04EA" w:rsidRPr="005B333E">
        <w:rPr>
          <w:highlight w:val="yellow"/>
        </w:rPr>
        <w:t xml:space="preserve">it appears in the left panel. </w:t>
      </w:r>
    </w:p>
    <w:p w14:paraId="0A9D22CD" w14:textId="77777777" w:rsidR="00527B6B" w:rsidRPr="005B333E" w:rsidRDefault="00527B6B" w:rsidP="005146A6">
      <w:pPr>
        <w:pBdr>
          <w:top w:val="nil"/>
          <w:left w:val="nil"/>
          <w:bottom w:val="nil"/>
          <w:right w:val="nil"/>
          <w:between w:val="nil"/>
        </w:pBdr>
        <w:rPr>
          <w:highlight w:val="yellow"/>
        </w:rPr>
      </w:pPr>
    </w:p>
    <w:p w14:paraId="39AED45F" w14:textId="40B7312A" w:rsidR="0016207A" w:rsidRPr="005B333E" w:rsidRDefault="00527B6B" w:rsidP="005146A6">
      <w:pPr>
        <w:pBdr>
          <w:top w:val="nil"/>
          <w:left w:val="nil"/>
          <w:bottom w:val="nil"/>
          <w:right w:val="nil"/>
          <w:between w:val="nil"/>
        </w:pBdr>
        <w:rPr>
          <w:highlight w:val="yellow"/>
        </w:rPr>
      </w:pPr>
      <w:r w:rsidRPr="005B333E">
        <w:rPr>
          <w:highlight w:val="yellow"/>
        </w:rPr>
        <w:t xml:space="preserve">3.1.2.1 </w:t>
      </w:r>
      <w:r w:rsidR="00CC04EA" w:rsidRPr="005B333E">
        <w:rPr>
          <w:highlight w:val="yellow"/>
        </w:rPr>
        <w:t xml:space="preserve">Add implants </w:t>
      </w:r>
      <w:r w:rsidR="00ED05F0" w:rsidRPr="005B333E">
        <w:rPr>
          <w:highlight w:val="yellow"/>
        </w:rPr>
        <w:t xml:space="preserve">assigned to different animals </w:t>
      </w:r>
      <w:r w:rsidR="00CC04EA" w:rsidRPr="005B333E">
        <w:rPr>
          <w:highlight w:val="yellow"/>
        </w:rPr>
        <w:t>from the implant inventory on the right side</w:t>
      </w:r>
      <w:r w:rsidR="00ED0A11" w:rsidRPr="005B333E">
        <w:rPr>
          <w:highlight w:val="yellow"/>
        </w:rPr>
        <w:t xml:space="preserve"> to the middle panel</w:t>
      </w:r>
      <w:r w:rsidR="00CC04EA" w:rsidRPr="005B333E">
        <w:rPr>
          <w:highlight w:val="yellow"/>
        </w:rPr>
        <w:t xml:space="preserve">. </w:t>
      </w:r>
      <w:r w:rsidR="0003316B" w:rsidRPr="005B333E">
        <w:rPr>
          <w:highlight w:val="yellow"/>
        </w:rPr>
        <w:t xml:space="preserve">The number of implants that can </w:t>
      </w:r>
      <w:r w:rsidR="00F05BD5" w:rsidRPr="005B333E">
        <w:rPr>
          <w:highlight w:val="yellow"/>
        </w:rPr>
        <w:t xml:space="preserve">be </w:t>
      </w:r>
      <w:r w:rsidR="0003316B" w:rsidRPr="005B333E">
        <w:rPr>
          <w:highlight w:val="yellow"/>
        </w:rPr>
        <w:t xml:space="preserve">added depends on </w:t>
      </w:r>
      <w:r w:rsidR="00F05BD5" w:rsidRPr="005B333E">
        <w:rPr>
          <w:highlight w:val="yellow"/>
        </w:rPr>
        <w:t xml:space="preserve">the </w:t>
      </w:r>
      <w:r w:rsidR="00157403" w:rsidRPr="005B333E">
        <w:rPr>
          <w:highlight w:val="yellow"/>
        </w:rPr>
        <w:t xml:space="preserve">number of receiver plates connected with the system. </w:t>
      </w:r>
      <w:r w:rsidR="00CC04EA" w:rsidRPr="005B333E">
        <w:rPr>
          <w:highlight w:val="yellow"/>
        </w:rPr>
        <w:t xml:space="preserve">Click on each added implant </w:t>
      </w:r>
      <w:r w:rsidR="00695E2B" w:rsidRPr="005B333E">
        <w:rPr>
          <w:highlight w:val="yellow"/>
        </w:rPr>
        <w:t>(</w:t>
      </w:r>
      <w:r w:rsidR="002F2CD6" w:rsidRPr="005B333E">
        <w:rPr>
          <w:highlight w:val="yellow"/>
        </w:rPr>
        <w:t xml:space="preserve">labeled with animal number) </w:t>
      </w:r>
      <w:r w:rsidR="00CC04EA" w:rsidRPr="005B333E">
        <w:rPr>
          <w:highlight w:val="yellow"/>
        </w:rPr>
        <w:t>in the left panel and connect it to a different receiver plate. Save and exit once all connections are made.</w:t>
      </w:r>
    </w:p>
    <w:p w14:paraId="147AAC78" w14:textId="39818A99" w:rsidR="0016207A" w:rsidRPr="005B333E" w:rsidRDefault="00CC04EA" w:rsidP="005146A6">
      <w:pPr>
        <w:pBdr>
          <w:top w:val="nil"/>
          <w:left w:val="nil"/>
          <w:bottom w:val="nil"/>
          <w:right w:val="nil"/>
          <w:between w:val="nil"/>
        </w:pBdr>
        <w:rPr>
          <w:highlight w:val="yellow"/>
        </w:rPr>
      </w:pPr>
      <w:r w:rsidRPr="005B333E">
        <w:rPr>
          <w:highlight w:val="yellow"/>
        </w:rPr>
        <w:t xml:space="preserve"> </w:t>
      </w:r>
    </w:p>
    <w:p w14:paraId="37B4E058" w14:textId="760BA4FD" w:rsidR="009659A3" w:rsidRPr="005B333E" w:rsidRDefault="0016207A" w:rsidP="005146A6">
      <w:pPr>
        <w:pBdr>
          <w:top w:val="nil"/>
          <w:left w:val="nil"/>
          <w:bottom w:val="nil"/>
          <w:right w:val="nil"/>
          <w:between w:val="nil"/>
        </w:pBdr>
        <w:rPr>
          <w:highlight w:val="yellow"/>
        </w:rPr>
      </w:pPr>
      <w:r w:rsidRPr="005B333E">
        <w:rPr>
          <w:highlight w:val="yellow"/>
        </w:rPr>
        <w:t xml:space="preserve">3.1.3 </w:t>
      </w:r>
      <w:r w:rsidR="002930D1" w:rsidRPr="005B333E">
        <w:rPr>
          <w:highlight w:val="yellow"/>
        </w:rPr>
        <w:t xml:space="preserve">Go to </w:t>
      </w:r>
      <w:r w:rsidR="00F05BD5" w:rsidRPr="005B333E">
        <w:rPr>
          <w:highlight w:val="yellow"/>
        </w:rPr>
        <w:t xml:space="preserve">the </w:t>
      </w:r>
      <w:r w:rsidR="009659A3" w:rsidRPr="005B333E">
        <w:rPr>
          <w:highlight w:val="yellow"/>
        </w:rPr>
        <w:t xml:space="preserve">Set up </w:t>
      </w:r>
      <w:r w:rsidR="00E17843" w:rsidRPr="005B333E">
        <w:rPr>
          <w:highlight w:val="yellow"/>
        </w:rPr>
        <w:t>tab</w:t>
      </w:r>
      <w:r w:rsidR="009659A3" w:rsidRPr="005B333E">
        <w:rPr>
          <w:highlight w:val="yellow"/>
        </w:rPr>
        <w:t xml:space="preserve"> and then choose </w:t>
      </w:r>
      <w:r w:rsidR="00CC04EA" w:rsidRPr="005B333E">
        <w:rPr>
          <w:rStyle w:val="Strong"/>
          <w:bCs w:val="0"/>
          <w:highlight w:val="yellow"/>
        </w:rPr>
        <w:t>Experiment Setup</w:t>
      </w:r>
      <w:r w:rsidR="00CC04EA" w:rsidRPr="005B333E">
        <w:rPr>
          <w:highlight w:val="yellow"/>
        </w:rPr>
        <w:t xml:space="preserve">, click on </w:t>
      </w:r>
      <w:r w:rsidR="00CC04EA" w:rsidRPr="005B333E">
        <w:rPr>
          <w:rStyle w:val="Strong"/>
          <w:bCs w:val="0"/>
          <w:highlight w:val="yellow"/>
        </w:rPr>
        <w:t>Enable Page</w:t>
      </w:r>
      <w:r w:rsidR="00CC04EA" w:rsidRPr="005B333E">
        <w:rPr>
          <w:highlight w:val="yellow"/>
        </w:rPr>
        <w:t xml:space="preserve">, then click </w:t>
      </w:r>
      <w:r w:rsidR="00F05BD5" w:rsidRPr="005B333E">
        <w:rPr>
          <w:highlight w:val="yellow"/>
        </w:rPr>
        <w:t xml:space="preserve">on </w:t>
      </w:r>
      <w:r w:rsidR="00CC04EA" w:rsidRPr="005B333E">
        <w:rPr>
          <w:highlight w:val="yellow"/>
        </w:rPr>
        <w:t xml:space="preserve">the black background. Choose the </w:t>
      </w:r>
      <w:r w:rsidR="00CC04EA" w:rsidRPr="005B333E">
        <w:rPr>
          <w:b/>
          <w:bCs/>
          <w:highlight w:val="yellow"/>
        </w:rPr>
        <w:t>subject</w:t>
      </w:r>
      <w:r w:rsidR="00CC04EA" w:rsidRPr="005B333E">
        <w:rPr>
          <w:highlight w:val="yellow"/>
        </w:rPr>
        <w:t xml:space="preserve">, add </w:t>
      </w:r>
      <w:r w:rsidR="00CC04EA" w:rsidRPr="005B333E">
        <w:rPr>
          <w:b/>
          <w:bCs/>
          <w:highlight w:val="yellow"/>
        </w:rPr>
        <w:t>pressure</w:t>
      </w:r>
      <w:r w:rsidR="00CC04EA" w:rsidRPr="005B333E">
        <w:rPr>
          <w:highlight w:val="yellow"/>
        </w:rPr>
        <w:t xml:space="preserve"> in the label, change the unit to </w:t>
      </w:r>
      <w:r w:rsidR="00CC04EA" w:rsidRPr="005B333E">
        <w:rPr>
          <w:rStyle w:val="Strong"/>
          <w:bCs w:val="0"/>
          <w:highlight w:val="yellow"/>
        </w:rPr>
        <w:t>mmHg</w:t>
      </w:r>
      <w:r w:rsidR="00CC04EA" w:rsidRPr="005B333E">
        <w:rPr>
          <w:highlight w:val="yellow"/>
        </w:rPr>
        <w:t xml:space="preserve">, set the low and high values, and choose a color for displaying blood pressure traces. </w:t>
      </w:r>
    </w:p>
    <w:p w14:paraId="30BA23E1" w14:textId="77777777" w:rsidR="009659A3" w:rsidRPr="005B333E" w:rsidRDefault="009659A3" w:rsidP="005146A6">
      <w:pPr>
        <w:pBdr>
          <w:top w:val="nil"/>
          <w:left w:val="nil"/>
          <w:bottom w:val="nil"/>
          <w:right w:val="nil"/>
          <w:between w:val="nil"/>
        </w:pBdr>
        <w:rPr>
          <w:highlight w:val="yellow"/>
        </w:rPr>
      </w:pPr>
    </w:p>
    <w:p w14:paraId="1C17A4B6" w14:textId="0913E912" w:rsidR="009659A3" w:rsidRPr="005B333E" w:rsidRDefault="009659A3" w:rsidP="005146A6">
      <w:pPr>
        <w:pBdr>
          <w:top w:val="nil"/>
          <w:left w:val="nil"/>
          <w:bottom w:val="nil"/>
          <w:right w:val="nil"/>
          <w:between w:val="nil"/>
        </w:pBdr>
        <w:rPr>
          <w:highlight w:val="yellow"/>
        </w:rPr>
      </w:pPr>
      <w:r w:rsidRPr="005B333E">
        <w:rPr>
          <w:highlight w:val="yellow"/>
        </w:rPr>
        <w:t>3.1.4</w:t>
      </w:r>
      <w:r w:rsidR="00CB2DE7" w:rsidRPr="005B333E">
        <w:rPr>
          <w:highlight w:val="yellow"/>
        </w:rPr>
        <w:t xml:space="preserve"> </w:t>
      </w:r>
      <w:r w:rsidRPr="005B333E">
        <w:rPr>
          <w:highlight w:val="yellow"/>
        </w:rPr>
        <w:t xml:space="preserve">Go to </w:t>
      </w:r>
      <w:r w:rsidR="009F5D11" w:rsidRPr="005B333E">
        <w:rPr>
          <w:highlight w:val="yellow"/>
        </w:rPr>
        <w:t xml:space="preserve">the </w:t>
      </w:r>
      <w:r w:rsidRPr="005B333E">
        <w:rPr>
          <w:highlight w:val="yellow"/>
        </w:rPr>
        <w:t>Set up</w:t>
      </w:r>
      <w:r w:rsidR="00FB04F4" w:rsidRPr="005B333E">
        <w:rPr>
          <w:highlight w:val="yellow"/>
        </w:rPr>
        <w:t xml:space="preserve"> tab</w:t>
      </w:r>
      <w:r w:rsidRPr="005B333E">
        <w:rPr>
          <w:highlight w:val="yellow"/>
        </w:rPr>
        <w:t xml:space="preserve"> and then choose </w:t>
      </w:r>
      <w:r w:rsidR="00CC04EA" w:rsidRPr="005B333E">
        <w:rPr>
          <w:rStyle w:val="Strong"/>
          <w:bCs w:val="0"/>
          <w:highlight w:val="yellow"/>
        </w:rPr>
        <w:t>Animal Setup</w:t>
      </w:r>
      <w:r w:rsidR="00CC04EA" w:rsidRPr="005B333E">
        <w:rPr>
          <w:highlight w:val="yellow"/>
        </w:rPr>
        <w:t>.</w:t>
      </w:r>
      <w:r w:rsidR="009F5D11" w:rsidRPr="005B333E">
        <w:rPr>
          <w:highlight w:val="yellow"/>
        </w:rPr>
        <w:t xml:space="preserve"> </w:t>
      </w:r>
      <w:r w:rsidR="00CC04EA" w:rsidRPr="005B333E">
        <w:rPr>
          <w:highlight w:val="yellow"/>
        </w:rPr>
        <w:t xml:space="preserve">Click on the </w:t>
      </w:r>
      <w:r w:rsidR="00CC04EA" w:rsidRPr="005B333E">
        <w:rPr>
          <w:b/>
          <w:bCs/>
          <w:highlight w:val="yellow"/>
        </w:rPr>
        <w:t>animal number</w:t>
      </w:r>
      <w:r w:rsidR="00CC04EA" w:rsidRPr="005B333E">
        <w:rPr>
          <w:highlight w:val="yellow"/>
        </w:rPr>
        <w:t xml:space="preserve">, select the </w:t>
      </w:r>
      <w:r w:rsidR="00CC04EA" w:rsidRPr="005B333E">
        <w:rPr>
          <w:b/>
          <w:bCs/>
          <w:highlight w:val="yellow"/>
        </w:rPr>
        <w:t>gender</w:t>
      </w:r>
      <w:r w:rsidR="00CC04EA" w:rsidRPr="005B333E">
        <w:rPr>
          <w:highlight w:val="yellow"/>
        </w:rPr>
        <w:t xml:space="preserve"> and </w:t>
      </w:r>
      <w:r w:rsidR="00CC04EA" w:rsidRPr="005B333E">
        <w:rPr>
          <w:b/>
          <w:bCs/>
          <w:highlight w:val="yellow"/>
        </w:rPr>
        <w:t>species</w:t>
      </w:r>
      <w:r w:rsidR="00CC04EA" w:rsidRPr="005B333E">
        <w:rPr>
          <w:highlight w:val="yellow"/>
        </w:rPr>
        <w:t xml:space="preserve">, then click </w:t>
      </w:r>
      <w:r w:rsidR="009F5D11" w:rsidRPr="005B333E">
        <w:rPr>
          <w:highlight w:val="yellow"/>
        </w:rPr>
        <w:t xml:space="preserve">on </w:t>
      </w:r>
      <w:r w:rsidR="00CC04EA" w:rsidRPr="005B333E">
        <w:rPr>
          <w:rStyle w:val="Strong"/>
          <w:bCs w:val="0"/>
          <w:highlight w:val="yellow"/>
        </w:rPr>
        <w:t>Pressure</w:t>
      </w:r>
      <w:r w:rsidR="00CC04EA" w:rsidRPr="005B333E">
        <w:rPr>
          <w:highlight w:val="yellow"/>
        </w:rPr>
        <w:t xml:space="preserve"> to enable parameters. If heart rate needs to be displayed, click </w:t>
      </w:r>
      <w:r w:rsidR="009F5D11" w:rsidRPr="005B333E">
        <w:rPr>
          <w:highlight w:val="yellow"/>
        </w:rPr>
        <w:t xml:space="preserve">on </w:t>
      </w:r>
      <w:r w:rsidR="00CC04EA" w:rsidRPr="005B333E">
        <w:rPr>
          <w:rStyle w:val="Strong"/>
          <w:bCs w:val="0"/>
          <w:highlight w:val="yellow"/>
        </w:rPr>
        <w:t>Heart Rate</w:t>
      </w:r>
      <w:r w:rsidR="00CC04EA" w:rsidRPr="005B333E">
        <w:rPr>
          <w:highlight w:val="yellow"/>
        </w:rPr>
        <w:t xml:space="preserve">. Apply channel settings to similar channels, </w:t>
      </w:r>
      <w:r w:rsidR="009F5D11" w:rsidRPr="005B333E">
        <w:rPr>
          <w:highlight w:val="yellow"/>
        </w:rPr>
        <w:t xml:space="preserve">then click </w:t>
      </w:r>
      <w:r w:rsidR="009F5D11" w:rsidRPr="005B333E">
        <w:rPr>
          <w:b/>
          <w:bCs/>
          <w:highlight w:val="yellow"/>
        </w:rPr>
        <w:t>OK</w:t>
      </w:r>
      <w:r w:rsidRPr="005B333E">
        <w:rPr>
          <w:highlight w:val="yellow"/>
        </w:rPr>
        <w:t>. This opens a window with different implants arranged in vertical order.</w:t>
      </w:r>
    </w:p>
    <w:p w14:paraId="2E0891B2" w14:textId="77777777" w:rsidR="009659A3" w:rsidRPr="005B333E" w:rsidRDefault="009659A3" w:rsidP="005146A6">
      <w:pPr>
        <w:pBdr>
          <w:top w:val="nil"/>
          <w:left w:val="nil"/>
          <w:bottom w:val="nil"/>
          <w:right w:val="nil"/>
          <w:between w:val="nil"/>
        </w:pBdr>
        <w:rPr>
          <w:highlight w:val="yellow"/>
        </w:rPr>
      </w:pPr>
    </w:p>
    <w:p w14:paraId="6E6F5EFF" w14:textId="3BF2D11E" w:rsidR="00CC04EA" w:rsidRPr="005146A6" w:rsidRDefault="009659A3" w:rsidP="005146A6">
      <w:pPr>
        <w:pBdr>
          <w:top w:val="nil"/>
          <w:left w:val="nil"/>
          <w:bottom w:val="nil"/>
          <w:right w:val="nil"/>
          <w:between w:val="nil"/>
        </w:pBdr>
      </w:pPr>
      <w:r w:rsidRPr="005B333E">
        <w:rPr>
          <w:highlight w:val="yellow"/>
        </w:rPr>
        <w:t>3.1.5</w:t>
      </w:r>
      <w:r w:rsidR="00CC04EA" w:rsidRPr="005B333E">
        <w:rPr>
          <w:highlight w:val="yellow"/>
        </w:rPr>
        <w:t xml:space="preserve"> </w:t>
      </w:r>
      <w:r w:rsidRPr="005B333E">
        <w:rPr>
          <w:highlight w:val="yellow"/>
        </w:rPr>
        <w:t>C</w:t>
      </w:r>
      <w:r w:rsidR="00CC04EA" w:rsidRPr="005B333E">
        <w:rPr>
          <w:highlight w:val="yellow"/>
        </w:rPr>
        <w:t xml:space="preserve">lick </w:t>
      </w:r>
      <w:r w:rsidR="00ED4E62" w:rsidRPr="005B333E">
        <w:rPr>
          <w:highlight w:val="yellow"/>
        </w:rPr>
        <w:t xml:space="preserve">on </w:t>
      </w:r>
      <w:r w:rsidR="00CC04EA" w:rsidRPr="005B333E">
        <w:rPr>
          <w:rStyle w:val="Strong"/>
          <w:bCs w:val="0"/>
          <w:highlight w:val="yellow"/>
        </w:rPr>
        <w:t>All Continuous</w:t>
      </w:r>
      <w:r w:rsidR="00CC04EA" w:rsidRPr="005B333E">
        <w:rPr>
          <w:highlight w:val="yellow"/>
        </w:rPr>
        <w:t xml:space="preserve"> </w:t>
      </w:r>
      <w:r w:rsidRPr="005B333E">
        <w:rPr>
          <w:highlight w:val="yellow"/>
        </w:rPr>
        <w:t xml:space="preserve">on the top </w:t>
      </w:r>
      <w:r w:rsidR="00CC04EA" w:rsidRPr="005B333E">
        <w:rPr>
          <w:highlight w:val="yellow"/>
        </w:rPr>
        <w:t>to visualize the blood pressure recording traces on the screen.</w:t>
      </w:r>
    </w:p>
    <w:p w14:paraId="419C5738" w14:textId="6F6E98F9" w:rsidR="00CC04EA" w:rsidRPr="005146A6" w:rsidRDefault="00CC04EA" w:rsidP="005146A6">
      <w:pPr>
        <w:pBdr>
          <w:top w:val="nil"/>
          <w:left w:val="nil"/>
          <w:bottom w:val="nil"/>
          <w:right w:val="nil"/>
          <w:between w:val="nil"/>
        </w:pBdr>
      </w:pPr>
    </w:p>
    <w:p w14:paraId="00EF84B1" w14:textId="2633DCEB" w:rsidR="0016207A" w:rsidRPr="005B333E" w:rsidRDefault="0016207A" w:rsidP="005146A6">
      <w:pPr>
        <w:pBdr>
          <w:top w:val="nil"/>
          <w:left w:val="nil"/>
          <w:bottom w:val="nil"/>
          <w:right w:val="nil"/>
          <w:between w:val="nil"/>
        </w:pBdr>
        <w:rPr>
          <w:highlight w:val="yellow"/>
        </w:rPr>
      </w:pPr>
      <w:bookmarkStart w:id="10" w:name="_GoBack"/>
      <w:bookmarkEnd w:id="10"/>
      <w:r w:rsidRPr="005B333E">
        <w:rPr>
          <w:highlight w:val="yellow"/>
        </w:rPr>
        <w:lastRenderedPageBreak/>
        <w:t>3.2 Data exporting</w:t>
      </w:r>
    </w:p>
    <w:p w14:paraId="2EAEF079" w14:textId="77777777" w:rsidR="00CB2DE7" w:rsidRPr="005B333E" w:rsidRDefault="00CB2DE7" w:rsidP="005146A6">
      <w:pPr>
        <w:pBdr>
          <w:top w:val="nil"/>
          <w:left w:val="nil"/>
          <w:bottom w:val="nil"/>
          <w:right w:val="nil"/>
          <w:between w:val="nil"/>
        </w:pBdr>
        <w:rPr>
          <w:highlight w:val="yellow"/>
        </w:rPr>
      </w:pPr>
    </w:p>
    <w:p w14:paraId="39D6EE98" w14:textId="2B0A43E8" w:rsidR="0080604B" w:rsidRPr="005B333E" w:rsidRDefault="0080604B" w:rsidP="005146A6">
      <w:pPr>
        <w:pBdr>
          <w:top w:val="nil"/>
          <w:left w:val="nil"/>
          <w:bottom w:val="nil"/>
          <w:right w:val="nil"/>
          <w:between w:val="nil"/>
        </w:pBdr>
        <w:rPr>
          <w:highlight w:val="yellow"/>
        </w:rPr>
      </w:pPr>
      <w:r w:rsidRPr="005B333E">
        <w:rPr>
          <w:highlight w:val="yellow"/>
        </w:rPr>
        <w:t>3.2.1 B</w:t>
      </w:r>
      <w:r w:rsidR="00CC04EA" w:rsidRPr="005B333E">
        <w:rPr>
          <w:highlight w:val="yellow"/>
        </w:rPr>
        <w:t xml:space="preserve">egin by navigating to the </w:t>
      </w:r>
      <w:r w:rsidR="00CC04EA" w:rsidRPr="005B333E">
        <w:rPr>
          <w:rStyle w:val="Strong"/>
          <w:bCs w:val="0"/>
          <w:highlight w:val="yellow"/>
        </w:rPr>
        <w:t>Experiment</w:t>
      </w:r>
      <w:r w:rsidR="005341A6" w:rsidRPr="005B333E">
        <w:rPr>
          <w:bCs/>
          <w:highlight w:val="yellow"/>
        </w:rPr>
        <w:t xml:space="preserve"> </w:t>
      </w:r>
      <w:r w:rsidR="005341A6" w:rsidRPr="005B333E">
        <w:rPr>
          <w:highlight w:val="yellow"/>
        </w:rPr>
        <w:t>tab</w:t>
      </w:r>
      <w:r w:rsidR="00CC04EA" w:rsidRPr="005B333E">
        <w:rPr>
          <w:highlight w:val="yellow"/>
        </w:rPr>
        <w:t>, click</w:t>
      </w:r>
      <w:r w:rsidR="00BC53E2" w:rsidRPr="005B333E">
        <w:rPr>
          <w:highlight w:val="yellow"/>
        </w:rPr>
        <w:t>ing</w:t>
      </w:r>
      <w:r w:rsidR="00CC04EA" w:rsidRPr="005B333E">
        <w:rPr>
          <w:highlight w:val="yellow"/>
        </w:rPr>
        <w:t xml:space="preserve"> </w:t>
      </w:r>
      <w:r w:rsidR="00BC53E2" w:rsidRPr="005B333E">
        <w:rPr>
          <w:highlight w:val="yellow"/>
        </w:rPr>
        <w:t xml:space="preserve">on </w:t>
      </w:r>
      <w:r w:rsidR="00CC04EA" w:rsidRPr="005B333E">
        <w:rPr>
          <w:rStyle w:val="Strong"/>
          <w:bCs w:val="0"/>
          <w:highlight w:val="yellow"/>
        </w:rPr>
        <w:t>Open</w:t>
      </w:r>
      <w:r w:rsidR="00CC04EA" w:rsidRPr="005B333E">
        <w:rPr>
          <w:highlight w:val="yellow"/>
        </w:rPr>
        <w:t>, and select</w:t>
      </w:r>
      <w:r w:rsidR="00327EC9" w:rsidRPr="005B333E">
        <w:rPr>
          <w:highlight w:val="yellow"/>
        </w:rPr>
        <w:t>ing</w:t>
      </w:r>
      <w:r w:rsidR="00CC04EA" w:rsidRPr="005B333E">
        <w:rPr>
          <w:highlight w:val="yellow"/>
        </w:rPr>
        <w:t xml:space="preserve"> the data from the intended folder. </w:t>
      </w:r>
    </w:p>
    <w:p w14:paraId="5382BABA" w14:textId="77777777" w:rsidR="0080604B" w:rsidRPr="005B333E" w:rsidRDefault="0080604B" w:rsidP="005146A6">
      <w:pPr>
        <w:pBdr>
          <w:top w:val="nil"/>
          <w:left w:val="nil"/>
          <w:bottom w:val="nil"/>
          <w:right w:val="nil"/>
          <w:between w:val="nil"/>
        </w:pBdr>
        <w:rPr>
          <w:highlight w:val="yellow"/>
        </w:rPr>
      </w:pPr>
    </w:p>
    <w:p w14:paraId="6F2C7302" w14:textId="3E20BDDC" w:rsidR="00D607CE" w:rsidRPr="005B333E" w:rsidRDefault="0080604B" w:rsidP="005146A6">
      <w:pPr>
        <w:pBdr>
          <w:top w:val="nil"/>
          <w:left w:val="nil"/>
          <w:bottom w:val="nil"/>
          <w:right w:val="nil"/>
          <w:between w:val="nil"/>
        </w:pBdr>
        <w:rPr>
          <w:highlight w:val="yellow"/>
        </w:rPr>
      </w:pPr>
      <w:r w:rsidRPr="005B333E">
        <w:rPr>
          <w:highlight w:val="yellow"/>
        </w:rPr>
        <w:t>3.2.2 G</w:t>
      </w:r>
      <w:r w:rsidR="00CC04EA" w:rsidRPr="005B333E">
        <w:rPr>
          <w:highlight w:val="yellow"/>
        </w:rPr>
        <w:t xml:space="preserve">o to </w:t>
      </w:r>
      <w:r w:rsidR="00327EC9" w:rsidRPr="005B333E">
        <w:rPr>
          <w:highlight w:val="yellow"/>
        </w:rPr>
        <w:t xml:space="preserve">the </w:t>
      </w:r>
      <w:r w:rsidR="00CC04EA" w:rsidRPr="005B333E">
        <w:rPr>
          <w:rStyle w:val="Strong"/>
          <w:bCs w:val="0"/>
          <w:highlight w:val="yellow"/>
        </w:rPr>
        <w:t>Action</w:t>
      </w:r>
      <w:r w:rsidR="005341A6" w:rsidRPr="005B333E">
        <w:rPr>
          <w:rStyle w:val="Strong"/>
          <w:bCs w:val="0"/>
          <w:highlight w:val="yellow"/>
        </w:rPr>
        <w:t xml:space="preserve"> tab</w:t>
      </w:r>
      <w:r w:rsidR="00CC04EA" w:rsidRPr="005B333E">
        <w:rPr>
          <w:highlight w:val="yellow"/>
        </w:rPr>
        <w:t xml:space="preserve">, click </w:t>
      </w:r>
      <w:r w:rsidR="00327EC9" w:rsidRPr="005B333E">
        <w:rPr>
          <w:highlight w:val="yellow"/>
        </w:rPr>
        <w:t xml:space="preserve">on </w:t>
      </w:r>
      <w:r w:rsidR="00CC04EA" w:rsidRPr="005B333E">
        <w:rPr>
          <w:rStyle w:val="Strong"/>
          <w:bCs w:val="0"/>
          <w:highlight w:val="yellow"/>
        </w:rPr>
        <w:t>Start Review</w:t>
      </w:r>
      <w:r w:rsidR="00CC04EA" w:rsidRPr="005B333E">
        <w:rPr>
          <w:bCs/>
          <w:highlight w:val="yellow"/>
        </w:rPr>
        <w:t>,</w:t>
      </w:r>
      <w:r w:rsidR="00CC04EA" w:rsidRPr="005B333E">
        <w:rPr>
          <w:highlight w:val="yellow"/>
        </w:rPr>
        <w:t xml:space="preserve"> and select the subject number, desired signal types, and time range by checking the intended outcomes</w:t>
      </w:r>
      <w:r w:rsidR="00040906" w:rsidRPr="005B333E">
        <w:rPr>
          <w:highlight w:val="yellow"/>
        </w:rPr>
        <w:t>. N</w:t>
      </w:r>
      <w:r w:rsidR="00CC04EA" w:rsidRPr="005B333E">
        <w:rPr>
          <w:highlight w:val="yellow"/>
        </w:rPr>
        <w:t>ote that the software exports up to 3GB of data at a time. The data can be derived by setting the logging rate</w:t>
      </w:r>
      <w:r w:rsidR="00D607CE" w:rsidRPr="005B333E">
        <w:rPr>
          <w:highlight w:val="yellow"/>
        </w:rPr>
        <w:t xml:space="preserve"> in </w:t>
      </w:r>
      <w:r w:rsidR="00040906" w:rsidRPr="005B333E">
        <w:rPr>
          <w:highlight w:val="yellow"/>
        </w:rPr>
        <w:t xml:space="preserve">the </w:t>
      </w:r>
      <w:r w:rsidR="00D607CE" w:rsidRPr="005B333E">
        <w:rPr>
          <w:highlight w:val="yellow"/>
        </w:rPr>
        <w:t>actions tab</w:t>
      </w:r>
      <w:r w:rsidR="00CC04EA" w:rsidRPr="005B333E">
        <w:rPr>
          <w:highlight w:val="yellow"/>
        </w:rPr>
        <w:t xml:space="preserve">, which determines how the data is segmented (in seconds, minutes, or hours). </w:t>
      </w:r>
    </w:p>
    <w:p w14:paraId="46792581" w14:textId="77777777" w:rsidR="00D607CE" w:rsidRPr="005B333E" w:rsidRDefault="00D607CE" w:rsidP="005146A6">
      <w:pPr>
        <w:pBdr>
          <w:top w:val="nil"/>
          <w:left w:val="nil"/>
          <w:bottom w:val="nil"/>
          <w:right w:val="nil"/>
          <w:between w:val="nil"/>
        </w:pBdr>
        <w:rPr>
          <w:highlight w:val="yellow"/>
        </w:rPr>
      </w:pPr>
    </w:p>
    <w:p w14:paraId="6E8BE901" w14:textId="44131EDB" w:rsidR="00D607CE" w:rsidRPr="005B333E" w:rsidRDefault="00D607CE" w:rsidP="005146A6">
      <w:pPr>
        <w:pBdr>
          <w:top w:val="nil"/>
          <w:left w:val="nil"/>
          <w:bottom w:val="nil"/>
          <w:right w:val="nil"/>
          <w:between w:val="nil"/>
        </w:pBdr>
        <w:rPr>
          <w:highlight w:val="yellow"/>
        </w:rPr>
      </w:pPr>
      <w:r w:rsidRPr="005B333E">
        <w:rPr>
          <w:highlight w:val="yellow"/>
        </w:rPr>
        <w:t xml:space="preserve">3.2.3 </w:t>
      </w:r>
      <w:r w:rsidR="00CC04EA" w:rsidRPr="005B333E">
        <w:rPr>
          <w:highlight w:val="yellow"/>
        </w:rPr>
        <w:t xml:space="preserve">Once selections are made, click </w:t>
      </w:r>
      <w:r w:rsidR="00040906" w:rsidRPr="005B333E">
        <w:rPr>
          <w:highlight w:val="yellow"/>
        </w:rPr>
        <w:t xml:space="preserve">on the </w:t>
      </w:r>
      <w:r w:rsidR="00CC04EA" w:rsidRPr="005B333E">
        <w:rPr>
          <w:rStyle w:val="Strong"/>
          <w:bCs w:val="0"/>
          <w:highlight w:val="yellow"/>
        </w:rPr>
        <w:t>File</w:t>
      </w:r>
      <w:r w:rsidR="005341A6" w:rsidRPr="005B333E">
        <w:rPr>
          <w:rStyle w:val="Strong"/>
          <w:bCs w:val="0"/>
          <w:highlight w:val="yellow"/>
        </w:rPr>
        <w:t xml:space="preserve"> </w:t>
      </w:r>
      <w:r w:rsidR="005341A6" w:rsidRPr="005B333E">
        <w:rPr>
          <w:rStyle w:val="Strong"/>
          <w:b w:val="0"/>
          <w:highlight w:val="yellow"/>
        </w:rPr>
        <w:t>tab</w:t>
      </w:r>
      <w:r w:rsidR="00CC04EA" w:rsidRPr="005B333E">
        <w:rPr>
          <w:highlight w:val="yellow"/>
        </w:rPr>
        <w:t xml:space="preserve">, then choose </w:t>
      </w:r>
      <w:r w:rsidR="00CC04EA" w:rsidRPr="005B333E">
        <w:rPr>
          <w:rStyle w:val="Strong"/>
          <w:bCs w:val="0"/>
          <w:highlight w:val="yellow"/>
        </w:rPr>
        <w:t>Save Marked Sections</w:t>
      </w:r>
      <w:r w:rsidR="00CC04EA" w:rsidRPr="005B333E">
        <w:rPr>
          <w:highlight w:val="yellow"/>
        </w:rPr>
        <w:t xml:space="preserve"> </w:t>
      </w:r>
      <w:r w:rsidRPr="005B333E">
        <w:rPr>
          <w:highlight w:val="yellow"/>
        </w:rPr>
        <w:t xml:space="preserve">followed by </w:t>
      </w:r>
      <w:r w:rsidR="00CC04EA" w:rsidRPr="005B333E">
        <w:rPr>
          <w:rStyle w:val="Strong"/>
          <w:bCs w:val="0"/>
          <w:highlight w:val="yellow"/>
        </w:rPr>
        <w:t>Save Derived Data</w:t>
      </w:r>
      <w:r w:rsidR="00CC04EA" w:rsidRPr="005B333E">
        <w:rPr>
          <w:highlight w:val="yellow"/>
        </w:rPr>
        <w:t xml:space="preserve">. </w:t>
      </w:r>
    </w:p>
    <w:p w14:paraId="2A13F1E6" w14:textId="77777777" w:rsidR="00D607CE" w:rsidRPr="005B333E" w:rsidRDefault="00D607CE" w:rsidP="005146A6">
      <w:pPr>
        <w:pBdr>
          <w:top w:val="nil"/>
          <w:left w:val="nil"/>
          <w:bottom w:val="nil"/>
          <w:right w:val="nil"/>
          <w:between w:val="nil"/>
        </w:pBdr>
        <w:rPr>
          <w:highlight w:val="yellow"/>
        </w:rPr>
      </w:pPr>
    </w:p>
    <w:p w14:paraId="25CADF7B" w14:textId="30680D34" w:rsidR="00CC04EA" w:rsidRPr="005146A6" w:rsidRDefault="00D607CE" w:rsidP="005146A6">
      <w:pPr>
        <w:pBdr>
          <w:top w:val="nil"/>
          <w:left w:val="nil"/>
          <w:bottom w:val="nil"/>
          <w:right w:val="nil"/>
          <w:between w:val="nil"/>
        </w:pBdr>
      </w:pPr>
      <w:r w:rsidRPr="005B333E">
        <w:rPr>
          <w:highlight w:val="yellow"/>
        </w:rPr>
        <w:t xml:space="preserve">3.2.4 </w:t>
      </w:r>
      <w:r w:rsidR="00CC04EA" w:rsidRPr="005B333E">
        <w:rPr>
          <w:highlight w:val="yellow"/>
        </w:rPr>
        <w:t xml:space="preserve">Finally, </w:t>
      </w:r>
      <w:r w:rsidR="002F70EA" w:rsidRPr="005B333E">
        <w:rPr>
          <w:highlight w:val="yellow"/>
        </w:rPr>
        <w:t>g</w:t>
      </w:r>
      <w:r w:rsidRPr="005B333E">
        <w:rPr>
          <w:highlight w:val="yellow"/>
        </w:rPr>
        <w:t xml:space="preserve">o to </w:t>
      </w:r>
      <w:r w:rsidR="00040906" w:rsidRPr="005B333E">
        <w:rPr>
          <w:highlight w:val="yellow"/>
        </w:rPr>
        <w:t xml:space="preserve">the </w:t>
      </w:r>
      <w:r w:rsidRPr="005B333E">
        <w:rPr>
          <w:highlight w:val="yellow"/>
        </w:rPr>
        <w:t xml:space="preserve">Actions </w:t>
      </w:r>
      <w:r w:rsidR="005341A6" w:rsidRPr="005B333E">
        <w:rPr>
          <w:highlight w:val="yellow"/>
        </w:rPr>
        <w:t>tab</w:t>
      </w:r>
      <w:r w:rsidRPr="005B333E">
        <w:rPr>
          <w:highlight w:val="yellow"/>
        </w:rPr>
        <w:t xml:space="preserve"> and click on </w:t>
      </w:r>
      <w:r w:rsidRPr="005B333E">
        <w:rPr>
          <w:b/>
          <w:bCs/>
          <w:highlight w:val="yellow"/>
        </w:rPr>
        <w:t>C</w:t>
      </w:r>
      <w:r w:rsidR="00CC04EA" w:rsidRPr="005B333E">
        <w:rPr>
          <w:b/>
          <w:bCs/>
          <w:highlight w:val="yellow"/>
        </w:rPr>
        <w:t xml:space="preserve">lose </w:t>
      </w:r>
      <w:r w:rsidRPr="005B333E">
        <w:rPr>
          <w:b/>
          <w:bCs/>
          <w:highlight w:val="yellow"/>
        </w:rPr>
        <w:t>R</w:t>
      </w:r>
      <w:r w:rsidR="00CC04EA" w:rsidRPr="005B333E">
        <w:rPr>
          <w:b/>
          <w:bCs/>
          <w:highlight w:val="yellow"/>
        </w:rPr>
        <w:t xml:space="preserve">eview </w:t>
      </w:r>
      <w:r w:rsidRPr="005B333E">
        <w:rPr>
          <w:b/>
          <w:bCs/>
          <w:highlight w:val="yellow"/>
        </w:rPr>
        <w:t>S</w:t>
      </w:r>
      <w:r w:rsidR="00CC04EA" w:rsidRPr="005B333E">
        <w:rPr>
          <w:b/>
          <w:bCs/>
          <w:highlight w:val="yellow"/>
        </w:rPr>
        <w:t>ession</w:t>
      </w:r>
      <w:r w:rsidRPr="005B333E">
        <w:rPr>
          <w:highlight w:val="yellow"/>
        </w:rPr>
        <w:t xml:space="preserve"> to end the data export</w:t>
      </w:r>
      <w:r w:rsidR="00CC04EA" w:rsidRPr="005B333E">
        <w:rPr>
          <w:highlight w:val="yellow"/>
        </w:rPr>
        <w:t>.</w:t>
      </w:r>
      <w:r w:rsidR="00CC04EA" w:rsidRPr="005146A6">
        <w:t xml:space="preserve"> </w:t>
      </w:r>
    </w:p>
    <w:bookmarkEnd w:id="9"/>
    <w:p w14:paraId="015D5A6B" w14:textId="77777777" w:rsidR="00FD04A9" w:rsidRPr="005146A6" w:rsidRDefault="00FD04A9" w:rsidP="005146A6">
      <w:pPr>
        <w:pStyle w:val="ListParagraph"/>
        <w:spacing w:after="0" w:line="240" w:lineRule="auto"/>
        <w:ind w:left="0"/>
        <w:jc w:val="both"/>
        <w:rPr>
          <w:rFonts w:ascii="Calibri" w:hAnsi="Calibri" w:cs="Calibri"/>
          <w:b/>
          <w:sz w:val="24"/>
          <w:szCs w:val="24"/>
        </w:rPr>
      </w:pPr>
    </w:p>
    <w:p w14:paraId="44443468" w14:textId="5935D5F1" w:rsidR="006E4797" w:rsidRPr="005146A6" w:rsidRDefault="00551D82" w:rsidP="005146A6">
      <w:pPr>
        <w:pStyle w:val="ListParagraph"/>
        <w:spacing w:after="0" w:line="240" w:lineRule="auto"/>
        <w:ind w:left="0"/>
        <w:jc w:val="both"/>
        <w:rPr>
          <w:rFonts w:ascii="Calibri" w:hAnsi="Calibri" w:cs="Calibri"/>
          <w:b/>
          <w:sz w:val="24"/>
          <w:szCs w:val="24"/>
        </w:rPr>
      </w:pPr>
      <w:r w:rsidRPr="005146A6">
        <w:rPr>
          <w:rFonts w:ascii="Calibri" w:hAnsi="Calibri" w:cs="Calibri"/>
          <w:b/>
          <w:sz w:val="24"/>
          <w:szCs w:val="24"/>
        </w:rPr>
        <w:t xml:space="preserve">RESULTS: </w:t>
      </w:r>
    </w:p>
    <w:p w14:paraId="11D74410" w14:textId="522F2CEC" w:rsidR="00AA73C4" w:rsidRPr="005146A6" w:rsidRDefault="001E6537" w:rsidP="005146A6">
      <w:pPr>
        <w:pBdr>
          <w:top w:val="nil"/>
          <w:left w:val="nil"/>
          <w:bottom w:val="nil"/>
          <w:right w:val="nil"/>
          <w:between w:val="nil"/>
        </w:pBdr>
        <w:rPr>
          <w:rFonts w:eastAsia="Times New Roman"/>
        </w:rPr>
      </w:pPr>
      <w:r w:rsidRPr="005146A6">
        <w:rPr>
          <w:bCs/>
        </w:rPr>
        <w:t>The placement of a telemetric implant in the descending aorta allows measurement</w:t>
      </w:r>
      <w:r w:rsidR="005539C1" w:rsidRPr="005146A6">
        <w:rPr>
          <w:bCs/>
        </w:rPr>
        <w:t xml:space="preserve"> of autonomic dysreflexia</w:t>
      </w:r>
      <w:r w:rsidR="009F1E31" w:rsidRPr="005146A6">
        <w:rPr>
          <w:bCs/>
        </w:rPr>
        <w:t xml:space="preserve"> and various cardiovascular parameters</w:t>
      </w:r>
      <w:r w:rsidR="00531A33" w:rsidRPr="005146A6">
        <w:rPr>
          <w:bCs/>
        </w:rPr>
        <w:t>, including systolic blood pressure (SBP), diastolic blood pressure (DBP), mean arterial pressure (MAP),</w:t>
      </w:r>
      <w:r w:rsidR="00D9004A" w:rsidRPr="005146A6">
        <w:rPr>
          <w:bCs/>
        </w:rPr>
        <w:t xml:space="preserve"> and heart rate (HR), </w:t>
      </w:r>
      <w:r w:rsidR="00CE7B5E" w:rsidRPr="005146A6">
        <w:rPr>
          <w:bCs/>
        </w:rPr>
        <w:t>pre- and post-</w:t>
      </w:r>
      <w:r w:rsidR="00D9004A" w:rsidRPr="005146A6">
        <w:rPr>
          <w:bCs/>
        </w:rPr>
        <w:t>SCI. The implant also measure</w:t>
      </w:r>
      <w:r w:rsidR="00D36DB9" w:rsidRPr="005146A6">
        <w:rPr>
          <w:bCs/>
        </w:rPr>
        <w:t>s core body temperature and activity.</w:t>
      </w:r>
      <w:r w:rsidR="00177269" w:rsidRPr="005146A6">
        <w:rPr>
          <w:bCs/>
        </w:rPr>
        <w:t xml:space="preserve"> Comparing pre-injury and post-injury data</w:t>
      </w:r>
      <w:r w:rsidR="00180DB1" w:rsidRPr="005146A6">
        <w:rPr>
          <w:bCs/>
        </w:rPr>
        <w:t xml:space="preserve"> reveals how cardiovascular outcomes, temperature, and activity are affected after SCI</w:t>
      </w:r>
      <w:r w:rsidR="006F4638" w:rsidRPr="005146A6">
        <w:rPr>
          <w:bCs/>
        </w:rPr>
        <w:t>.</w:t>
      </w:r>
      <w:r w:rsidR="001C1BCF">
        <w:rPr>
          <w:bCs/>
        </w:rPr>
        <w:t xml:space="preserve"> </w:t>
      </w:r>
      <w:r w:rsidR="00180DB1" w:rsidRPr="001C1BCF">
        <w:rPr>
          <w:b/>
        </w:rPr>
        <w:t xml:space="preserve">Figure 1 </w:t>
      </w:r>
      <w:r w:rsidR="00180DB1" w:rsidRPr="005146A6">
        <w:rPr>
          <w:bCs/>
        </w:rPr>
        <w:t>presents the experimental design</w:t>
      </w:r>
      <w:r w:rsidR="00AA73C4" w:rsidRPr="005146A6">
        <w:t xml:space="preserve"> </w:t>
      </w:r>
      <w:r w:rsidR="007110B7" w:rsidRPr="005146A6">
        <w:t>(</w:t>
      </w:r>
      <w:r w:rsidR="007110B7" w:rsidRPr="005146A6">
        <w:rPr>
          <w:b/>
          <w:bCs/>
        </w:rPr>
        <w:t>Figure 1A</w:t>
      </w:r>
      <w:r w:rsidR="001C1BCF">
        <w:rPr>
          <w:b/>
          <w:bCs/>
        </w:rPr>
        <w:t>–</w:t>
      </w:r>
      <w:r w:rsidR="007110B7" w:rsidRPr="005146A6">
        <w:rPr>
          <w:b/>
          <w:bCs/>
        </w:rPr>
        <w:t>C</w:t>
      </w:r>
      <w:r w:rsidR="007110B7" w:rsidRPr="005146A6">
        <w:t xml:space="preserve">) </w:t>
      </w:r>
      <w:r w:rsidR="00AA73C4" w:rsidRPr="005146A6">
        <w:t xml:space="preserve">and </w:t>
      </w:r>
      <w:r w:rsidR="006039F4" w:rsidRPr="005146A6">
        <w:t xml:space="preserve">representative </w:t>
      </w:r>
      <w:r w:rsidR="00AA73C4" w:rsidRPr="005146A6">
        <w:t>outcomes</w:t>
      </w:r>
      <w:r w:rsidR="00E90EA9" w:rsidRPr="005146A6">
        <w:t xml:space="preserve">, </w:t>
      </w:r>
      <w:r w:rsidR="0024155F" w:rsidRPr="005146A6">
        <w:t>including</w:t>
      </w:r>
      <w:r w:rsidR="002338C1" w:rsidRPr="005146A6">
        <w:t xml:space="preserve"> </w:t>
      </w:r>
      <w:r w:rsidR="00AA73C4" w:rsidRPr="005146A6">
        <w:t>autonomic dysreflexia (</w:t>
      </w:r>
      <w:r w:rsidR="00AA73C4" w:rsidRPr="005146A6">
        <w:rPr>
          <w:b/>
        </w:rPr>
        <w:t>Figure 1D</w:t>
      </w:r>
      <w:r w:rsidR="00AA73C4" w:rsidRPr="005146A6">
        <w:t>),</w:t>
      </w:r>
      <w:r w:rsidR="00B90FEC" w:rsidRPr="005146A6">
        <w:t xml:space="preserve"> </w:t>
      </w:r>
      <w:r w:rsidR="00AA73C4" w:rsidRPr="005146A6">
        <w:t xml:space="preserve">cardiovascular </w:t>
      </w:r>
      <w:r w:rsidR="00CF673A" w:rsidRPr="005146A6">
        <w:t>parameter</w:t>
      </w:r>
      <w:r w:rsidR="00215650" w:rsidRPr="005146A6">
        <w:t xml:space="preserve">s, </w:t>
      </w:r>
      <w:r w:rsidR="00B90FEC" w:rsidRPr="005146A6">
        <w:t xml:space="preserve">including </w:t>
      </w:r>
      <w:r w:rsidR="00035CE1" w:rsidRPr="005146A6">
        <w:t>systolic blood pressure</w:t>
      </w:r>
      <w:r w:rsidR="00AA7E23" w:rsidRPr="005146A6">
        <w:t xml:space="preserve"> (SBP</w:t>
      </w:r>
      <w:r w:rsidR="00D15305" w:rsidRPr="005146A6">
        <w:t xml:space="preserve">; </w:t>
      </w:r>
      <w:r w:rsidR="00D15305" w:rsidRPr="001C1BCF">
        <w:rPr>
          <w:b/>
          <w:bCs/>
          <w:iCs/>
        </w:rPr>
        <w:t>Figure 1E</w:t>
      </w:r>
      <w:r w:rsidR="00D15305" w:rsidRPr="005146A6">
        <w:rPr>
          <w:iCs/>
        </w:rPr>
        <w:t xml:space="preserve"> (i))</w:t>
      </w:r>
      <w:r w:rsidR="00035CE1" w:rsidRPr="005146A6">
        <w:t>, diastolic blood pressure</w:t>
      </w:r>
      <w:r w:rsidR="00D15305" w:rsidRPr="005146A6">
        <w:t xml:space="preserve"> (</w:t>
      </w:r>
      <w:r w:rsidR="00157D3D" w:rsidRPr="005146A6">
        <w:t xml:space="preserve">DBP; </w:t>
      </w:r>
      <w:r w:rsidR="00157D3D" w:rsidRPr="001C1BCF">
        <w:rPr>
          <w:b/>
          <w:bCs/>
          <w:iCs/>
        </w:rPr>
        <w:t>Figure 1E</w:t>
      </w:r>
      <w:r w:rsidR="00157D3D" w:rsidRPr="005146A6">
        <w:rPr>
          <w:iCs/>
        </w:rPr>
        <w:t xml:space="preserve"> (ii)</w:t>
      </w:r>
      <w:r w:rsidR="00035CE1" w:rsidRPr="005146A6">
        <w:t xml:space="preserve">, mean </w:t>
      </w:r>
      <w:r w:rsidR="00677713" w:rsidRPr="005146A6">
        <w:t>arterial pressure</w:t>
      </w:r>
      <w:r w:rsidR="00157D3D" w:rsidRPr="005146A6">
        <w:t xml:space="preserve"> (MAP; </w:t>
      </w:r>
      <w:r w:rsidR="00157D3D" w:rsidRPr="001C1BCF">
        <w:rPr>
          <w:b/>
          <w:bCs/>
          <w:iCs/>
        </w:rPr>
        <w:t>Figure 1E</w:t>
      </w:r>
      <w:r w:rsidR="00157D3D" w:rsidRPr="005146A6">
        <w:rPr>
          <w:iCs/>
        </w:rPr>
        <w:t xml:space="preserve"> (i</w:t>
      </w:r>
      <w:r w:rsidR="00687460" w:rsidRPr="005146A6">
        <w:rPr>
          <w:iCs/>
        </w:rPr>
        <w:t>ii</w:t>
      </w:r>
      <w:r w:rsidR="00157D3D" w:rsidRPr="005146A6">
        <w:rPr>
          <w:iCs/>
        </w:rPr>
        <w:t>)</w:t>
      </w:r>
      <w:r w:rsidR="00677713" w:rsidRPr="005146A6">
        <w:t>, and heart rate</w:t>
      </w:r>
      <w:r w:rsidR="00687460" w:rsidRPr="005146A6">
        <w:t xml:space="preserve"> (HR; </w:t>
      </w:r>
      <w:r w:rsidR="00687460" w:rsidRPr="001C1BCF">
        <w:rPr>
          <w:b/>
          <w:bCs/>
          <w:iCs/>
        </w:rPr>
        <w:t>Figure 1E</w:t>
      </w:r>
      <w:r w:rsidR="00687460" w:rsidRPr="005146A6">
        <w:rPr>
          <w:iCs/>
        </w:rPr>
        <w:t xml:space="preserve"> (iv)</w:t>
      </w:r>
      <w:r w:rsidR="00677713" w:rsidRPr="005146A6">
        <w:t xml:space="preserve">, </w:t>
      </w:r>
      <w:r w:rsidR="00AA73C4" w:rsidRPr="005146A6">
        <w:t>core body temperature</w:t>
      </w:r>
      <w:r w:rsidR="00677713" w:rsidRPr="005146A6">
        <w:t xml:space="preserve"> </w:t>
      </w:r>
      <w:r w:rsidR="00BF1F17" w:rsidRPr="005146A6">
        <w:t>(</w:t>
      </w:r>
      <w:r w:rsidR="00687460" w:rsidRPr="001C1BCF">
        <w:rPr>
          <w:b/>
          <w:bCs/>
          <w:iCs/>
        </w:rPr>
        <w:t>Figure 1E</w:t>
      </w:r>
      <w:r w:rsidR="00687460" w:rsidRPr="005146A6">
        <w:rPr>
          <w:iCs/>
        </w:rPr>
        <w:t xml:space="preserve"> (</w:t>
      </w:r>
      <w:r w:rsidR="00BF1F17" w:rsidRPr="005146A6">
        <w:rPr>
          <w:iCs/>
        </w:rPr>
        <w:t>v</w:t>
      </w:r>
      <w:r w:rsidR="00687460" w:rsidRPr="005146A6">
        <w:rPr>
          <w:iCs/>
        </w:rPr>
        <w:t>)</w:t>
      </w:r>
      <w:r w:rsidR="00BF1F17" w:rsidRPr="005146A6">
        <w:rPr>
          <w:iCs/>
        </w:rPr>
        <w:t xml:space="preserve">), </w:t>
      </w:r>
      <w:r w:rsidR="00677713" w:rsidRPr="005146A6">
        <w:t xml:space="preserve">and </w:t>
      </w:r>
      <w:r w:rsidR="00AA73C4" w:rsidRPr="005146A6">
        <w:t>animal activity</w:t>
      </w:r>
      <w:r w:rsidR="00677713" w:rsidRPr="005146A6">
        <w:t xml:space="preserve"> </w:t>
      </w:r>
      <w:r w:rsidR="00BF1F17" w:rsidRPr="005146A6">
        <w:t>(</w:t>
      </w:r>
      <w:r w:rsidR="00BF1F17" w:rsidRPr="001C1BCF">
        <w:rPr>
          <w:b/>
          <w:bCs/>
          <w:iCs/>
        </w:rPr>
        <w:t>Figure 1E</w:t>
      </w:r>
      <w:r w:rsidR="00BF1F17" w:rsidRPr="005146A6">
        <w:rPr>
          <w:iCs/>
        </w:rPr>
        <w:t xml:space="preserve"> (vi)), </w:t>
      </w:r>
      <w:r w:rsidR="00677713" w:rsidRPr="005146A6">
        <w:t>pre</w:t>
      </w:r>
      <w:r w:rsidR="00AA7E23" w:rsidRPr="005146A6">
        <w:t>- and post</w:t>
      </w:r>
      <w:r w:rsidR="00E2581A" w:rsidRPr="005146A6">
        <w:t>-</w:t>
      </w:r>
      <w:r w:rsidR="00AA73C4" w:rsidRPr="005146A6">
        <w:t>spinal cord injury (</w:t>
      </w:r>
      <w:r w:rsidR="00AA73C4" w:rsidRPr="005146A6">
        <w:rPr>
          <w:b/>
          <w:bCs/>
        </w:rPr>
        <w:t>Figure 1E</w:t>
      </w:r>
      <w:r w:rsidR="00AA73C4" w:rsidRPr="005146A6">
        <w:t xml:space="preserve">). </w:t>
      </w:r>
      <w:r w:rsidR="00AA73C4" w:rsidRPr="005146A6">
        <w:rPr>
          <w:rFonts w:eastAsia="Times New Roman"/>
        </w:rPr>
        <w:t xml:space="preserve">To minimize animal use, the data in </w:t>
      </w:r>
      <w:r w:rsidR="00AA73C4" w:rsidRPr="005146A6">
        <w:rPr>
          <w:rFonts w:eastAsia="Times New Roman"/>
          <w:b/>
          <w:bCs/>
        </w:rPr>
        <w:t>Figure 1</w:t>
      </w:r>
      <w:r w:rsidR="00AA73C4" w:rsidRPr="005146A6">
        <w:rPr>
          <w:rFonts w:eastAsia="Times New Roman"/>
        </w:rPr>
        <w:t xml:space="preserve"> were taken from an ongoing study involving female rats; however, the same procedure can be applied to male rats.</w:t>
      </w:r>
    </w:p>
    <w:p w14:paraId="3CD939DF" w14:textId="77777777" w:rsidR="00EA13C7" w:rsidRPr="005146A6" w:rsidRDefault="00EA13C7" w:rsidP="005146A6">
      <w:pPr>
        <w:pBdr>
          <w:top w:val="nil"/>
          <w:left w:val="nil"/>
          <w:bottom w:val="nil"/>
          <w:right w:val="nil"/>
          <w:between w:val="nil"/>
        </w:pBdr>
        <w:rPr>
          <w:rFonts w:eastAsia="Times New Roman"/>
        </w:rPr>
      </w:pPr>
    </w:p>
    <w:p w14:paraId="244F8C31" w14:textId="0E9A18A8" w:rsidR="00654BFA" w:rsidRPr="005146A6" w:rsidRDefault="00BA425D" w:rsidP="005146A6">
      <w:pPr>
        <w:pStyle w:val="ListParagraph"/>
        <w:spacing w:after="0" w:line="240" w:lineRule="auto"/>
        <w:ind w:left="0"/>
        <w:jc w:val="both"/>
        <w:rPr>
          <w:rFonts w:ascii="Calibri" w:hAnsi="Calibri" w:cs="Calibri"/>
          <w:iCs/>
          <w:sz w:val="24"/>
          <w:szCs w:val="24"/>
        </w:rPr>
      </w:pPr>
      <w:r w:rsidRPr="005146A6">
        <w:rPr>
          <w:rFonts w:ascii="Calibri" w:hAnsi="Calibri" w:cs="Calibri"/>
          <w:bCs/>
          <w:sz w:val="24"/>
          <w:szCs w:val="24"/>
        </w:rPr>
        <w:t xml:space="preserve">The representative </w:t>
      </w:r>
      <w:r w:rsidR="00541E40" w:rsidRPr="005146A6">
        <w:rPr>
          <w:rFonts w:ascii="Calibri" w:hAnsi="Calibri" w:cs="Calibri"/>
          <w:bCs/>
          <w:sz w:val="24"/>
          <w:szCs w:val="24"/>
        </w:rPr>
        <w:t>graph</w:t>
      </w:r>
      <w:r w:rsidR="00BC0CC0" w:rsidRPr="005146A6">
        <w:rPr>
          <w:rFonts w:ascii="Calibri" w:hAnsi="Calibri" w:cs="Calibri"/>
          <w:bCs/>
          <w:sz w:val="24"/>
          <w:szCs w:val="24"/>
        </w:rPr>
        <w:t xml:space="preserve"> </w:t>
      </w:r>
      <w:r w:rsidR="000940CE" w:rsidRPr="005146A6">
        <w:rPr>
          <w:rFonts w:ascii="Calibri" w:hAnsi="Calibri" w:cs="Calibri"/>
          <w:bCs/>
          <w:sz w:val="24"/>
          <w:szCs w:val="24"/>
        </w:rPr>
        <w:t xml:space="preserve">in </w:t>
      </w:r>
      <w:r w:rsidR="00541E40" w:rsidRPr="005146A6">
        <w:rPr>
          <w:rFonts w:ascii="Calibri" w:hAnsi="Calibri" w:cs="Calibri"/>
          <w:b/>
          <w:sz w:val="24"/>
          <w:szCs w:val="24"/>
        </w:rPr>
        <w:t>Figure 1D</w:t>
      </w:r>
      <w:r w:rsidR="00541E40" w:rsidRPr="005146A6">
        <w:rPr>
          <w:rFonts w:ascii="Calibri" w:hAnsi="Calibri" w:cs="Calibri"/>
          <w:bCs/>
          <w:sz w:val="24"/>
          <w:szCs w:val="24"/>
        </w:rPr>
        <w:t xml:space="preserve"> </w:t>
      </w:r>
      <w:r w:rsidR="00207ACA" w:rsidRPr="005146A6">
        <w:rPr>
          <w:rFonts w:ascii="Calibri" w:hAnsi="Calibri" w:cs="Calibri"/>
          <w:iCs/>
          <w:sz w:val="24"/>
          <w:szCs w:val="24"/>
        </w:rPr>
        <w:t xml:space="preserve">shows systolic blood pressure 1 min </w:t>
      </w:r>
      <w:r w:rsidR="000D2F74" w:rsidRPr="005146A6">
        <w:rPr>
          <w:rFonts w:ascii="Calibri" w:hAnsi="Calibri" w:cs="Calibri"/>
          <w:iCs/>
          <w:sz w:val="24"/>
          <w:szCs w:val="24"/>
        </w:rPr>
        <w:t>before the</w:t>
      </w:r>
      <w:r w:rsidR="00207ACA" w:rsidRPr="005146A6">
        <w:rPr>
          <w:rFonts w:ascii="Calibri" w:hAnsi="Calibri" w:cs="Calibri"/>
          <w:iCs/>
          <w:sz w:val="24"/>
          <w:szCs w:val="24"/>
        </w:rPr>
        <w:t xml:space="preserve"> stimulus, during</w:t>
      </w:r>
      <w:r w:rsidR="000D2F74" w:rsidRPr="005146A6">
        <w:rPr>
          <w:rFonts w:ascii="Calibri" w:hAnsi="Calibri" w:cs="Calibri"/>
          <w:iCs/>
          <w:sz w:val="24"/>
          <w:szCs w:val="24"/>
        </w:rPr>
        <w:t xml:space="preserve"> the</w:t>
      </w:r>
      <w:r w:rsidR="00207ACA" w:rsidRPr="005146A6">
        <w:rPr>
          <w:rFonts w:ascii="Calibri" w:hAnsi="Calibri" w:cs="Calibri"/>
          <w:iCs/>
          <w:sz w:val="24"/>
          <w:szCs w:val="24"/>
        </w:rPr>
        <w:t xml:space="preserve"> stimulus, and 1 min after stimulus application</w:t>
      </w:r>
      <w:r w:rsidR="00207ACA" w:rsidRPr="005146A6">
        <w:rPr>
          <w:rFonts w:ascii="Calibri" w:hAnsi="Calibri" w:cs="Calibri"/>
          <w:bCs/>
          <w:sz w:val="24"/>
          <w:szCs w:val="24"/>
        </w:rPr>
        <w:t xml:space="preserve"> </w:t>
      </w:r>
      <w:r w:rsidR="00E81B38" w:rsidRPr="005146A6">
        <w:rPr>
          <w:rFonts w:ascii="Calibri" w:hAnsi="Calibri" w:cs="Calibri"/>
          <w:bCs/>
          <w:sz w:val="24"/>
          <w:szCs w:val="24"/>
        </w:rPr>
        <w:t xml:space="preserve">in </w:t>
      </w:r>
      <w:r w:rsidR="00E33305" w:rsidRPr="005146A6">
        <w:rPr>
          <w:rFonts w:ascii="Calibri" w:hAnsi="Calibri" w:cs="Calibri"/>
          <w:bCs/>
          <w:sz w:val="24"/>
          <w:szCs w:val="24"/>
        </w:rPr>
        <w:t xml:space="preserve">rats with </w:t>
      </w:r>
      <w:r w:rsidR="00E81B38" w:rsidRPr="005146A6">
        <w:rPr>
          <w:rFonts w:ascii="Calibri" w:hAnsi="Calibri" w:cs="Calibri"/>
          <w:bCs/>
          <w:sz w:val="24"/>
          <w:szCs w:val="24"/>
        </w:rPr>
        <w:t xml:space="preserve">T3 </w:t>
      </w:r>
      <w:r w:rsidR="00E33305" w:rsidRPr="005146A6">
        <w:rPr>
          <w:rFonts w:ascii="Calibri" w:hAnsi="Calibri" w:cs="Calibri"/>
          <w:bCs/>
          <w:sz w:val="24"/>
          <w:szCs w:val="24"/>
        </w:rPr>
        <w:t>contusion injury</w:t>
      </w:r>
      <w:r w:rsidR="00B81A40" w:rsidRPr="005146A6">
        <w:rPr>
          <w:rFonts w:ascii="Calibri" w:hAnsi="Calibri" w:cs="Calibri"/>
          <w:bCs/>
          <w:sz w:val="24"/>
          <w:szCs w:val="24"/>
        </w:rPr>
        <w:t xml:space="preserve"> after 8 weeks post-</w:t>
      </w:r>
      <w:r w:rsidR="00E70890" w:rsidRPr="005146A6">
        <w:rPr>
          <w:rFonts w:ascii="Calibri" w:hAnsi="Calibri" w:cs="Calibri"/>
          <w:bCs/>
          <w:sz w:val="24"/>
          <w:szCs w:val="24"/>
        </w:rPr>
        <w:t>SCI</w:t>
      </w:r>
      <w:r w:rsidR="00207ACA" w:rsidRPr="005146A6">
        <w:rPr>
          <w:rFonts w:ascii="Calibri" w:hAnsi="Calibri" w:cs="Calibri"/>
          <w:bCs/>
          <w:sz w:val="24"/>
          <w:szCs w:val="24"/>
        </w:rPr>
        <w:t xml:space="preserve"> using </w:t>
      </w:r>
      <w:r w:rsidR="00207ACA" w:rsidRPr="005146A6">
        <w:rPr>
          <w:rFonts w:ascii="Calibri" w:hAnsi="Calibri" w:cs="Calibri"/>
          <w:iCs/>
          <w:sz w:val="24"/>
          <w:szCs w:val="24"/>
        </w:rPr>
        <w:t>colorectal distension (CRD)</w:t>
      </w:r>
      <w:r w:rsidR="005F2436" w:rsidRPr="005146A6">
        <w:rPr>
          <w:rFonts w:ascii="Calibri" w:hAnsi="Calibri" w:cs="Calibri"/>
          <w:iCs/>
          <w:sz w:val="24"/>
          <w:szCs w:val="24"/>
        </w:rPr>
        <w:t>.</w:t>
      </w:r>
      <w:r w:rsidR="00BA1D2E" w:rsidRPr="005146A6">
        <w:rPr>
          <w:rFonts w:ascii="Calibri" w:hAnsi="Calibri" w:cs="Calibri"/>
          <w:bCs/>
          <w:sz w:val="24"/>
          <w:szCs w:val="24"/>
        </w:rPr>
        <w:t xml:space="preserve"> CRD</w:t>
      </w:r>
      <w:r w:rsidR="00F20C62" w:rsidRPr="005146A6">
        <w:rPr>
          <w:rFonts w:ascii="Calibri" w:hAnsi="Calibri" w:cs="Calibri"/>
          <w:bCs/>
          <w:sz w:val="24"/>
          <w:szCs w:val="24"/>
        </w:rPr>
        <w:t xml:space="preserve"> </w:t>
      </w:r>
      <w:r w:rsidR="005F2436" w:rsidRPr="005146A6">
        <w:rPr>
          <w:rFonts w:ascii="Calibri" w:hAnsi="Calibri" w:cs="Calibri"/>
          <w:iCs/>
          <w:sz w:val="24"/>
          <w:szCs w:val="24"/>
        </w:rPr>
        <w:t xml:space="preserve">utilizes </w:t>
      </w:r>
      <w:r w:rsidR="002F15D4" w:rsidRPr="005146A6">
        <w:rPr>
          <w:rFonts w:ascii="Calibri" w:hAnsi="Calibri" w:cs="Calibri"/>
          <w:iCs/>
          <w:sz w:val="24"/>
          <w:szCs w:val="24"/>
        </w:rPr>
        <w:t xml:space="preserve">insertion of </w:t>
      </w:r>
      <w:r w:rsidR="00AB1C13" w:rsidRPr="005146A6">
        <w:rPr>
          <w:rFonts w:ascii="Calibri" w:hAnsi="Calibri" w:cs="Calibri"/>
          <w:iCs/>
          <w:sz w:val="24"/>
          <w:szCs w:val="24"/>
        </w:rPr>
        <w:t xml:space="preserve">a </w:t>
      </w:r>
      <w:r w:rsidR="00066DEF" w:rsidRPr="005146A6">
        <w:rPr>
          <w:rFonts w:ascii="Calibri" w:hAnsi="Calibri" w:cs="Calibri"/>
          <w:iCs/>
          <w:sz w:val="24"/>
          <w:szCs w:val="24"/>
        </w:rPr>
        <w:t>balloon</w:t>
      </w:r>
      <w:r w:rsidR="002E17A5" w:rsidRPr="005146A6">
        <w:rPr>
          <w:rFonts w:ascii="Calibri" w:hAnsi="Calibri" w:cs="Calibri"/>
          <w:iCs/>
          <w:sz w:val="24"/>
          <w:szCs w:val="24"/>
        </w:rPr>
        <w:t xml:space="preserve"> catheter</w:t>
      </w:r>
      <w:r w:rsidR="00066DEF" w:rsidRPr="005146A6">
        <w:rPr>
          <w:rFonts w:ascii="Calibri" w:hAnsi="Calibri" w:cs="Calibri"/>
          <w:iCs/>
          <w:sz w:val="24"/>
          <w:szCs w:val="24"/>
        </w:rPr>
        <w:t xml:space="preserve"> </w:t>
      </w:r>
      <w:r w:rsidR="00E0374D" w:rsidRPr="005146A6">
        <w:rPr>
          <w:rFonts w:ascii="Calibri" w:hAnsi="Calibri" w:cs="Calibri"/>
          <w:iCs/>
          <w:sz w:val="24"/>
          <w:szCs w:val="24"/>
        </w:rPr>
        <w:t>into the rat</w:t>
      </w:r>
      <w:r w:rsidR="002F15D4" w:rsidRPr="005146A6">
        <w:rPr>
          <w:rFonts w:ascii="Calibri" w:hAnsi="Calibri" w:cs="Calibri"/>
          <w:iCs/>
          <w:sz w:val="24"/>
          <w:szCs w:val="24"/>
        </w:rPr>
        <w:t>’s anus to stimulate</w:t>
      </w:r>
      <w:r w:rsidR="00066DEF" w:rsidRPr="005146A6">
        <w:rPr>
          <w:rFonts w:ascii="Calibri" w:hAnsi="Calibri" w:cs="Calibri"/>
          <w:iCs/>
          <w:sz w:val="24"/>
          <w:szCs w:val="24"/>
        </w:rPr>
        <w:t xml:space="preserve"> </w:t>
      </w:r>
      <w:r w:rsidR="00EF73A4" w:rsidRPr="005146A6">
        <w:rPr>
          <w:rFonts w:ascii="Calibri" w:hAnsi="Calibri" w:cs="Calibri"/>
          <w:iCs/>
          <w:sz w:val="24"/>
          <w:szCs w:val="24"/>
        </w:rPr>
        <w:t xml:space="preserve">the </w:t>
      </w:r>
      <w:r w:rsidR="00066DEF" w:rsidRPr="005146A6">
        <w:rPr>
          <w:rFonts w:ascii="Calibri" w:hAnsi="Calibri" w:cs="Calibri"/>
          <w:iCs/>
          <w:sz w:val="24"/>
          <w:szCs w:val="24"/>
        </w:rPr>
        <w:t>rectum</w:t>
      </w:r>
      <w:r w:rsidR="009E1A35" w:rsidRPr="005146A6">
        <w:rPr>
          <w:rFonts w:ascii="Calibri" w:hAnsi="Calibri" w:cs="Calibri"/>
          <w:iCs/>
          <w:sz w:val="24"/>
          <w:szCs w:val="24"/>
        </w:rPr>
        <w:fldChar w:fldCharType="begin">
          <w:fldData xml:space="preserve">PEVuZE5vdGU+PENpdGU+PEF1dGhvcj5SYWJjaGV2c2t5PC9BdXRob3I+PFllYXI+MjAxMjwvWWVh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</w:fldData>
        </w:fldChar>
      </w:r>
      <w:r w:rsidR="009E1A35" w:rsidRPr="005146A6">
        <w:rPr>
          <w:rFonts w:ascii="Calibri" w:hAnsi="Calibri" w:cs="Calibri"/>
          <w:iCs/>
          <w:sz w:val="24"/>
          <w:szCs w:val="24"/>
        </w:rPr>
        <w:instrText xml:space="preserve"> ADDIN EN.CITE </w:instrText>
      </w:r>
      <w:r w:rsidR="009E1A35" w:rsidRPr="005146A6">
        <w:rPr>
          <w:rFonts w:ascii="Calibri" w:hAnsi="Calibri" w:cs="Calibri"/>
          <w:iCs/>
          <w:sz w:val="24"/>
          <w:szCs w:val="24"/>
        </w:rPr>
        <w:fldChar w:fldCharType="begin">
          <w:fldData xml:space="preserve">PEVuZE5vdGU+PENpdGU+PEF1dGhvcj5SYWJjaGV2c2t5PC9BdXRob3I+PFllYXI+MjAxMjwvWWVh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</w:fldData>
        </w:fldChar>
      </w:r>
      <w:r w:rsidR="009E1A35" w:rsidRPr="005146A6">
        <w:rPr>
          <w:rFonts w:ascii="Calibri" w:hAnsi="Calibri" w:cs="Calibri"/>
          <w:iCs/>
          <w:sz w:val="24"/>
          <w:szCs w:val="24"/>
        </w:rPr>
        <w:instrText xml:space="preserve"> ADDIN EN.CITE.DATA </w:instrText>
      </w:r>
      <w:r w:rsidR="009E1A35" w:rsidRPr="005146A6">
        <w:rPr>
          <w:rFonts w:ascii="Calibri" w:hAnsi="Calibri" w:cs="Calibri"/>
          <w:iCs/>
          <w:sz w:val="24"/>
          <w:szCs w:val="24"/>
        </w:rPr>
      </w:r>
      <w:r w:rsidR="009E1A35" w:rsidRPr="005146A6">
        <w:rPr>
          <w:rFonts w:ascii="Calibri" w:hAnsi="Calibri" w:cs="Calibri"/>
          <w:iCs/>
          <w:sz w:val="24"/>
          <w:szCs w:val="24"/>
        </w:rPr>
        <w:fldChar w:fldCharType="end"/>
      </w:r>
      <w:r w:rsidR="009E1A35" w:rsidRPr="005146A6">
        <w:rPr>
          <w:rFonts w:ascii="Calibri" w:hAnsi="Calibri" w:cs="Calibri"/>
          <w:iCs/>
          <w:sz w:val="24"/>
          <w:szCs w:val="24"/>
        </w:rPr>
      </w:r>
      <w:r w:rsidR="009E1A35" w:rsidRPr="005146A6">
        <w:rPr>
          <w:rFonts w:ascii="Calibri" w:hAnsi="Calibri" w:cs="Calibri"/>
          <w:iCs/>
          <w:sz w:val="24"/>
          <w:szCs w:val="24"/>
        </w:rPr>
        <w:fldChar w:fldCharType="separate"/>
      </w:r>
      <w:r w:rsidR="009E1A35" w:rsidRPr="005146A6">
        <w:rPr>
          <w:rFonts w:ascii="Calibri" w:hAnsi="Calibri" w:cs="Calibri"/>
          <w:iCs/>
          <w:noProof/>
          <w:sz w:val="24"/>
          <w:szCs w:val="24"/>
          <w:vertAlign w:val="superscript"/>
        </w:rPr>
        <w:t>24</w:t>
      </w:r>
      <w:r w:rsidR="009E1A35" w:rsidRPr="005146A6">
        <w:rPr>
          <w:rFonts w:ascii="Calibri" w:hAnsi="Calibri" w:cs="Calibri"/>
          <w:iCs/>
          <w:sz w:val="24"/>
          <w:szCs w:val="24"/>
        </w:rPr>
        <w:fldChar w:fldCharType="end"/>
      </w:r>
      <w:r w:rsidR="00066DEF" w:rsidRPr="005146A6">
        <w:rPr>
          <w:rFonts w:ascii="Calibri" w:hAnsi="Calibri" w:cs="Calibri"/>
          <w:iCs/>
          <w:sz w:val="24"/>
          <w:szCs w:val="24"/>
        </w:rPr>
        <w:t>.</w:t>
      </w:r>
      <w:r w:rsidR="005E74FD" w:rsidRPr="005146A6">
        <w:rPr>
          <w:rFonts w:ascii="Calibri" w:hAnsi="Calibri" w:cs="Calibri"/>
          <w:iCs/>
          <w:sz w:val="24"/>
          <w:szCs w:val="24"/>
        </w:rPr>
        <w:t xml:space="preserve"> </w:t>
      </w:r>
      <w:r w:rsidR="00D3154F" w:rsidRPr="005146A6">
        <w:rPr>
          <w:rFonts w:ascii="Calibri" w:hAnsi="Calibri" w:cs="Calibri"/>
          <w:iCs/>
          <w:sz w:val="24"/>
          <w:szCs w:val="24"/>
        </w:rPr>
        <w:t>The ballo</w:t>
      </w:r>
      <w:r w:rsidR="00B83B42" w:rsidRPr="005146A6">
        <w:rPr>
          <w:rFonts w:ascii="Calibri" w:hAnsi="Calibri" w:cs="Calibri"/>
          <w:iCs/>
          <w:sz w:val="24"/>
          <w:szCs w:val="24"/>
        </w:rPr>
        <w:t>o</w:t>
      </w:r>
      <w:r w:rsidR="00D3154F" w:rsidRPr="005146A6">
        <w:rPr>
          <w:rFonts w:ascii="Calibri" w:hAnsi="Calibri" w:cs="Calibri"/>
          <w:iCs/>
          <w:sz w:val="24"/>
          <w:szCs w:val="24"/>
        </w:rPr>
        <w:t>n is inflated once the baseline stabilizes</w:t>
      </w:r>
      <w:r w:rsidR="00EF73A4" w:rsidRPr="005146A6">
        <w:rPr>
          <w:rFonts w:ascii="Calibri" w:hAnsi="Calibri" w:cs="Calibri"/>
          <w:iCs/>
          <w:sz w:val="24"/>
          <w:szCs w:val="24"/>
        </w:rPr>
        <w:t>,</w:t>
      </w:r>
      <w:r w:rsidR="00D3154F" w:rsidRPr="005146A6">
        <w:rPr>
          <w:rFonts w:ascii="Calibri" w:hAnsi="Calibri" w:cs="Calibri"/>
          <w:iCs/>
          <w:sz w:val="24"/>
          <w:szCs w:val="24"/>
        </w:rPr>
        <w:t xml:space="preserve"> and </w:t>
      </w:r>
      <w:r w:rsidR="00EF73A4" w:rsidRPr="005146A6">
        <w:rPr>
          <w:rFonts w:ascii="Calibri" w:hAnsi="Calibri" w:cs="Calibri"/>
          <w:iCs/>
          <w:sz w:val="24"/>
          <w:szCs w:val="24"/>
        </w:rPr>
        <w:t xml:space="preserve">the </w:t>
      </w:r>
      <w:r w:rsidR="00D3154F" w:rsidRPr="005146A6">
        <w:rPr>
          <w:rFonts w:ascii="Calibri" w:hAnsi="Calibri" w:cs="Calibri"/>
          <w:iCs/>
          <w:sz w:val="24"/>
          <w:szCs w:val="24"/>
        </w:rPr>
        <w:t xml:space="preserve">stimulus is applied for 1 min. </w:t>
      </w:r>
      <w:r w:rsidR="00F56DA9" w:rsidRPr="005146A6">
        <w:rPr>
          <w:rFonts w:ascii="Calibri" w:hAnsi="Calibri" w:cs="Calibri"/>
          <w:iCs/>
          <w:sz w:val="24"/>
          <w:szCs w:val="24"/>
        </w:rPr>
        <w:t>An i</w:t>
      </w:r>
      <w:r w:rsidR="003329C1" w:rsidRPr="005146A6">
        <w:rPr>
          <w:rFonts w:ascii="Calibri" w:hAnsi="Calibri" w:cs="Calibri"/>
          <w:iCs/>
          <w:sz w:val="24"/>
          <w:szCs w:val="24"/>
        </w:rPr>
        <w:t xml:space="preserve">ncrease </w:t>
      </w:r>
      <w:r w:rsidR="00AF2DF3" w:rsidRPr="005146A6">
        <w:rPr>
          <w:rFonts w:ascii="Calibri" w:hAnsi="Calibri" w:cs="Calibri"/>
          <w:iCs/>
          <w:sz w:val="24"/>
          <w:szCs w:val="24"/>
        </w:rPr>
        <w:t>of at</w:t>
      </w:r>
      <w:r w:rsidR="007774A3" w:rsidRPr="005146A6">
        <w:rPr>
          <w:rFonts w:ascii="Calibri" w:hAnsi="Calibri" w:cs="Calibri"/>
          <w:iCs/>
          <w:sz w:val="24"/>
          <w:szCs w:val="24"/>
        </w:rPr>
        <w:t xml:space="preserve"> </w:t>
      </w:r>
      <w:r w:rsidR="00AF2DF3" w:rsidRPr="005146A6">
        <w:rPr>
          <w:rFonts w:ascii="Calibri" w:hAnsi="Calibri" w:cs="Calibri"/>
          <w:iCs/>
          <w:sz w:val="24"/>
          <w:szCs w:val="24"/>
        </w:rPr>
        <w:t xml:space="preserve">least </w:t>
      </w:r>
      <w:r w:rsidR="003329C1" w:rsidRPr="005146A6">
        <w:rPr>
          <w:rFonts w:ascii="Calibri" w:hAnsi="Calibri" w:cs="Calibri"/>
          <w:iCs/>
          <w:sz w:val="24"/>
          <w:szCs w:val="24"/>
        </w:rPr>
        <w:t xml:space="preserve">20 mm </w:t>
      </w:r>
      <w:r w:rsidR="001C5DC3">
        <w:rPr>
          <w:rFonts w:ascii="Calibri" w:hAnsi="Calibri" w:cs="Calibri"/>
          <w:iCs/>
          <w:sz w:val="24"/>
          <w:szCs w:val="24"/>
        </w:rPr>
        <w:t xml:space="preserve">Hg </w:t>
      </w:r>
      <w:r w:rsidR="003329C1" w:rsidRPr="005146A6">
        <w:rPr>
          <w:rFonts w:ascii="Calibri" w:hAnsi="Calibri" w:cs="Calibri"/>
          <w:iCs/>
          <w:sz w:val="24"/>
          <w:szCs w:val="24"/>
        </w:rPr>
        <w:t xml:space="preserve">SBP </w:t>
      </w:r>
      <w:r w:rsidR="00AF0BED" w:rsidRPr="005146A6">
        <w:rPr>
          <w:rFonts w:ascii="Calibri" w:hAnsi="Calibri" w:cs="Calibri"/>
          <w:iCs/>
          <w:sz w:val="24"/>
          <w:szCs w:val="24"/>
        </w:rPr>
        <w:t xml:space="preserve">during </w:t>
      </w:r>
      <w:r w:rsidR="00347C10" w:rsidRPr="005146A6">
        <w:rPr>
          <w:rFonts w:ascii="Calibri" w:hAnsi="Calibri" w:cs="Calibri"/>
          <w:iCs/>
          <w:sz w:val="24"/>
          <w:szCs w:val="24"/>
        </w:rPr>
        <w:t xml:space="preserve">stimulation </w:t>
      </w:r>
      <w:r w:rsidR="001269D7" w:rsidRPr="005146A6">
        <w:rPr>
          <w:rFonts w:ascii="Calibri" w:hAnsi="Calibri" w:cs="Calibri"/>
          <w:iCs/>
          <w:sz w:val="24"/>
          <w:szCs w:val="24"/>
        </w:rPr>
        <w:t xml:space="preserve">over </w:t>
      </w:r>
      <w:r w:rsidR="00522934" w:rsidRPr="005146A6">
        <w:rPr>
          <w:rFonts w:ascii="Calibri" w:hAnsi="Calibri" w:cs="Calibri"/>
          <w:iCs/>
          <w:sz w:val="24"/>
          <w:szCs w:val="24"/>
        </w:rPr>
        <w:t xml:space="preserve">baseline </w:t>
      </w:r>
      <w:r w:rsidR="001269D7" w:rsidRPr="005146A6">
        <w:rPr>
          <w:rFonts w:ascii="Calibri" w:hAnsi="Calibri" w:cs="Calibri"/>
          <w:iCs/>
          <w:sz w:val="24"/>
          <w:szCs w:val="24"/>
        </w:rPr>
        <w:t>SBP</w:t>
      </w:r>
      <w:r w:rsidR="00A85D02" w:rsidRPr="005146A6">
        <w:rPr>
          <w:rFonts w:ascii="Calibri" w:hAnsi="Calibri" w:cs="Calibri"/>
          <w:iCs/>
          <w:sz w:val="24"/>
          <w:szCs w:val="24"/>
        </w:rPr>
        <w:t xml:space="preserve"> </w:t>
      </w:r>
      <w:r w:rsidR="00522934" w:rsidRPr="005146A6">
        <w:rPr>
          <w:rFonts w:ascii="Calibri" w:hAnsi="Calibri" w:cs="Calibri"/>
          <w:iCs/>
          <w:sz w:val="24"/>
          <w:szCs w:val="24"/>
        </w:rPr>
        <w:t>(</w:t>
      </w:r>
      <w:r w:rsidR="008F3FA3" w:rsidRPr="005146A6">
        <w:rPr>
          <w:rFonts w:ascii="Calibri" w:hAnsi="Calibri" w:cs="Calibri"/>
          <w:iCs/>
          <w:sz w:val="24"/>
          <w:szCs w:val="24"/>
        </w:rPr>
        <w:t>prior to the stimulation</w:t>
      </w:r>
      <w:r w:rsidR="00522934" w:rsidRPr="005146A6">
        <w:rPr>
          <w:rFonts w:ascii="Calibri" w:hAnsi="Calibri" w:cs="Calibri"/>
          <w:iCs/>
          <w:sz w:val="24"/>
          <w:szCs w:val="24"/>
        </w:rPr>
        <w:t>)</w:t>
      </w:r>
      <w:r w:rsidR="008F3FA3" w:rsidRPr="005146A6">
        <w:rPr>
          <w:rFonts w:ascii="Calibri" w:hAnsi="Calibri" w:cs="Calibri"/>
          <w:iCs/>
          <w:sz w:val="24"/>
          <w:szCs w:val="24"/>
        </w:rPr>
        <w:t xml:space="preserve"> </w:t>
      </w:r>
      <w:r w:rsidR="00AF0BED" w:rsidRPr="005146A6">
        <w:rPr>
          <w:rFonts w:ascii="Calibri" w:hAnsi="Calibri" w:cs="Calibri"/>
          <w:iCs/>
          <w:sz w:val="24"/>
          <w:szCs w:val="24"/>
        </w:rPr>
        <w:t xml:space="preserve">shows development of </w:t>
      </w:r>
      <w:r w:rsidR="00347C10" w:rsidRPr="005146A6">
        <w:rPr>
          <w:rFonts w:ascii="Calibri" w:hAnsi="Calibri" w:cs="Calibri"/>
          <w:iCs/>
          <w:sz w:val="24"/>
          <w:szCs w:val="24"/>
        </w:rPr>
        <w:t>AD</w:t>
      </w:r>
      <w:r w:rsidR="007D6E30" w:rsidRPr="005146A6">
        <w:rPr>
          <w:rFonts w:ascii="Calibri" w:hAnsi="Calibri" w:cs="Calibri"/>
          <w:iCs/>
          <w:sz w:val="24"/>
          <w:szCs w:val="24"/>
        </w:rPr>
        <w:t xml:space="preserve"> in </w:t>
      </w:r>
      <w:r w:rsidR="00E72018">
        <w:rPr>
          <w:rFonts w:ascii="Calibri" w:hAnsi="Calibri" w:cs="Calibri"/>
          <w:iCs/>
          <w:sz w:val="24"/>
          <w:szCs w:val="24"/>
        </w:rPr>
        <w:t xml:space="preserve">the </w:t>
      </w:r>
      <w:r w:rsidR="007D6E30" w:rsidRPr="005146A6">
        <w:rPr>
          <w:rFonts w:ascii="Calibri" w:hAnsi="Calibri" w:cs="Calibri"/>
          <w:iCs/>
          <w:sz w:val="24"/>
          <w:szCs w:val="24"/>
        </w:rPr>
        <w:t>chronic phase of injury (8 weeks).</w:t>
      </w:r>
      <w:r w:rsidR="0052651B" w:rsidRPr="005146A6">
        <w:rPr>
          <w:rFonts w:ascii="Calibri" w:hAnsi="Calibri" w:cs="Calibri"/>
          <w:iCs/>
          <w:sz w:val="24"/>
          <w:szCs w:val="24"/>
        </w:rPr>
        <w:t xml:space="preserve"> </w:t>
      </w:r>
    </w:p>
    <w:p w14:paraId="7B5FBE80" w14:textId="77777777" w:rsidR="00654BFA" w:rsidRPr="005146A6" w:rsidRDefault="00654BFA" w:rsidP="005146A6">
      <w:pPr>
        <w:pStyle w:val="ListParagraph"/>
        <w:spacing w:after="0" w:line="240" w:lineRule="auto"/>
        <w:ind w:left="0"/>
        <w:jc w:val="both"/>
        <w:rPr>
          <w:rFonts w:ascii="Calibri" w:hAnsi="Calibri" w:cs="Calibri"/>
          <w:iCs/>
          <w:sz w:val="24"/>
          <w:szCs w:val="24"/>
        </w:rPr>
      </w:pPr>
    </w:p>
    <w:p w14:paraId="3CD82131" w14:textId="2BCB7A5B" w:rsidR="00BA425D" w:rsidRPr="005146A6" w:rsidRDefault="00A852F9" w:rsidP="005146A6">
      <w:pPr>
        <w:pStyle w:val="ListParagraph"/>
        <w:spacing w:after="0" w:line="240" w:lineRule="auto"/>
        <w:ind w:left="0"/>
        <w:jc w:val="both"/>
        <w:rPr>
          <w:rFonts w:ascii="Calibri" w:hAnsi="Calibri" w:cs="Calibri"/>
          <w:bCs/>
          <w:sz w:val="24"/>
          <w:szCs w:val="24"/>
        </w:rPr>
      </w:pPr>
      <w:r w:rsidRPr="005146A6">
        <w:rPr>
          <w:rFonts w:ascii="Calibri" w:hAnsi="Calibri" w:cs="Calibri"/>
          <w:iCs/>
          <w:sz w:val="24"/>
          <w:szCs w:val="24"/>
        </w:rPr>
        <w:t xml:space="preserve">The graphs in </w:t>
      </w:r>
      <w:r w:rsidRPr="005146A6">
        <w:rPr>
          <w:rFonts w:ascii="Calibri" w:hAnsi="Calibri" w:cs="Calibri"/>
          <w:b/>
          <w:bCs/>
          <w:iCs/>
          <w:sz w:val="24"/>
          <w:szCs w:val="24"/>
        </w:rPr>
        <w:t>Fig</w:t>
      </w:r>
      <w:r w:rsidR="00685546" w:rsidRPr="005146A6">
        <w:rPr>
          <w:rFonts w:ascii="Calibri" w:hAnsi="Calibri" w:cs="Calibri"/>
          <w:b/>
          <w:bCs/>
          <w:iCs/>
          <w:sz w:val="24"/>
          <w:szCs w:val="24"/>
        </w:rPr>
        <w:t>ure</w:t>
      </w:r>
      <w:r w:rsidRPr="005146A6">
        <w:rPr>
          <w:rFonts w:ascii="Calibri" w:hAnsi="Calibri" w:cs="Calibri"/>
          <w:b/>
          <w:bCs/>
          <w:iCs/>
          <w:sz w:val="24"/>
          <w:szCs w:val="24"/>
        </w:rPr>
        <w:t xml:space="preserve"> 1E</w:t>
      </w:r>
      <w:r w:rsidR="00434133" w:rsidRPr="005146A6">
        <w:rPr>
          <w:rFonts w:ascii="Calibri" w:hAnsi="Calibri" w:cs="Calibri"/>
          <w:iCs/>
          <w:sz w:val="24"/>
          <w:szCs w:val="24"/>
        </w:rPr>
        <w:t xml:space="preserve"> </w:t>
      </w:r>
      <w:r w:rsidR="0052651B" w:rsidRPr="005146A6">
        <w:rPr>
          <w:rFonts w:ascii="Calibri" w:hAnsi="Calibri" w:cs="Calibri"/>
          <w:iCs/>
          <w:sz w:val="24"/>
          <w:szCs w:val="24"/>
        </w:rPr>
        <w:t>compar</w:t>
      </w:r>
      <w:r w:rsidR="00434133" w:rsidRPr="005146A6">
        <w:rPr>
          <w:rFonts w:ascii="Calibri" w:hAnsi="Calibri" w:cs="Calibri"/>
          <w:iCs/>
          <w:sz w:val="24"/>
          <w:szCs w:val="24"/>
        </w:rPr>
        <w:t>e recordings taken</w:t>
      </w:r>
      <w:r w:rsidR="0052651B" w:rsidRPr="005146A6">
        <w:rPr>
          <w:rFonts w:ascii="Calibri" w:hAnsi="Calibri" w:cs="Calibri"/>
          <w:iCs/>
          <w:sz w:val="24"/>
          <w:szCs w:val="24"/>
        </w:rPr>
        <w:t xml:space="preserve"> </w:t>
      </w:r>
      <w:r w:rsidR="00685546" w:rsidRPr="005146A6">
        <w:rPr>
          <w:rFonts w:ascii="Calibri" w:hAnsi="Calibri" w:cs="Calibri"/>
          <w:iCs/>
          <w:sz w:val="24"/>
          <w:szCs w:val="24"/>
        </w:rPr>
        <w:t xml:space="preserve">48 h </w:t>
      </w:r>
      <w:r w:rsidR="00434133" w:rsidRPr="005146A6">
        <w:rPr>
          <w:rFonts w:ascii="Calibri" w:hAnsi="Calibri" w:cs="Calibri"/>
          <w:iCs/>
          <w:sz w:val="24"/>
          <w:szCs w:val="24"/>
        </w:rPr>
        <w:t xml:space="preserve">before </w:t>
      </w:r>
      <w:r w:rsidR="00F50983" w:rsidRPr="005146A6">
        <w:rPr>
          <w:rFonts w:ascii="Calibri" w:hAnsi="Calibri" w:cs="Calibri"/>
          <w:iCs/>
          <w:sz w:val="24"/>
          <w:szCs w:val="24"/>
        </w:rPr>
        <w:t>T3 contusion</w:t>
      </w:r>
      <w:r w:rsidR="00F16BE9" w:rsidRPr="005146A6">
        <w:rPr>
          <w:rFonts w:ascii="Calibri" w:hAnsi="Calibri" w:cs="Calibri"/>
          <w:iCs/>
          <w:sz w:val="24"/>
          <w:szCs w:val="24"/>
        </w:rPr>
        <w:t xml:space="preserve"> </w:t>
      </w:r>
      <w:r w:rsidR="00434133" w:rsidRPr="005146A6">
        <w:rPr>
          <w:rFonts w:ascii="Calibri" w:hAnsi="Calibri" w:cs="Calibri"/>
          <w:iCs/>
          <w:sz w:val="24"/>
          <w:szCs w:val="24"/>
        </w:rPr>
        <w:t>injury and during the first two days post-injury</w:t>
      </w:r>
      <w:r w:rsidR="00005E51" w:rsidRPr="005146A6">
        <w:rPr>
          <w:rFonts w:ascii="Calibri" w:hAnsi="Calibri" w:cs="Calibri"/>
          <w:iCs/>
          <w:sz w:val="24"/>
          <w:szCs w:val="24"/>
        </w:rPr>
        <w:t xml:space="preserve"> (48 h after injury)</w:t>
      </w:r>
      <w:r w:rsidR="00434133" w:rsidRPr="005146A6">
        <w:rPr>
          <w:rFonts w:ascii="Calibri" w:hAnsi="Calibri" w:cs="Calibri"/>
          <w:iCs/>
          <w:sz w:val="24"/>
          <w:szCs w:val="24"/>
        </w:rPr>
        <w:t xml:space="preserve">. </w:t>
      </w:r>
      <w:r w:rsidR="005D057E" w:rsidRPr="005146A6">
        <w:rPr>
          <w:rFonts w:ascii="Calibri" w:hAnsi="Calibri" w:cs="Calibri"/>
          <w:iCs/>
          <w:sz w:val="24"/>
          <w:szCs w:val="24"/>
        </w:rPr>
        <w:t>After</w:t>
      </w:r>
      <w:r w:rsidR="006456A9" w:rsidRPr="005146A6">
        <w:rPr>
          <w:rFonts w:ascii="Calibri" w:hAnsi="Calibri" w:cs="Calibri"/>
          <w:iCs/>
          <w:sz w:val="24"/>
          <w:szCs w:val="24"/>
        </w:rPr>
        <w:t xml:space="preserve"> </w:t>
      </w:r>
      <w:r w:rsidR="005D057E" w:rsidRPr="005146A6">
        <w:rPr>
          <w:rFonts w:ascii="Calibri" w:hAnsi="Calibri" w:cs="Calibri"/>
          <w:iCs/>
          <w:sz w:val="24"/>
          <w:szCs w:val="24"/>
        </w:rPr>
        <w:t xml:space="preserve">SCI, </w:t>
      </w:r>
      <w:r w:rsidR="0043471B" w:rsidRPr="005146A6">
        <w:rPr>
          <w:rFonts w:ascii="Calibri" w:hAnsi="Calibri" w:cs="Calibri"/>
          <w:iCs/>
          <w:sz w:val="24"/>
          <w:szCs w:val="24"/>
        </w:rPr>
        <w:t>graphs show</w:t>
      </w:r>
      <w:r w:rsidR="006456A9" w:rsidRPr="005146A6">
        <w:rPr>
          <w:rFonts w:ascii="Calibri" w:hAnsi="Calibri" w:cs="Calibri"/>
          <w:iCs/>
          <w:sz w:val="24"/>
          <w:szCs w:val="24"/>
        </w:rPr>
        <w:t xml:space="preserve"> elevated </w:t>
      </w:r>
      <w:r w:rsidR="00327E8B" w:rsidRPr="005146A6">
        <w:rPr>
          <w:rFonts w:ascii="Calibri" w:hAnsi="Calibri" w:cs="Calibri"/>
          <w:iCs/>
          <w:sz w:val="24"/>
          <w:szCs w:val="24"/>
        </w:rPr>
        <w:t xml:space="preserve">blood pressure </w:t>
      </w:r>
      <w:r w:rsidR="005C65B9" w:rsidRPr="005146A6">
        <w:rPr>
          <w:rFonts w:ascii="Calibri" w:hAnsi="Calibri" w:cs="Calibri"/>
          <w:iCs/>
          <w:sz w:val="24"/>
          <w:szCs w:val="24"/>
        </w:rPr>
        <w:t>indicated by</w:t>
      </w:r>
      <w:r w:rsidR="005443C7" w:rsidRPr="005146A6">
        <w:rPr>
          <w:rFonts w:ascii="Calibri" w:hAnsi="Calibri" w:cs="Calibri"/>
          <w:iCs/>
          <w:sz w:val="24"/>
          <w:szCs w:val="24"/>
        </w:rPr>
        <w:t xml:space="preserve"> increased </w:t>
      </w:r>
      <w:r w:rsidR="008C3FB6" w:rsidRPr="005146A6">
        <w:rPr>
          <w:rFonts w:ascii="Calibri" w:hAnsi="Calibri" w:cs="Calibri"/>
          <w:iCs/>
          <w:sz w:val="24"/>
          <w:szCs w:val="24"/>
        </w:rPr>
        <w:t>SBP, DBP, and MAP</w:t>
      </w:r>
      <w:r w:rsidR="001D51F6" w:rsidRPr="005146A6">
        <w:rPr>
          <w:rFonts w:ascii="Calibri" w:hAnsi="Calibri" w:cs="Calibri"/>
          <w:iCs/>
          <w:sz w:val="24"/>
          <w:szCs w:val="24"/>
        </w:rPr>
        <w:t xml:space="preserve"> (</w:t>
      </w:r>
      <w:r w:rsidR="001D51F6" w:rsidRPr="005146A6">
        <w:rPr>
          <w:rFonts w:ascii="Calibri" w:hAnsi="Calibri" w:cs="Calibri"/>
          <w:b/>
          <w:bCs/>
          <w:iCs/>
          <w:sz w:val="24"/>
          <w:szCs w:val="24"/>
        </w:rPr>
        <w:t xml:space="preserve">Figure 1E </w:t>
      </w:r>
      <w:r w:rsidR="001D51F6" w:rsidRPr="00E72018">
        <w:rPr>
          <w:rFonts w:ascii="Calibri" w:hAnsi="Calibri" w:cs="Calibri"/>
          <w:iCs/>
          <w:sz w:val="24"/>
          <w:szCs w:val="24"/>
        </w:rPr>
        <w:t>(i), (ii), (iii))</w:t>
      </w:r>
      <w:r w:rsidR="008C3FB6" w:rsidRPr="005146A6">
        <w:rPr>
          <w:rFonts w:ascii="Calibri" w:hAnsi="Calibri" w:cs="Calibri"/>
          <w:iCs/>
          <w:sz w:val="24"/>
          <w:szCs w:val="24"/>
        </w:rPr>
        <w:t xml:space="preserve">. </w:t>
      </w:r>
      <w:r w:rsidR="00871525" w:rsidRPr="005146A6">
        <w:rPr>
          <w:rFonts w:ascii="Calibri" w:hAnsi="Calibri" w:cs="Calibri"/>
          <w:iCs/>
          <w:sz w:val="24"/>
          <w:szCs w:val="24"/>
        </w:rPr>
        <w:t>Post-SCI</w:t>
      </w:r>
      <w:r w:rsidR="003E3E83" w:rsidRPr="005146A6">
        <w:rPr>
          <w:rFonts w:ascii="Calibri" w:hAnsi="Calibri" w:cs="Calibri"/>
          <w:iCs/>
          <w:sz w:val="24"/>
          <w:szCs w:val="24"/>
        </w:rPr>
        <w:t xml:space="preserve"> results </w:t>
      </w:r>
      <w:r w:rsidR="00871525" w:rsidRPr="005146A6">
        <w:rPr>
          <w:rFonts w:ascii="Calibri" w:hAnsi="Calibri" w:cs="Calibri"/>
          <w:iCs/>
          <w:sz w:val="24"/>
          <w:szCs w:val="24"/>
        </w:rPr>
        <w:t xml:space="preserve">showed </w:t>
      </w:r>
      <w:r w:rsidR="003E3E83" w:rsidRPr="005146A6">
        <w:rPr>
          <w:rFonts w:ascii="Calibri" w:hAnsi="Calibri" w:cs="Calibri"/>
          <w:iCs/>
          <w:sz w:val="24"/>
          <w:szCs w:val="24"/>
        </w:rPr>
        <w:t>increased heart rate fluctua</w:t>
      </w:r>
      <w:r w:rsidR="00016757" w:rsidRPr="005146A6">
        <w:rPr>
          <w:rFonts w:ascii="Calibri" w:hAnsi="Calibri" w:cs="Calibri"/>
          <w:iCs/>
          <w:sz w:val="24"/>
          <w:szCs w:val="24"/>
        </w:rPr>
        <w:t>tions</w:t>
      </w:r>
      <w:r w:rsidR="00871525" w:rsidRPr="005146A6">
        <w:rPr>
          <w:rFonts w:ascii="Calibri" w:hAnsi="Calibri" w:cs="Calibri"/>
          <w:b/>
          <w:bCs/>
          <w:iCs/>
          <w:sz w:val="24"/>
          <w:szCs w:val="24"/>
        </w:rPr>
        <w:t xml:space="preserve"> </w:t>
      </w:r>
      <w:r w:rsidR="007E6FE5" w:rsidRPr="00E72018">
        <w:rPr>
          <w:rFonts w:ascii="Calibri" w:hAnsi="Calibri" w:cs="Calibri"/>
          <w:iCs/>
          <w:sz w:val="24"/>
          <w:szCs w:val="24"/>
        </w:rPr>
        <w:t>(</w:t>
      </w:r>
      <w:r w:rsidR="00871525" w:rsidRPr="005146A6">
        <w:rPr>
          <w:rFonts w:ascii="Calibri" w:hAnsi="Calibri" w:cs="Calibri"/>
          <w:b/>
          <w:bCs/>
          <w:iCs/>
          <w:sz w:val="24"/>
          <w:szCs w:val="24"/>
        </w:rPr>
        <w:t xml:space="preserve">Figure 1E </w:t>
      </w:r>
      <w:r w:rsidR="00871525" w:rsidRPr="00E72018">
        <w:rPr>
          <w:rFonts w:ascii="Calibri" w:hAnsi="Calibri" w:cs="Calibri"/>
          <w:iCs/>
          <w:sz w:val="24"/>
          <w:szCs w:val="24"/>
        </w:rPr>
        <w:t>(i</w:t>
      </w:r>
      <w:r w:rsidR="007E6FE5" w:rsidRPr="00E72018">
        <w:rPr>
          <w:rFonts w:ascii="Calibri" w:hAnsi="Calibri" w:cs="Calibri"/>
          <w:iCs/>
          <w:sz w:val="24"/>
          <w:szCs w:val="24"/>
        </w:rPr>
        <w:t>v</w:t>
      </w:r>
      <w:r w:rsidR="00871525" w:rsidRPr="00E72018">
        <w:rPr>
          <w:rFonts w:ascii="Calibri" w:hAnsi="Calibri" w:cs="Calibri"/>
          <w:iCs/>
          <w:sz w:val="24"/>
          <w:szCs w:val="24"/>
        </w:rPr>
        <w:t>)</w:t>
      </w:r>
      <w:r w:rsidR="007E6FE5" w:rsidRPr="00E72018">
        <w:rPr>
          <w:rFonts w:ascii="Calibri" w:hAnsi="Calibri" w:cs="Calibri"/>
          <w:iCs/>
          <w:sz w:val="24"/>
          <w:szCs w:val="24"/>
        </w:rPr>
        <w:t>)</w:t>
      </w:r>
      <w:r w:rsidR="00871525" w:rsidRPr="00E72018">
        <w:rPr>
          <w:rFonts w:ascii="Calibri" w:hAnsi="Calibri" w:cs="Calibri"/>
          <w:iCs/>
          <w:sz w:val="24"/>
          <w:szCs w:val="24"/>
        </w:rPr>
        <w:t>,</w:t>
      </w:r>
      <w:r w:rsidR="00016757" w:rsidRPr="005146A6">
        <w:rPr>
          <w:rFonts w:ascii="Calibri" w:hAnsi="Calibri" w:cs="Calibri"/>
          <w:iCs/>
          <w:sz w:val="24"/>
          <w:szCs w:val="24"/>
        </w:rPr>
        <w:t xml:space="preserve"> irregular</w:t>
      </w:r>
      <w:r w:rsidR="00E72018">
        <w:rPr>
          <w:rFonts w:ascii="Calibri" w:hAnsi="Calibri" w:cs="Calibri"/>
          <w:iCs/>
          <w:sz w:val="24"/>
          <w:szCs w:val="24"/>
        </w:rPr>
        <w:t>i</w:t>
      </w:r>
      <w:r w:rsidR="005E15E7" w:rsidRPr="005146A6">
        <w:rPr>
          <w:rFonts w:ascii="Calibri" w:hAnsi="Calibri" w:cs="Calibri"/>
          <w:iCs/>
          <w:sz w:val="24"/>
          <w:szCs w:val="24"/>
        </w:rPr>
        <w:t>ties in</w:t>
      </w:r>
      <w:r w:rsidR="00016757" w:rsidRPr="005146A6">
        <w:rPr>
          <w:rFonts w:ascii="Calibri" w:hAnsi="Calibri" w:cs="Calibri"/>
          <w:iCs/>
          <w:sz w:val="24"/>
          <w:szCs w:val="24"/>
        </w:rPr>
        <w:t xml:space="preserve"> core body temperature</w:t>
      </w:r>
      <w:r w:rsidR="007E6FE5" w:rsidRPr="005146A6">
        <w:rPr>
          <w:rFonts w:ascii="Calibri" w:hAnsi="Calibri" w:cs="Calibri"/>
          <w:b/>
          <w:bCs/>
          <w:iCs/>
          <w:sz w:val="24"/>
          <w:szCs w:val="24"/>
        </w:rPr>
        <w:t xml:space="preserve"> </w:t>
      </w:r>
      <w:r w:rsidR="007E6FE5" w:rsidRPr="00E72018">
        <w:rPr>
          <w:rFonts w:ascii="Calibri" w:hAnsi="Calibri" w:cs="Calibri"/>
          <w:iCs/>
          <w:sz w:val="24"/>
          <w:szCs w:val="24"/>
        </w:rPr>
        <w:t>(</w:t>
      </w:r>
      <w:r w:rsidR="007E6FE5" w:rsidRPr="005146A6">
        <w:rPr>
          <w:rFonts w:ascii="Calibri" w:hAnsi="Calibri" w:cs="Calibri"/>
          <w:b/>
          <w:bCs/>
          <w:iCs/>
          <w:sz w:val="24"/>
          <w:szCs w:val="24"/>
        </w:rPr>
        <w:t xml:space="preserve">Figure 1E </w:t>
      </w:r>
      <w:r w:rsidR="007E6FE5" w:rsidRPr="00E72018">
        <w:rPr>
          <w:rFonts w:ascii="Calibri" w:hAnsi="Calibri" w:cs="Calibri"/>
          <w:iCs/>
          <w:sz w:val="24"/>
          <w:szCs w:val="24"/>
        </w:rPr>
        <w:t>(v)),</w:t>
      </w:r>
      <w:r w:rsidR="007E6FE5" w:rsidRPr="005146A6">
        <w:rPr>
          <w:rFonts w:ascii="Calibri" w:hAnsi="Calibri" w:cs="Calibri"/>
          <w:iCs/>
          <w:sz w:val="24"/>
          <w:szCs w:val="24"/>
        </w:rPr>
        <w:t xml:space="preserve"> </w:t>
      </w:r>
      <w:r w:rsidR="00016757" w:rsidRPr="005146A6">
        <w:rPr>
          <w:rFonts w:ascii="Calibri" w:hAnsi="Calibri" w:cs="Calibri"/>
          <w:iCs/>
          <w:sz w:val="24"/>
          <w:szCs w:val="24"/>
        </w:rPr>
        <w:t>and reduced activity</w:t>
      </w:r>
      <w:r w:rsidR="00871525" w:rsidRPr="005146A6">
        <w:rPr>
          <w:rFonts w:ascii="Calibri" w:hAnsi="Calibri" w:cs="Calibri"/>
          <w:b/>
          <w:bCs/>
          <w:iCs/>
          <w:sz w:val="24"/>
          <w:szCs w:val="24"/>
        </w:rPr>
        <w:t xml:space="preserve"> </w:t>
      </w:r>
      <w:r w:rsidR="007920E9" w:rsidRPr="00E72018">
        <w:rPr>
          <w:rFonts w:ascii="Calibri" w:hAnsi="Calibri" w:cs="Calibri"/>
          <w:iCs/>
          <w:sz w:val="24"/>
          <w:szCs w:val="24"/>
        </w:rPr>
        <w:t>(</w:t>
      </w:r>
      <w:r w:rsidR="007920E9" w:rsidRPr="005146A6">
        <w:rPr>
          <w:rFonts w:ascii="Calibri" w:hAnsi="Calibri" w:cs="Calibri"/>
          <w:b/>
          <w:bCs/>
          <w:iCs/>
          <w:sz w:val="24"/>
          <w:szCs w:val="24"/>
        </w:rPr>
        <w:t xml:space="preserve">Figure 1E </w:t>
      </w:r>
      <w:r w:rsidR="007920E9" w:rsidRPr="00E72018">
        <w:rPr>
          <w:rFonts w:ascii="Calibri" w:hAnsi="Calibri" w:cs="Calibri"/>
          <w:iCs/>
          <w:sz w:val="24"/>
          <w:szCs w:val="24"/>
        </w:rPr>
        <w:t>(vi)).</w:t>
      </w:r>
      <w:r w:rsidR="007920E9" w:rsidRPr="005146A6">
        <w:rPr>
          <w:rFonts w:ascii="Calibri" w:hAnsi="Calibri" w:cs="Calibri"/>
          <w:iCs/>
          <w:sz w:val="24"/>
          <w:szCs w:val="24"/>
        </w:rPr>
        <w:t xml:space="preserve"> </w:t>
      </w:r>
      <w:r w:rsidR="00336E79" w:rsidRPr="005146A6">
        <w:rPr>
          <w:rFonts w:ascii="Calibri" w:hAnsi="Calibri" w:cs="Calibri"/>
          <w:iCs/>
          <w:sz w:val="24"/>
          <w:szCs w:val="24"/>
        </w:rPr>
        <w:t>Additionally</w:t>
      </w:r>
      <w:r w:rsidR="005E15E7" w:rsidRPr="005146A6">
        <w:rPr>
          <w:rFonts w:ascii="Calibri" w:hAnsi="Calibri" w:cs="Calibri"/>
          <w:iCs/>
          <w:sz w:val="24"/>
          <w:szCs w:val="24"/>
        </w:rPr>
        <w:t xml:space="preserve">, </w:t>
      </w:r>
      <w:r w:rsidR="00A73211" w:rsidRPr="005146A6">
        <w:rPr>
          <w:rFonts w:ascii="Calibri" w:hAnsi="Calibri" w:cs="Calibri"/>
          <w:iCs/>
          <w:sz w:val="24"/>
          <w:szCs w:val="24"/>
        </w:rPr>
        <w:t>SCI disrupted day-night rhythms in SBP, DBP, MAP, HR, core body temperature, and activity.</w:t>
      </w:r>
    </w:p>
    <w:p w14:paraId="3F236898" w14:textId="77777777" w:rsidR="00757C5A" w:rsidRPr="005146A6" w:rsidRDefault="00757C5A" w:rsidP="005146A6">
      <w:pPr>
        <w:pBdr>
          <w:top w:val="nil"/>
          <w:left w:val="nil"/>
          <w:bottom w:val="nil"/>
          <w:right w:val="nil"/>
          <w:between w:val="nil"/>
        </w:pBdr>
      </w:pPr>
    </w:p>
    <w:p w14:paraId="71AA65AF" w14:textId="77777777" w:rsidR="00634EC4" w:rsidRDefault="00DB6E07" w:rsidP="005146A6">
      <w:r w:rsidRPr="005146A6">
        <w:rPr>
          <w:b/>
        </w:rPr>
        <w:lastRenderedPageBreak/>
        <w:t>FIGURE LEGENDS:</w:t>
      </w:r>
      <w:r w:rsidRPr="005146A6">
        <w:t xml:space="preserve"> </w:t>
      </w:r>
    </w:p>
    <w:p w14:paraId="2D9A27A8" w14:textId="77777777" w:rsidR="001B3310" w:rsidRPr="005146A6" w:rsidRDefault="001B3310" w:rsidP="005146A6"/>
    <w:p w14:paraId="0008DB56" w14:textId="1DF2540F" w:rsidR="00257B1B" w:rsidRPr="005146A6" w:rsidRDefault="00257B1B" w:rsidP="005146A6">
      <w:r w:rsidRPr="005146A6">
        <w:rPr>
          <w:b/>
          <w:bCs/>
        </w:rPr>
        <w:t>Figure 1</w:t>
      </w:r>
      <w:r w:rsidR="00505FC9">
        <w:rPr>
          <w:b/>
          <w:bCs/>
        </w:rPr>
        <w:t xml:space="preserve">: </w:t>
      </w:r>
      <w:r w:rsidRPr="005146A6">
        <w:rPr>
          <w:b/>
          <w:bCs/>
        </w:rPr>
        <w:t>Schematic of telemetry implant placement and applications following a severe</w:t>
      </w:r>
      <w:r w:rsidR="00C83A6F" w:rsidRPr="005146A6">
        <w:rPr>
          <w:b/>
          <w:bCs/>
        </w:rPr>
        <w:t>-</w:t>
      </w:r>
      <w:r w:rsidRPr="005146A6">
        <w:rPr>
          <w:b/>
          <w:bCs/>
        </w:rPr>
        <w:t xml:space="preserve">high thoracic (T3) contusion injury. </w:t>
      </w:r>
      <w:r w:rsidRPr="005146A6">
        <w:rPr>
          <w:rFonts w:eastAsia="ArialMT"/>
        </w:rPr>
        <w:t>Insertion of a</w:t>
      </w:r>
      <w:r w:rsidR="00EC25EF" w:rsidRPr="005146A6">
        <w:rPr>
          <w:rFonts w:eastAsia="ArialMT"/>
        </w:rPr>
        <w:t>n</w:t>
      </w:r>
      <w:r w:rsidRPr="005146A6">
        <w:rPr>
          <w:rFonts w:eastAsia="ArialMT"/>
        </w:rPr>
        <w:t xml:space="preserve"> </w:t>
      </w:r>
      <w:r w:rsidRPr="007C2935">
        <w:rPr>
          <w:rFonts w:eastAsia="ArialMT"/>
          <w:i/>
          <w:iCs/>
        </w:rPr>
        <w:t>in vivo</w:t>
      </w:r>
      <w:r w:rsidRPr="005146A6">
        <w:rPr>
          <w:rFonts w:eastAsia="ArialMT"/>
        </w:rPr>
        <w:t xml:space="preserve"> telemetric implant into the descending aorta of a rat (</w:t>
      </w:r>
      <w:r w:rsidRPr="007C2935">
        <w:rPr>
          <w:rFonts w:eastAsia="ArialMT"/>
          <w:b/>
          <w:bCs/>
        </w:rPr>
        <w:t>A</w:t>
      </w:r>
      <w:r w:rsidRPr="005146A6">
        <w:rPr>
          <w:rFonts w:eastAsia="ArialMT"/>
        </w:rPr>
        <w:t>)</w:t>
      </w:r>
      <w:r w:rsidR="007C2935">
        <w:rPr>
          <w:rFonts w:eastAsia="ArialMT"/>
        </w:rPr>
        <w:t>,</w:t>
      </w:r>
      <w:r w:rsidRPr="005146A6">
        <w:rPr>
          <w:rFonts w:eastAsia="ArialMT"/>
        </w:rPr>
        <w:t xml:space="preserve"> followed by severe high thoracic (T3) contusion injury using </w:t>
      </w:r>
      <w:r w:rsidR="007C2935">
        <w:rPr>
          <w:rFonts w:eastAsia="ArialMT"/>
        </w:rPr>
        <w:t xml:space="preserve">an </w:t>
      </w:r>
      <w:r w:rsidRPr="005146A6">
        <w:rPr>
          <w:rFonts w:eastAsia="ArialMT"/>
        </w:rPr>
        <w:t>IH impactor (Force</w:t>
      </w:r>
      <w:r w:rsidR="007C2935">
        <w:rPr>
          <w:rFonts w:eastAsia="ArialMT"/>
        </w:rPr>
        <w:t xml:space="preserve"> </w:t>
      </w:r>
      <w:r w:rsidR="00924F70" w:rsidRPr="005146A6">
        <w:rPr>
          <w:rFonts w:eastAsia="ArialMT"/>
        </w:rPr>
        <w:t>=</w:t>
      </w:r>
      <w:r w:rsidRPr="005146A6">
        <w:rPr>
          <w:rFonts w:eastAsia="ArialMT"/>
        </w:rPr>
        <w:t xml:space="preserve"> 400 </w:t>
      </w:r>
      <w:proofErr w:type="spellStart"/>
      <w:r w:rsidRPr="005146A6">
        <w:rPr>
          <w:rFonts w:eastAsia="ArialMT"/>
        </w:rPr>
        <w:t>kdyn</w:t>
      </w:r>
      <w:proofErr w:type="spellEnd"/>
      <w:r w:rsidRPr="005146A6">
        <w:rPr>
          <w:rFonts w:eastAsia="ArialMT"/>
        </w:rPr>
        <w:t xml:space="preserve"> with 5-s dwell time) 2 weeks later (</w:t>
      </w:r>
      <w:r w:rsidRPr="007C2935">
        <w:rPr>
          <w:rFonts w:eastAsia="ArialMT"/>
          <w:b/>
          <w:bCs/>
        </w:rPr>
        <w:t>B</w:t>
      </w:r>
      <w:r w:rsidRPr="005146A6">
        <w:rPr>
          <w:rFonts w:eastAsia="ArialMT"/>
        </w:rPr>
        <w:t xml:space="preserve">). Representative setup of telemetric recording using </w:t>
      </w:r>
      <w:r w:rsidR="007C2935">
        <w:rPr>
          <w:rFonts w:eastAsia="ArialMT"/>
        </w:rPr>
        <w:t xml:space="preserve">a </w:t>
      </w:r>
      <w:r w:rsidRPr="005146A6">
        <w:rPr>
          <w:rFonts w:eastAsia="ArialMT"/>
        </w:rPr>
        <w:t xml:space="preserve">computerized monitoring system with </w:t>
      </w:r>
      <w:proofErr w:type="spellStart"/>
      <w:r w:rsidRPr="005146A6">
        <w:rPr>
          <w:rFonts w:eastAsia="ArialMT"/>
        </w:rPr>
        <w:t>Ponemah</w:t>
      </w:r>
      <w:proofErr w:type="spellEnd"/>
      <w:r w:rsidRPr="005146A6">
        <w:rPr>
          <w:rFonts w:eastAsia="ArialMT"/>
        </w:rPr>
        <w:t xml:space="preserve"> software</w:t>
      </w:r>
      <w:r w:rsidR="007C2935">
        <w:rPr>
          <w:rFonts w:eastAsia="ArialMT"/>
        </w:rPr>
        <w:t xml:space="preserve"> </w:t>
      </w:r>
      <w:r w:rsidRPr="005146A6">
        <w:rPr>
          <w:rFonts w:eastAsia="ArialMT"/>
        </w:rPr>
        <w:t>(</w:t>
      </w:r>
      <w:r w:rsidRPr="007C2935">
        <w:rPr>
          <w:rFonts w:eastAsia="ArialMT"/>
          <w:b/>
          <w:bCs/>
        </w:rPr>
        <w:t>C</w:t>
      </w:r>
      <w:r w:rsidRPr="005146A6">
        <w:rPr>
          <w:rFonts w:eastAsia="ArialMT"/>
        </w:rPr>
        <w:t xml:space="preserve">). Representative trace </w:t>
      </w:r>
      <w:r w:rsidR="009075B7" w:rsidRPr="007C2935">
        <w:rPr>
          <w:rFonts w:eastAsia="ArialMT"/>
        </w:rPr>
        <w:t>(</w:t>
      </w:r>
      <w:bookmarkStart w:id="11" w:name="_Hlk213680905"/>
      <w:r w:rsidR="00456990" w:rsidRPr="007C2935">
        <w:rPr>
          <w:rFonts w:eastAsia="ArialMT"/>
        </w:rPr>
        <w:t xml:space="preserve">data acquired with </w:t>
      </w:r>
      <w:r w:rsidR="007C2935">
        <w:rPr>
          <w:rFonts w:eastAsia="ArialMT"/>
        </w:rPr>
        <w:t xml:space="preserve">a </w:t>
      </w:r>
      <w:r w:rsidR="00456990" w:rsidRPr="007C2935">
        <w:rPr>
          <w:rFonts w:eastAsia="ArialMT"/>
        </w:rPr>
        <w:t>logging rate of 2 s</w:t>
      </w:r>
      <w:bookmarkEnd w:id="11"/>
      <w:r w:rsidR="009075B7" w:rsidRPr="007C2935">
        <w:rPr>
          <w:rFonts w:eastAsia="ArialMT"/>
        </w:rPr>
        <w:t>)</w:t>
      </w:r>
      <w:r w:rsidR="007C2935" w:rsidRPr="007C2935">
        <w:rPr>
          <w:rFonts w:eastAsia="ArialMT"/>
        </w:rPr>
        <w:t xml:space="preserve"> </w:t>
      </w:r>
      <w:r w:rsidRPr="005146A6">
        <w:rPr>
          <w:rFonts w:eastAsia="ArialMT"/>
        </w:rPr>
        <w:t>of female rat</w:t>
      </w:r>
      <w:r w:rsidR="00095607" w:rsidRPr="005146A6">
        <w:rPr>
          <w:rFonts w:eastAsia="ArialMT"/>
        </w:rPr>
        <w:t>s</w:t>
      </w:r>
      <w:r w:rsidRPr="005146A6">
        <w:rPr>
          <w:rFonts w:eastAsia="ArialMT"/>
        </w:rPr>
        <w:t xml:space="preserve"> showing </w:t>
      </w:r>
      <w:r w:rsidR="001627D1" w:rsidRPr="005146A6">
        <w:rPr>
          <w:rFonts w:eastAsia="ArialMT"/>
        </w:rPr>
        <w:t>a</w:t>
      </w:r>
      <w:r w:rsidRPr="005146A6">
        <w:rPr>
          <w:rFonts w:eastAsia="ArialMT"/>
        </w:rPr>
        <w:t>utonomic dysreflexia (AD) 8 weeks after spinal cord injury (SCI). The green dotted line indicates a 1</w:t>
      </w:r>
      <w:r w:rsidR="0083186E" w:rsidRPr="005146A6">
        <w:rPr>
          <w:rFonts w:eastAsia="ArialMT"/>
        </w:rPr>
        <w:t xml:space="preserve"> </w:t>
      </w:r>
      <w:r w:rsidRPr="005146A6">
        <w:rPr>
          <w:rFonts w:eastAsia="ArialMT"/>
        </w:rPr>
        <w:t>min colorectal distension (CRD) stimulus (</w:t>
      </w:r>
      <w:r w:rsidRPr="00E35778">
        <w:rPr>
          <w:rFonts w:eastAsia="ArialMT"/>
          <w:b/>
          <w:bCs/>
        </w:rPr>
        <w:t>D</w:t>
      </w:r>
      <w:r w:rsidRPr="005146A6">
        <w:rPr>
          <w:rFonts w:eastAsia="ArialMT"/>
        </w:rPr>
        <w:t xml:space="preserve">), and </w:t>
      </w:r>
      <w:r w:rsidR="00E35778">
        <w:rPr>
          <w:rFonts w:eastAsia="ArialMT"/>
        </w:rPr>
        <w:t xml:space="preserve">a </w:t>
      </w:r>
      <w:r w:rsidRPr="005146A6">
        <w:rPr>
          <w:rFonts w:eastAsia="ArialMT"/>
        </w:rPr>
        <w:t>representative hourly mean for 48</w:t>
      </w:r>
      <w:r w:rsidR="0083186E" w:rsidRPr="005146A6">
        <w:rPr>
          <w:rFonts w:eastAsia="ArialMT"/>
        </w:rPr>
        <w:t xml:space="preserve"> </w:t>
      </w:r>
      <w:r w:rsidRPr="005146A6">
        <w:rPr>
          <w:rFonts w:eastAsia="ArialMT"/>
        </w:rPr>
        <w:t>h</w:t>
      </w:r>
      <w:r w:rsidR="00E35778">
        <w:rPr>
          <w:rFonts w:eastAsia="ArialMT"/>
        </w:rPr>
        <w:t>.</w:t>
      </w:r>
      <w:r w:rsidRPr="005146A6">
        <w:rPr>
          <w:rFonts w:eastAsia="ArialMT"/>
        </w:rPr>
        <w:t xml:space="preserve"> </w:t>
      </w:r>
      <w:r w:rsidR="00B931CB" w:rsidRPr="005146A6">
        <w:rPr>
          <w:rFonts w:eastAsia="ArialMT"/>
        </w:rPr>
        <w:t xml:space="preserve">i. </w:t>
      </w:r>
      <w:r w:rsidRPr="005146A6">
        <w:rPr>
          <w:rFonts w:eastAsia="ArialMT"/>
        </w:rPr>
        <w:t xml:space="preserve">systolic blood pressure (SBP), </w:t>
      </w:r>
      <w:r w:rsidR="00B931CB" w:rsidRPr="005146A6">
        <w:rPr>
          <w:rFonts w:eastAsia="ArialMT"/>
        </w:rPr>
        <w:t xml:space="preserve">ii. </w:t>
      </w:r>
      <w:r w:rsidRPr="005146A6">
        <w:rPr>
          <w:rFonts w:eastAsia="ArialMT"/>
        </w:rPr>
        <w:t xml:space="preserve">diastolic blood pressure (DBP), </w:t>
      </w:r>
      <w:r w:rsidR="00B931CB" w:rsidRPr="005146A6">
        <w:rPr>
          <w:rFonts w:eastAsia="ArialMT"/>
        </w:rPr>
        <w:t xml:space="preserve">iii. </w:t>
      </w:r>
      <w:r w:rsidRPr="005146A6">
        <w:rPr>
          <w:rFonts w:eastAsia="ArialMT"/>
        </w:rPr>
        <w:t xml:space="preserve">mean arterial pressure (MAP), </w:t>
      </w:r>
      <w:r w:rsidR="00B931CB" w:rsidRPr="005146A6">
        <w:rPr>
          <w:rFonts w:eastAsia="ArialMT"/>
        </w:rPr>
        <w:t xml:space="preserve">iv. </w:t>
      </w:r>
      <w:r w:rsidRPr="005146A6">
        <w:rPr>
          <w:rFonts w:eastAsia="ArialMT"/>
        </w:rPr>
        <w:t>heart rate (</w:t>
      </w:r>
      <w:r w:rsidR="0079252F" w:rsidRPr="005146A6">
        <w:rPr>
          <w:rFonts w:eastAsia="ArialMT"/>
        </w:rPr>
        <w:t>HR</w:t>
      </w:r>
      <w:r w:rsidRPr="005146A6">
        <w:rPr>
          <w:rFonts w:eastAsia="ArialMT"/>
        </w:rPr>
        <w:t xml:space="preserve">), </w:t>
      </w:r>
      <w:r w:rsidR="00B931CB" w:rsidRPr="005146A6">
        <w:rPr>
          <w:rFonts w:eastAsia="ArialMT"/>
        </w:rPr>
        <w:t>v.</w:t>
      </w:r>
      <w:r w:rsidR="00173889" w:rsidRPr="005146A6">
        <w:rPr>
          <w:rFonts w:eastAsia="ArialMT"/>
        </w:rPr>
        <w:t xml:space="preserve"> </w:t>
      </w:r>
      <w:r w:rsidRPr="005146A6">
        <w:rPr>
          <w:rFonts w:eastAsia="ArialMT"/>
        </w:rPr>
        <w:t>core body temperature</w:t>
      </w:r>
      <w:r w:rsidR="0079252F" w:rsidRPr="005146A6">
        <w:rPr>
          <w:rFonts w:eastAsia="ArialMT"/>
        </w:rPr>
        <w:t xml:space="preserve"> (</w:t>
      </w:r>
      <w:r w:rsidR="00EB5126" w:rsidRPr="005146A6">
        <w:rPr>
          <w:rFonts w:eastAsia="ArialMT"/>
        </w:rPr>
        <w:t>core body temp</w:t>
      </w:r>
      <w:r w:rsidR="0079252F" w:rsidRPr="005146A6">
        <w:rPr>
          <w:rFonts w:eastAsia="ArialMT"/>
        </w:rPr>
        <w:t>)</w:t>
      </w:r>
      <w:r w:rsidRPr="005146A6">
        <w:rPr>
          <w:rFonts w:eastAsia="ArialMT"/>
        </w:rPr>
        <w:t xml:space="preserve">, and </w:t>
      </w:r>
      <w:r w:rsidR="00B931CB" w:rsidRPr="005146A6">
        <w:rPr>
          <w:rFonts w:eastAsia="ArialMT"/>
        </w:rPr>
        <w:t xml:space="preserve">vi. </w:t>
      </w:r>
      <w:r w:rsidRPr="005146A6">
        <w:rPr>
          <w:rFonts w:eastAsia="ArialMT"/>
        </w:rPr>
        <w:t xml:space="preserve">activity </w:t>
      </w:r>
      <w:r w:rsidR="00F66850" w:rsidRPr="005146A6">
        <w:rPr>
          <w:rFonts w:eastAsia="ArialMT"/>
        </w:rPr>
        <w:t>pre</w:t>
      </w:r>
      <w:r w:rsidR="0036775C" w:rsidRPr="005146A6">
        <w:rPr>
          <w:rFonts w:eastAsia="ArialMT"/>
        </w:rPr>
        <w:t>-</w:t>
      </w:r>
      <w:r w:rsidR="00F66850" w:rsidRPr="005146A6">
        <w:rPr>
          <w:rFonts w:eastAsia="ArialMT"/>
        </w:rPr>
        <w:t xml:space="preserve"> and post</w:t>
      </w:r>
      <w:r w:rsidR="00362053" w:rsidRPr="005146A6">
        <w:rPr>
          <w:rFonts w:eastAsia="ArialMT"/>
        </w:rPr>
        <w:t>-</w:t>
      </w:r>
      <w:r w:rsidR="00F66850" w:rsidRPr="005146A6">
        <w:rPr>
          <w:rFonts w:eastAsia="ArialMT"/>
        </w:rPr>
        <w:t>SCI</w:t>
      </w:r>
      <w:r w:rsidR="00860632" w:rsidRPr="005146A6">
        <w:rPr>
          <w:rFonts w:eastAsia="ArialMT"/>
        </w:rPr>
        <w:t xml:space="preserve"> (</w:t>
      </w:r>
      <w:r w:rsidR="00860632" w:rsidRPr="00E35778">
        <w:rPr>
          <w:rFonts w:eastAsia="ArialMT"/>
          <w:b/>
          <w:bCs/>
        </w:rPr>
        <w:t>E</w:t>
      </w:r>
      <w:r w:rsidR="00860632" w:rsidRPr="005146A6">
        <w:rPr>
          <w:rFonts w:eastAsia="ArialMT"/>
        </w:rPr>
        <w:t>)</w:t>
      </w:r>
      <w:r w:rsidRPr="005146A6">
        <w:rPr>
          <w:rFonts w:eastAsia="ArialMT"/>
        </w:rPr>
        <w:t>. The unshaded and shaded region</w:t>
      </w:r>
      <w:r w:rsidR="00E35778">
        <w:rPr>
          <w:rFonts w:eastAsia="ArialMT"/>
        </w:rPr>
        <w:t>s</w:t>
      </w:r>
      <w:r w:rsidRPr="005146A6">
        <w:rPr>
          <w:rFonts w:eastAsia="ArialMT"/>
        </w:rPr>
        <w:t xml:space="preserve"> represent 12-h light and 12-h dark cycles, respectively. “0” indicates lights on, and “12” indicates light</w:t>
      </w:r>
      <w:r w:rsidR="00543FA8">
        <w:rPr>
          <w:rFonts w:eastAsia="ArialMT"/>
        </w:rPr>
        <w:t>s</w:t>
      </w:r>
      <w:r w:rsidRPr="005146A6">
        <w:rPr>
          <w:rFonts w:eastAsia="ArialMT"/>
        </w:rPr>
        <w:t xml:space="preserve"> off.</w:t>
      </w:r>
      <w:r w:rsidR="00456990" w:rsidRPr="005146A6">
        <w:rPr>
          <w:rFonts w:eastAsia="ArialMT"/>
        </w:rPr>
        <w:t xml:space="preserve"> </w:t>
      </w:r>
      <w:bookmarkStart w:id="12" w:name="_Hlk213681431"/>
      <w:r w:rsidR="00456990" w:rsidRPr="005146A6">
        <w:rPr>
          <w:rFonts w:eastAsia="ArialMT"/>
        </w:rPr>
        <w:t>The error bar</w:t>
      </w:r>
      <w:r w:rsidR="006462EB" w:rsidRPr="005146A6">
        <w:rPr>
          <w:rFonts w:eastAsia="ArialMT"/>
        </w:rPr>
        <w:t>s</w:t>
      </w:r>
      <w:r w:rsidR="00456990" w:rsidRPr="005146A6">
        <w:rPr>
          <w:rFonts w:eastAsia="ArialMT"/>
        </w:rPr>
        <w:t xml:space="preserve"> represent mean ± SEM </w:t>
      </w:r>
      <w:r w:rsidR="006462EB" w:rsidRPr="005146A6">
        <w:rPr>
          <w:rFonts w:eastAsia="ArialMT"/>
        </w:rPr>
        <w:t>(n</w:t>
      </w:r>
      <w:r w:rsidR="00543FA8">
        <w:rPr>
          <w:rFonts w:eastAsia="ArialMT"/>
        </w:rPr>
        <w:t xml:space="preserve"> </w:t>
      </w:r>
      <w:r w:rsidR="006462EB" w:rsidRPr="005146A6">
        <w:rPr>
          <w:rFonts w:eastAsia="ArialMT"/>
        </w:rPr>
        <w:t>=</w:t>
      </w:r>
      <w:r w:rsidR="00543FA8">
        <w:rPr>
          <w:rFonts w:eastAsia="ArialMT"/>
        </w:rPr>
        <w:t xml:space="preserve"> </w:t>
      </w:r>
      <w:r w:rsidR="006462EB" w:rsidRPr="005146A6">
        <w:rPr>
          <w:rFonts w:eastAsia="ArialMT"/>
        </w:rPr>
        <w:t>3).</w:t>
      </w:r>
      <w:bookmarkEnd w:id="12"/>
    </w:p>
    <w:p w14:paraId="6BBA75D3" w14:textId="77777777" w:rsidR="00DB6E07" w:rsidRPr="005146A6" w:rsidRDefault="00DB6E07" w:rsidP="005146A6">
      <w:pPr>
        <w:pStyle w:val="NormalWeb"/>
        <w:spacing w:before="0" w:beforeAutospacing="0" w:after="0" w:afterAutospacing="0"/>
        <w:jc w:val="both"/>
        <w:rPr>
          <w:rFonts w:ascii="Calibri" w:eastAsia="ArialMT" w:hAnsi="Calibri" w:cs="Calibri"/>
        </w:rPr>
      </w:pPr>
    </w:p>
    <w:p w14:paraId="7C0B6465" w14:textId="5558E2AE" w:rsidR="006E4797" w:rsidRPr="005146A6" w:rsidRDefault="00551D82" w:rsidP="005146A6">
      <w:pPr>
        <w:rPr>
          <w:b/>
        </w:rPr>
      </w:pPr>
      <w:r w:rsidRPr="005146A6">
        <w:rPr>
          <w:b/>
        </w:rPr>
        <w:t xml:space="preserve">DISCUSSION: </w:t>
      </w:r>
    </w:p>
    <w:p w14:paraId="4B61ED9B" w14:textId="0A3C36B5" w:rsidR="007425AC" w:rsidRPr="005146A6" w:rsidRDefault="00D769B1" w:rsidP="005146A6">
      <w:pPr>
        <w:rPr>
          <w:iCs/>
        </w:rPr>
      </w:pPr>
      <w:r w:rsidRPr="005146A6">
        <w:rPr>
          <w:iCs/>
        </w:rPr>
        <w:t>Plac</w:t>
      </w:r>
      <w:r w:rsidR="00827F6E" w:rsidRPr="005146A6">
        <w:rPr>
          <w:iCs/>
        </w:rPr>
        <w:t>ing</w:t>
      </w:r>
      <w:r w:rsidRPr="005146A6">
        <w:rPr>
          <w:iCs/>
        </w:rPr>
        <w:t xml:space="preserve"> </w:t>
      </w:r>
      <w:r w:rsidR="007425AC" w:rsidRPr="005146A6">
        <w:rPr>
          <w:iCs/>
        </w:rPr>
        <w:t xml:space="preserve">a telemetric implant in the descending aorta provides a reliable </w:t>
      </w:r>
      <w:r w:rsidR="00C65488" w:rsidRPr="005146A6">
        <w:rPr>
          <w:iCs/>
        </w:rPr>
        <w:t xml:space="preserve">method for measuring </w:t>
      </w:r>
      <w:r w:rsidR="007425AC" w:rsidRPr="005146A6">
        <w:rPr>
          <w:iCs/>
        </w:rPr>
        <w:t xml:space="preserve">cardiovascular parameters, core body temperature, and animal activity. </w:t>
      </w:r>
      <w:r w:rsidR="00C65488" w:rsidRPr="005146A6">
        <w:rPr>
          <w:iCs/>
        </w:rPr>
        <w:t xml:space="preserve">Telemetry </w:t>
      </w:r>
      <w:r w:rsidR="007425AC" w:rsidRPr="005146A6">
        <w:rPr>
          <w:iCs/>
        </w:rPr>
        <w:t>offers clear advantages over non</w:t>
      </w:r>
      <w:r w:rsidR="00C65488" w:rsidRPr="005146A6">
        <w:rPr>
          <w:iCs/>
        </w:rPr>
        <w:t>-</w:t>
      </w:r>
      <w:r w:rsidR="007425AC" w:rsidRPr="005146A6">
        <w:rPr>
          <w:iCs/>
        </w:rPr>
        <w:t>telemetric techniques</w:t>
      </w:r>
      <w:r w:rsidR="00C65488" w:rsidRPr="005146A6">
        <w:rPr>
          <w:iCs/>
        </w:rPr>
        <w:t>.</w:t>
      </w:r>
      <w:r w:rsidR="007425AC" w:rsidRPr="005146A6">
        <w:rPr>
          <w:iCs/>
        </w:rPr>
        <w:t xml:space="preserve"> It </w:t>
      </w:r>
      <w:r w:rsidR="00C65488" w:rsidRPr="005146A6">
        <w:rPr>
          <w:iCs/>
        </w:rPr>
        <w:t xml:space="preserve">allows </w:t>
      </w:r>
      <w:r w:rsidR="007425AC" w:rsidRPr="005146A6">
        <w:rPr>
          <w:iCs/>
        </w:rPr>
        <w:t xml:space="preserve">data collection from awake, freely moving animals, </w:t>
      </w:r>
      <w:r w:rsidR="00C65488" w:rsidRPr="005146A6">
        <w:rPr>
          <w:iCs/>
        </w:rPr>
        <w:t>eliminat</w:t>
      </w:r>
      <w:r w:rsidR="009B1F6D" w:rsidRPr="005146A6">
        <w:rPr>
          <w:iCs/>
        </w:rPr>
        <w:t>ing</w:t>
      </w:r>
      <w:r w:rsidR="00C65488" w:rsidRPr="005146A6">
        <w:rPr>
          <w:iCs/>
        </w:rPr>
        <w:t xml:space="preserve"> </w:t>
      </w:r>
      <w:r w:rsidR="00FA22BC" w:rsidRPr="005146A6">
        <w:rPr>
          <w:iCs/>
        </w:rPr>
        <w:t xml:space="preserve">the </w:t>
      </w:r>
      <w:r w:rsidR="007425AC" w:rsidRPr="005146A6">
        <w:rPr>
          <w:iCs/>
        </w:rPr>
        <w:t xml:space="preserve">confounding effects of anesthesia, </w:t>
      </w:r>
      <w:r w:rsidR="00601BEF" w:rsidRPr="005146A6">
        <w:rPr>
          <w:iCs/>
        </w:rPr>
        <w:t>which</w:t>
      </w:r>
      <w:r w:rsidR="007425AC" w:rsidRPr="005146A6">
        <w:rPr>
          <w:iCs/>
        </w:rPr>
        <w:t xml:space="preserve"> can alter blood pressure and heart rate</w:t>
      </w:r>
      <w:r w:rsidR="00BF1114" w:rsidRPr="005146A6">
        <w:rPr>
          <w:iCs/>
        </w:rPr>
        <w:fldChar w:fldCharType="begin">
          <w:fldData xml:space="preserve">PEVuZE5vdGU+PENpdGU+PEF1dGhvcj5CcmFnYTwvQXV0aG9yPjxZZWFyPjIwMDk8L1llYXI+PFJl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</w:fldData>
        </w:fldChar>
      </w:r>
      <w:r w:rsidR="009E1A35" w:rsidRPr="005146A6">
        <w:rPr>
          <w:iCs/>
        </w:rPr>
        <w:instrText xml:space="preserve"> ADDIN EN.CITE </w:instrText>
      </w:r>
      <w:r w:rsidR="009E1A35" w:rsidRPr="005146A6">
        <w:rPr>
          <w:iCs/>
        </w:rPr>
        <w:fldChar w:fldCharType="begin">
          <w:fldData xml:space="preserve">PEVuZE5vdGU+PENpdGU+PEF1dGhvcj5CcmFnYTwvQXV0aG9yPjxZZWFyPjIwMDk8L1llYXI+PFJl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</w:fldData>
        </w:fldChar>
      </w:r>
      <w:r w:rsidR="009E1A35" w:rsidRPr="005146A6">
        <w:rPr>
          <w:iCs/>
        </w:rPr>
        <w:instrText xml:space="preserve"> ADDIN EN.CITE.DATA </w:instrText>
      </w:r>
      <w:r w:rsidR="009E1A35" w:rsidRPr="005146A6">
        <w:rPr>
          <w:iCs/>
        </w:rPr>
      </w:r>
      <w:r w:rsidR="009E1A35" w:rsidRPr="005146A6">
        <w:rPr>
          <w:iCs/>
        </w:rPr>
        <w:fldChar w:fldCharType="end"/>
      </w:r>
      <w:r w:rsidR="00BF1114" w:rsidRPr="005146A6">
        <w:rPr>
          <w:iCs/>
        </w:rPr>
      </w:r>
      <w:r w:rsidR="00BF1114" w:rsidRPr="005146A6">
        <w:rPr>
          <w:iCs/>
        </w:rPr>
        <w:fldChar w:fldCharType="separate"/>
      </w:r>
      <w:r w:rsidR="009E1A35" w:rsidRPr="005146A6">
        <w:rPr>
          <w:iCs/>
          <w:noProof/>
          <w:vertAlign w:val="superscript"/>
        </w:rPr>
        <w:t>21,27</w:t>
      </w:r>
      <w:r w:rsidR="00BF1114" w:rsidRPr="005146A6">
        <w:rPr>
          <w:iCs/>
        </w:rPr>
        <w:fldChar w:fldCharType="end"/>
      </w:r>
      <w:r w:rsidR="007425AC" w:rsidRPr="005146A6">
        <w:rPr>
          <w:iCs/>
        </w:rPr>
        <w:t xml:space="preserve">. Unlike non-telemetric methods, telemetry prevents thermal and </w:t>
      </w:r>
      <w:r w:rsidR="00016796" w:rsidRPr="005146A6">
        <w:rPr>
          <w:iCs/>
        </w:rPr>
        <w:t xml:space="preserve">animal </w:t>
      </w:r>
      <w:r w:rsidR="007425AC" w:rsidRPr="005146A6">
        <w:rPr>
          <w:iCs/>
        </w:rPr>
        <w:t>restrain</w:t>
      </w:r>
      <w:r w:rsidR="00016796" w:rsidRPr="005146A6">
        <w:rPr>
          <w:iCs/>
        </w:rPr>
        <w:t>ing</w:t>
      </w:r>
      <w:r w:rsidR="007425AC" w:rsidRPr="005146A6">
        <w:rPr>
          <w:iCs/>
        </w:rPr>
        <w:t xml:space="preserve"> stress, ensuring accurate cardiovascular measurements</w:t>
      </w:r>
      <w:r w:rsidR="00F926F9" w:rsidRPr="005146A6">
        <w:rPr>
          <w:iCs/>
        </w:rPr>
        <w:fldChar w:fldCharType="begin">
          <w:fldData xml:space="preserve">PEVuZE5vdGU+PENpdGU+PEF1dGhvcj5IYXJyaXNvbjwvQXV0aG9yPjxZZWFyPjIwMjQ8L1llYXI+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</w:fldData>
        </w:fldChar>
      </w:r>
      <w:r w:rsidR="009E1A35" w:rsidRPr="005146A6">
        <w:rPr>
          <w:iCs/>
        </w:rPr>
        <w:instrText xml:space="preserve"> ADDIN EN.CITE </w:instrText>
      </w:r>
      <w:r w:rsidR="009E1A35" w:rsidRPr="005146A6">
        <w:rPr>
          <w:iCs/>
        </w:rPr>
        <w:fldChar w:fldCharType="begin">
          <w:fldData xml:space="preserve">PEVuZE5vdGU+PENpdGU+PEF1dGhvcj5IYXJyaXNvbjwvQXV0aG9yPjxZZWFyPjIwMjQ8L1llYXI+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</w:fldData>
        </w:fldChar>
      </w:r>
      <w:r w:rsidR="009E1A35" w:rsidRPr="005146A6">
        <w:rPr>
          <w:iCs/>
        </w:rPr>
        <w:instrText xml:space="preserve"> ADDIN EN.CITE.DATA </w:instrText>
      </w:r>
      <w:r w:rsidR="009E1A35" w:rsidRPr="005146A6">
        <w:rPr>
          <w:iCs/>
        </w:rPr>
      </w:r>
      <w:r w:rsidR="009E1A35" w:rsidRPr="005146A6">
        <w:rPr>
          <w:iCs/>
        </w:rPr>
        <w:fldChar w:fldCharType="end"/>
      </w:r>
      <w:r w:rsidR="00F926F9" w:rsidRPr="005146A6">
        <w:rPr>
          <w:iCs/>
        </w:rPr>
      </w:r>
      <w:r w:rsidR="00F926F9" w:rsidRPr="005146A6">
        <w:rPr>
          <w:iCs/>
        </w:rPr>
        <w:fldChar w:fldCharType="separate"/>
      </w:r>
      <w:r w:rsidR="009E1A35" w:rsidRPr="005146A6">
        <w:rPr>
          <w:iCs/>
          <w:noProof/>
          <w:vertAlign w:val="superscript"/>
        </w:rPr>
        <w:t>23,28</w:t>
      </w:r>
      <w:r w:rsidR="00F926F9" w:rsidRPr="005146A6">
        <w:rPr>
          <w:iCs/>
        </w:rPr>
        <w:fldChar w:fldCharType="end"/>
      </w:r>
      <w:r w:rsidR="007425AC" w:rsidRPr="005146A6">
        <w:rPr>
          <w:iCs/>
        </w:rPr>
        <w:t xml:space="preserve">. It </w:t>
      </w:r>
      <w:r w:rsidR="00FA22BC" w:rsidRPr="005146A6">
        <w:rPr>
          <w:iCs/>
        </w:rPr>
        <w:t xml:space="preserve">enables </w:t>
      </w:r>
      <w:r w:rsidR="007425AC" w:rsidRPr="005146A6">
        <w:rPr>
          <w:iCs/>
        </w:rPr>
        <w:t xml:space="preserve">continuous monitoring of blood pressure, heart rate, </w:t>
      </w:r>
      <w:r w:rsidR="00440BEE" w:rsidRPr="005146A6">
        <w:rPr>
          <w:iCs/>
        </w:rPr>
        <w:t xml:space="preserve">core body </w:t>
      </w:r>
      <w:r w:rsidR="007425AC" w:rsidRPr="005146A6">
        <w:rPr>
          <w:iCs/>
        </w:rPr>
        <w:t>temperature, and activity for weeks or even months, whereas non-telemetric procedures record only intermittently</w:t>
      </w:r>
      <w:r w:rsidR="000310A4" w:rsidRPr="005146A6">
        <w:rPr>
          <w:iCs/>
        </w:rPr>
        <w:fldChar w:fldCharType="begin">
          <w:fldData xml:space="preserve">PEVuZE5vdGU+PENpdGU+PEF1dGhvcj5DcnV6LUzDs3BlejwvQXV0aG9yPjxZZWFyPjIwMjQ8L1ll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</w:fldData>
        </w:fldChar>
      </w:r>
      <w:r w:rsidR="009E1A35" w:rsidRPr="005146A6">
        <w:rPr>
          <w:iCs/>
        </w:rPr>
        <w:instrText xml:space="preserve"> ADDIN EN.CITE </w:instrText>
      </w:r>
      <w:r w:rsidR="009E1A35" w:rsidRPr="005146A6">
        <w:rPr>
          <w:iCs/>
        </w:rPr>
        <w:fldChar w:fldCharType="begin">
          <w:fldData xml:space="preserve">PEVuZE5vdGU+PENpdGU+PEF1dGhvcj5DcnV6LUzDs3BlejwvQXV0aG9yPjxZZWFyPjIwMjQ8L1ll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</w:fldData>
        </w:fldChar>
      </w:r>
      <w:r w:rsidR="009E1A35" w:rsidRPr="005146A6">
        <w:rPr>
          <w:iCs/>
        </w:rPr>
        <w:instrText xml:space="preserve"> ADDIN EN.CITE.DATA </w:instrText>
      </w:r>
      <w:r w:rsidR="009E1A35" w:rsidRPr="005146A6">
        <w:rPr>
          <w:iCs/>
        </w:rPr>
      </w:r>
      <w:r w:rsidR="009E1A35" w:rsidRPr="005146A6">
        <w:rPr>
          <w:iCs/>
        </w:rPr>
        <w:fldChar w:fldCharType="end"/>
      </w:r>
      <w:r w:rsidR="000310A4" w:rsidRPr="005146A6">
        <w:rPr>
          <w:iCs/>
        </w:rPr>
      </w:r>
      <w:r w:rsidR="000310A4" w:rsidRPr="005146A6">
        <w:rPr>
          <w:iCs/>
        </w:rPr>
        <w:fldChar w:fldCharType="separate"/>
      </w:r>
      <w:r w:rsidR="009E1A35" w:rsidRPr="005146A6">
        <w:rPr>
          <w:iCs/>
          <w:noProof/>
          <w:vertAlign w:val="superscript"/>
        </w:rPr>
        <w:t>21,28</w:t>
      </w:r>
      <w:r w:rsidR="00FD0C8E">
        <w:rPr>
          <w:iCs/>
          <w:noProof/>
          <w:vertAlign w:val="superscript"/>
        </w:rPr>
        <w:t>,</w:t>
      </w:r>
      <w:r w:rsidR="009E1A35" w:rsidRPr="005146A6">
        <w:rPr>
          <w:iCs/>
          <w:noProof/>
          <w:vertAlign w:val="superscript"/>
        </w:rPr>
        <w:t>29</w:t>
      </w:r>
      <w:r w:rsidR="000310A4" w:rsidRPr="005146A6">
        <w:rPr>
          <w:iCs/>
        </w:rPr>
        <w:fldChar w:fldCharType="end"/>
      </w:r>
      <w:r w:rsidR="007425AC" w:rsidRPr="005146A6">
        <w:rPr>
          <w:iCs/>
        </w:rPr>
        <w:t>. Overall, telemetric monitoring</w:t>
      </w:r>
      <w:r w:rsidR="00732168" w:rsidRPr="005146A6">
        <w:rPr>
          <w:iCs/>
        </w:rPr>
        <w:t xml:space="preserve"> </w:t>
      </w:r>
      <w:r w:rsidR="00FA22BC" w:rsidRPr="005146A6">
        <w:rPr>
          <w:iCs/>
        </w:rPr>
        <w:t>provides</w:t>
      </w:r>
      <w:r w:rsidR="007425AC" w:rsidRPr="005146A6">
        <w:rPr>
          <w:iCs/>
        </w:rPr>
        <w:t xml:space="preserve"> greater accuracy and precision than non-telemetric approaches</w:t>
      </w:r>
      <w:r w:rsidR="002B7D58" w:rsidRPr="005146A6">
        <w:rPr>
          <w:iCs/>
        </w:rPr>
        <w:fldChar w:fldCharType="begin"/>
      </w:r>
      <w:r w:rsidR="009E1A35" w:rsidRPr="005146A6">
        <w:rPr>
          <w:iCs/>
        </w:rPr>
        <w:instrText xml:space="preserve"> ADDIN EN.CITE &lt;EndNote&gt;&lt;Cite&gt;&lt;Author&gt;Niemeyer&lt;/Author&gt;&lt;Year&gt;2016&lt;/Year&gt;&lt;RecNum&gt;436&lt;/RecNum&gt;&lt;DisplayText&gt;&lt;style face="superscript"&gt;27&lt;/style&gt;&lt;/DisplayText&gt;&lt;record&gt;&lt;rec-number&gt;436&lt;/rec-number&gt;&lt;foreign-keys&gt;&lt;key app="EN" db-id="9p5vxa5ztexpade9ft3x25auedx25pv0dep2" timestamp="1761412519"&gt;436&lt;/key&gt;&lt;/foreign-keys&gt;&lt;ref-type name="Journal Article"&gt;17&lt;/ref-type&gt;&lt;contributors&gt;&lt;authors&gt;&lt;author&gt;Niemeyer, J. E.&lt;/author&gt;&lt;/authors&gt;&lt;/contributors&gt;&lt;auth-address&gt;Department of Neuroscience, Brown University, Providence, RI.&lt;/auth-address&gt;&lt;titles&gt;&lt;title&gt;Telemetry for small animal physiology&lt;/title&gt;&lt;secondary-title&gt;Lab Anim (NY)&lt;/secondary-title&gt;&lt;/titles&gt;&lt;periodical&gt;&lt;full-title&gt;Lab Anim (NY)&lt;/full-title&gt;&lt;/periodical&gt;&lt;pages&gt;255-7&lt;/pages&gt;&lt;volume&gt;45&lt;/volume&gt;&lt;number&gt;7&lt;/number&gt;&lt;keywords&gt;&lt;keyword&gt;Animals&lt;/keyword&gt;&lt;keyword&gt;Laboratory Animal Science/*methods&lt;/keyword&gt;&lt;keyword&gt;Physiology/instrumentation/methods&lt;/keyword&gt;&lt;keyword&gt;Rodentia&lt;/keyword&gt;&lt;keyword&gt;Telemetry/instrumentation/*methods&lt;/keyword&gt;&lt;/keywords&gt;&lt;dates&gt;&lt;year&gt;2016&lt;/year&gt;&lt;pub-dates&gt;&lt;date&gt;Jun 21&lt;/date&gt;&lt;/pub-dates&gt;&lt;/dates&gt;&lt;isbn&gt;1548-4475 (Electronic)&amp;#xD;0093-7355 (Linking)&lt;/isbn&gt;&lt;accession-num&gt;27327012&lt;/accession-num&gt;&lt;urls&gt;&lt;related-urls&gt;&lt;url&gt;https://www.ncbi.nlm.nih.gov/pubmed/27327012&lt;/url&gt;&lt;/related-urls&gt;&lt;/urls&gt;&lt;electronic-resource-num&gt;10.1038/laban.1048&lt;/electronic-resource-num&gt;&lt;remote-database-name&gt;Medline&lt;/remote-database-name&gt;&lt;remote-database-provider&gt;NLM&lt;/remote-database-provider&gt;&lt;/record&gt;&lt;/Cite&gt;&lt;/EndNote&gt;</w:instrText>
      </w:r>
      <w:r w:rsidR="002B7D58" w:rsidRPr="005146A6">
        <w:rPr>
          <w:iCs/>
        </w:rPr>
        <w:fldChar w:fldCharType="separate"/>
      </w:r>
      <w:r w:rsidR="009E1A35" w:rsidRPr="005146A6">
        <w:rPr>
          <w:iCs/>
          <w:noProof/>
          <w:vertAlign w:val="superscript"/>
        </w:rPr>
        <w:t>27</w:t>
      </w:r>
      <w:r w:rsidR="002B7D58" w:rsidRPr="005146A6">
        <w:rPr>
          <w:iCs/>
        </w:rPr>
        <w:fldChar w:fldCharType="end"/>
      </w:r>
      <w:r w:rsidR="007425AC" w:rsidRPr="005146A6">
        <w:rPr>
          <w:iCs/>
        </w:rPr>
        <w:t>.</w:t>
      </w:r>
    </w:p>
    <w:p w14:paraId="30609A56" w14:textId="77777777" w:rsidR="00FA22BC" w:rsidRPr="005146A6" w:rsidRDefault="00FA22BC" w:rsidP="005146A6">
      <w:pPr>
        <w:rPr>
          <w:iCs/>
        </w:rPr>
      </w:pPr>
    </w:p>
    <w:p w14:paraId="06E53EAF" w14:textId="2A1FD993" w:rsidR="007425AC" w:rsidRPr="005146A6" w:rsidRDefault="007425AC" w:rsidP="005146A6">
      <w:pPr>
        <w:rPr>
          <w:iCs/>
        </w:rPr>
      </w:pPr>
      <w:r w:rsidRPr="005146A6">
        <w:rPr>
          <w:iCs/>
        </w:rPr>
        <w:t>Telemetric methods</w:t>
      </w:r>
      <w:r w:rsidR="00583DA7" w:rsidRPr="005146A6">
        <w:rPr>
          <w:iCs/>
        </w:rPr>
        <w:t xml:space="preserve"> diminish</w:t>
      </w:r>
      <w:r w:rsidRPr="005146A6">
        <w:rPr>
          <w:iCs/>
        </w:rPr>
        <w:t xml:space="preserve"> physical and physiological stress, preserving natural behavior and </w:t>
      </w:r>
      <w:r w:rsidR="00583DA7" w:rsidRPr="005146A6">
        <w:rPr>
          <w:iCs/>
        </w:rPr>
        <w:t xml:space="preserve">ensuring </w:t>
      </w:r>
      <w:r w:rsidRPr="005146A6">
        <w:rPr>
          <w:iCs/>
        </w:rPr>
        <w:t>compliance with animal welfare guidelines</w:t>
      </w:r>
      <w:r w:rsidR="002B7D58" w:rsidRPr="005146A6">
        <w:rPr>
          <w:iCs/>
        </w:rPr>
        <w:fldChar w:fldCharType="begin"/>
      </w:r>
      <w:r w:rsidR="009E1A35" w:rsidRPr="005146A6">
        <w:rPr>
          <w:iCs/>
        </w:rPr>
        <w:instrText xml:space="preserve"> ADDIN EN.CITE &lt;EndNote&gt;&lt;Cite&gt;&lt;Author&gt;Niemeyer&lt;/Author&gt;&lt;Year&gt;2016&lt;/Year&gt;&lt;RecNum&gt;436&lt;/RecNum&gt;&lt;DisplayText&gt;&lt;style face="superscript"&gt;27&lt;/style&gt;&lt;/DisplayText&gt;&lt;record&gt;&lt;rec-number&gt;436&lt;/rec-number&gt;&lt;foreign-keys&gt;&lt;key app="EN" db-id="9p5vxa5ztexpade9ft3x25auedx25pv0dep2" timestamp="1761412519"&gt;436&lt;/key&gt;&lt;/foreign-keys&gt;&lt;ref-type name="Journal Article"&gt;17&lt;/ref-type&gt;&lt;contributors&gt;&lt;authors&gt;&lt;author&gt;Niemeyer, J. E.&lt;/author&gt;&lt;/authors&gt;&lt;/contributors&gt;&lt;auth-address&gt;Department of Neuroscience, Brown University, Providence, RI.&lt;/auth-address&gt;&lt;titles&gt;&lt;title&gt;Telemetry for small animal physiology&lt;/title&gt;&lt;secondary-title&gt;Lab Anim (NY)&lt;/secondary-title&gt;&lt;/titles&gt;&lt;periodical&gt;&lt;full-title&gt;Lab Anim (NY)&lt;/full-title&gt;&lt;/periodical&gt;&lt;pages&gt;255-7&lt;/pages&gt;&lt;volume&gt;45&lt;/volume&gt;&lt;number&gt;7&lt;/number&gt;&lt;keywords&gt;&lt;keyword&gt;Animals&lt;/keyword&gt;&lt;keyword&gt;Laboratory Animal Science/*methods&lt;/keyword&gt;&lt;keyword&gt;Physiology/instrumentation/methods&lt;/keyword&gt;&lt;keyword&gt;Rodentia&lt;/keyword&gt;&lt;keyword&gt;Telemetry/instrumentation/*methods&lt;/keyword&gt;&lt;/keywords&gt;&lt;dates&gt;&lt;year&gt;2016&lt;/year&gt;&lt;pub-dates&gt;&lt;date&gt;Jun 21&lt;/date&gt;&lt;/pub-dates&gt;&lt;/dates&gt;&lt;isbn&gt;1548-4475 (Electronic)&amp;#xD;0093-7355 (Linking)&lt;/isbn&gt;&lt;accession-num&gt;27327012&lt;/accession-num&gt;&lt;urls&gt;&lt;related-urls&gt;&lt;url&gt;https://www.ncbi.nlm.nih.gov/pubmed/27327012&lt;/url&gt;&lt;/related-urls&gt;&lt;/urls&gt;&lt;electronic-resource-num&gt;10.1038/laban.1048&lt;/electronic-resource-num&gt;&lt;remote-database-name&gt;Medline&lt;/remote-database-name&gt;&lt;remote-database-provider&gt;NLM&lt;/remote-database-provider&gt;&lt;/record&gt;&lt;/Cite&gt;&lt;/EndNote&gt;</w:instrText>
      </w:r>
      <w:r w:rsidR="002B7D58" w:rsidRPr="005146A6">
        <w:rPr>
          <w:iCs/>
        </w:rPr>
        <w:fldChar w:fldCharType="separate"/>
      </w:r>
      <w:r w:rsidR="009E1A35" w:rsidRPr="005146A6">
        <w:rPr>
          <w:iCs/>
          <w:noProof/>
          <w:vertAlign w:val="superscript"/>
        </w:rPr>
        <w:t>27</w:t>
      </w:r>
      <w:r w:rsidR="002B7D58" w:rsidRPr="005146A6">
        <w:rPr>
          <w:iCs/>
        </w:rPr>
        <w:fldChar w:fldCharType="end"/>
      </w:r>
      <w:r w:rsidRPr="005146A6">
        <w:rPr>
          <w:iCs/>
        </w:rPr>
        <w:t xml:space="preserve">. Their </w:t>
      </w:r>
      <w:r w:rsidR="002E4105" w:rsidRPr="005146A6">
        <w:rPr>
          <w:iCs/>
        </w:rPr>
        <w:t xml:space="preserve">high </w:t>
      </w:r>
      <w:r w:rsidRPr="005146A6">
        <w:rPr>
          <w:iCs/>
        </w:rPr>
        <w:t xml:space="preserve">precision and lower variability compared with non-telemetric techniques </w:t>
      </w:r>
      <w:r w:rsidR="002E4105" w:rsidRPr="005146A6">
        <w:rPr>
          <w:iCs/>
        </w:rPr>
        <w:t xml:space="preserve">decrease </w:t>
      </w:r>
      <w:r w:rsidRPr="005146A6">
        <w:rPr>
          <w:iCs/>
        </w:rPr>
        <w:t>the number of animals required and increase statistical power</w:t>
      </w:r>
      <w:r w:rsidR="002B7D58" w:rsidRPr="005146A6">
        <w:rPr>
          <w:iCs/>
        </w:rPr>
        <w:fldChar w:fldCharType="begin">
          <w:fldData xml:space="preserve">PEVuZE5vdGU+PENpdGU+PEF1dGhvcj5CcmFnYTwvQXV0aG9yPjxZZWFyPjIwMDk8L1llYXI+PFJl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</w:fldData>
        </w:fldChar>
      </w:r>
      <w:r w:rsidR="009E1A35" w:rsidRPr="005146A6">
        <w:rPr>
          <w:iCs/>
        </w:rPr>
        <w:instrText xml:space="preserve"> ADDIN EN.CITE </w:instrText>
      </w:r>
      <w:r w:rsidR="009E1A35" w:rsidRPr="005146A6">
        <w:rPr>
          <w:iCs/>
        </w:rPr>
        <w:fldChar w:fldCharType="begin">
          <w:fldData xml:space="preserve">PEVuZE5vdGU+PENpdGU+PEF1dGhvcj5CcmFnYTwvQXV0aG9yPjxZZWFyPjIwMDk8L1llYXI+PFJl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</w:fldData>
        </w:fldChar>
      </w:r>
      <w:r w:rsidR="009E1A35" w:rsidRPr="005146A6">
        <w:rPr>
          <w:iCs/>
        </w:rPr>
        <w:instrText xml:space="preserve"> ADDIN EN.CITE.DATA </w:instrText>
      </w:r>
      <w:r w:rsidR="009E1A35" w:rsidRPr="005146A6">
        <w:rPr>
          <w:iCs/>
        </w:rPr>
      </w:r>
      <w:r w:rsidR="009E1A35" w:rsidRPr="005146A6">
        <w:rPr>
          <w:iCs/>
        </w:rPr>
        <w:fldChar w:fldCharType="end"/>
      </w:r>
      <w:r w:rsidR="002B7D58" w:rsidRPr="005146A6">
        <w:rPr>
          <w:iCs/>
        </w:rPr>
      </w:r>
      <w:r w:rsidR="002B7D58" w:rsidRPr="005146A6">
        <w:rPr>
          <w:iCs/>
        </w:rPr>
        <w:fldChar w:fldCharType="separate"/>
      </w:r>
      <w:r w:rsidR="009E1A35" w:rsidRPr="005146A6">
        <w:rPr>
          <w:iCs/>
          <w:noProof/>
          <w:vertAlign w:val="superscript"/>
        </w:rPr>
        <w:t>21,23</w:t>
      </w:r>
      <w:r w:rsidR="002B7D58" w:rsidRPr="005146A6">
        <w:rPr>
          <w:iCs/>
        </w:rPr>
        <w:fldChar w:fldCharType="end"/>
      </w:r>
      <w:r w:rsidRPr="005146A6">
        <w:rPr>
          <w:iCs/>
        </w:rPr>
        <w:t xml:space="preserve">. Telemetry also </w:t>
      </w:r>
      <w:r w:rsidR="002E4105" w:rsidRPr="005146A6">
        <w:rPr>
          <w:iCs/>
        </w:rPr>
        <w:t xml:space="preserve">offers </w:t>
      </w:r>
      <w:r w:rsidRPr="005146A6">
        <w:rPr>
          <w:iCs/>
        </w:rPr>
        <w:t>strong translational value in drug discovery and cardiovascular research, as the data closely resemble human physiological responses</w:t>
      </w:r>
      <w:r w:rsidR="002B7D58" w:rsidRPr="005146A6">
        <w:rPr>
          <w:iCs/>
        </w:rPr>
        <w:fldChar w:fldCharType="begin"/>
      </w:r>
      <w:r w:rsidR="009E1A35" w:rsidRPr="005146A6">
        <w:rPr>
          <w:iCs/>
        </w:rPr>
        <w:instrText xml:space="preserve"> ADDIN EN.CITE &lt;EndNote&gt;&lt;Cite&gt;&lt;Author&gt;Cruz-López&lt;/Author&gt;&lt;Year&gt;2024&lt;/Year&gt;&lt;RecNum&gt;437&lt;/RecNum&gt;&lt;DisplayText&gt;&lt;style face="superscript"&gt;28&lt;/style&gt;&lt;/DisplayText&gt;&lt;record&gt;&lt;rec-number&gt;437&lt;/rec-number&gt;&lt;foreign-keys&gt;&lt;key app="EN" db-id="9p5vxa5ztexpade9ft3x25auedx25pv0dep2" timestamp="1761412852"&gt;437&lt;/key&gt;&lt;/foreign-keys&gt;&lt;ref-type name="Journal Article"&gt;17&lt;/ref-type&gt;&lt;contributors&gt;&lt;authors&gt;&lt;author&gt;Cruz-López, E. O.&lt;/author&gt;&lt;author&gt;Merkus, D.&lt;/author&gt;&lt;author&gt;Danser, A. H. J.&lt;/author&gt;&lt;/authors&gt;&lt;/contributors&gt;&lt;auth-address&gt;Erasmus MC, Dept Internal Med, Div Vasc Med &amp;amp; Pharmacol, Rotterdam, Netherlands&amp;#xD;Erasmus MC, Cardiovasc Inst, Thorax Ctr, Dept Cardiol, Rotterdam, Netherlands&amp;#xD;Univ Clin Munich, Ludwig Maximilians Univ Munich, Walter Brendel Ctr Expt Med, Munich, Germany&amp;#xD;Ctr Cardiovasc Res, Munich Heart Alliance, Partner Site Munich, Munich, Germany&amp;#xD;Erasmus MC, Div Pharmacol, Room EE1418b,Wytemaweg 80, NL-3015 CN Rotterdam, Netherlands&lt;/auth-address&gt;&lt;titles&gt;&lt;title&gt;Blood Pressure Monitoring Through Radiotelemetry: Exploring the Viability of Its Application in Multihoused Small Laboratory Animals&lt;/title&gt;&lt;secondary-title&gt;Hypertension&lt;/secondary-title&gt;&lt;alt-title&gt;Hypertension&lt;/alt-title&gt;&lt;/titles&gt;&lt;periodical&gt;&lt;full-title&gt;Hypertension&lt;/full-title&gt;&lt;/periodical&gt;&lt;alt-periodical&gt;&lt;full-title&gt;Hypertension&lt;/full-title&gt;&lt;/alt-periodical&gt;&lt;pages&gt;947-950&lt;/pages&gt;&lt;volume&gt;81&lt;/volume&gt;&lt;number&gt;5&lt;/number&gt;&lt;keywords&gt;&lt;keyword&gt;heart-rate&lt;/keyword&gt;&lt;keyword&gt;male rats&lt;/keyword&gt;&lt;keyword&gt;responses&lt;/keyword&gt;&lt;keyword&gt;telemetry&lt;/keyword&gt;&lt;/keywords&gt;&lt;dates&gt;&lt;year&gt;2024&lt;/year&gt;&lt;pub-dates&gt;&lt;date&gt;May&lt;/date&gt;&lt;/pub-dates&gt;&lt;/dates&gt;&lt;isbn&gt;0194-911x&lt;/isbn&gt;&lt;accession-num&gt;WOS:001233761800003&lt;/accession-num&gt;&lt;urls&gt;&lt;related-urls&gt;&lt;url&gt;&amp;lt;Go to ISI&amp;gt;://WOS:001233761800003&lt;/url&gt;&lt;/related-urls&gt;&lt;/urls&gt;&lt;electronic-resource-num&gt;10.1161/Hypertensionaha.124.22756&lt;/electronic-resource-num&gt;&lt;language&gt;English&lt;/language&gt;&lt;/record&gt;&lt;/Cite&gt;&lt;/EndNote&gt;</w:instrText>
      </w:r>
      <w:r w:rsidR="002B7D58" w:rsidRPr="005146A6">
        <w:rPr>
          <w:iCs/>
        </w:rPr>
        <w:fldChar w:fldCharType="separate"/>
      </w:r>
      <w:r w:rsidR="009E1A35" w:rsidRPr="005146A6">
        <w:rPr>
          <w:iCs/>
          <w:noProof/>
          <w:vertAlign w:val="superscript"/>
        </w:rPr>
        <w:t>28</w:t>
      </w:r>
      <w:r w:rsidR="002B7D58" w:rsidRPr="005146A6">
        <w:rPr>
          <w:iCs/>
        </w:rPr>
        <w:fldChar w:fldCharType="end"/>
      </w:r>
      <w:r w:rsidRPr="005146A6">
        <w:rPr>
          <w:iCs/>
        </w:rPr>
        <w:t xml:space="preserve">. Collectively, the telemetric approach is superior and ethically preferable to non-telemetric methods. </w:t>
      </w:r>
    </w:p>
    <w:p w14:paraId="11F65E10" w14:textId="77777777" w:rsidR="002E4105" w:rsidRPr="005146A6" w:rsidRDefault="002E4105" w:rsidP="005146A6">
      <w:pPr>
        <w:rPr>
          <w:iCs/>
        </w:rPr>
      </w:pPr>
    </w:p>
    <w:p w14:paraId="6E940EC7" w14:textId="75580FB5" w:rsidR="0072297C" w:rsidRPr="005146A6" w:rsidRDefault="007425AC" w:rsidP="005146A6">
      <w:pPr>
        <w:rPr>
          <w:iCs/>
        </w:rPr>
      </w:pPr>
      <w:r w:rsidRPr="005146A6">
        <w:rPr>
          <w:iCs/>
        </w:rPr>
        <w:t>Telemetric implant</w:t>
      </w:r>
      <w:r w:rsidR="00703789" w:rsidRPr="005146A6">
        <w:rPr>
          <w:iCs/>
        </w:rPr>
        <w:t xml:space="preserve"> placement</w:t>
      </w:r>
      <w:r w:rsidRPr="005146A6">
        <w:rPr>
          <w:iCs/>
        </w:rPr>
        <w:t xml:space="preserve"> in the descending aorta of rats offers several advantages</w:t>
      </w:r>
      <w:r w:rsidR="003E4E4B" w:rsidRPr="005146A6">
        <w:rPr>
          <w:iCs/>
        </w:rPr>
        <w:t xml:space="preserve"> for </w:t>
      </w:r>
      <w:r w:rsidRPr="005146A6">
        <w:rPr>
          <w:iCs/>
        </w:rPr>
        <w:t xml:space="preserve">SCI research compared with </w:t>
      </w:r>
      <w:r w:rsidR="007F3856" w:rsidRPr="005146A6">
        <w:rPr>
          <w:iCs/>
        </w:rPr>
        <w:t xml:space="preserve">placement in the </w:t>
      </w:r>
      <w:r w:rsidRPr="005146A6">
        <w:rPr>
          <w:iCs/>
        </w:rPr>
        <w:t xml:space="preserve">carotid </w:t>
      </w:r>
      <w:r w:rsidR="0069170A" w:rsidRPr="005146A6">
        <w:rPr>
          <w:iCs/>
        </w:rPr>
        <w:t xml:space="preserve">or </w:t>
      </w:r>
      <w:r w:rsidRPr="005146A6">
        <w:rPr>
          <w:iCs/>
        </w:rPr>
        <w:t>femoral arteries, which</w:t>
      </w:r>
      <w:r w:rsidR="002E4105" w:rsidRPr="005146A6">
        <w:rPr>
          <w:iCs/>
        </w:rPr>
        <w:t xml:space="preserve"> serve as</w:t>
      </w:r>
      <w:r w:rsidRPr="005146A6">
        <w:rPr>
          <w:iCs/>
        </w:rPr>
        <w:t xml:space="preserve"> alternative implant </w:t>
      </w:r>
      <w:r w:rsidR="00E52470" w:rsidRPr="005146A6">
        <w:rPr>
          <w:iCs/>
        </w:rPr>
        <w:t>site</w:t>
      </w:r>
      <w:r w:rsidR="00601BEF" w:rsidRPr="005146A6">
        <w:rPr>
          <w:iCs/>
        </w:rPr>
        <w:t>s</w:t>
      </w:r>
      <w:r w:rsidR="002B7D58" w:rsidRPr="005146A6">
        <w:rPr>
          <w:iCs/>
        </w:rPr>
        <w:t xml:space="preserve"> in animal models</w:t>
      </w:r>
      <w:r w:rsidR="00E52470" w:rsidRPr="005146A6">
        <w:rPr>
          <w:iCs/>
        </w:rPr>
        <w:t xml:space="preserve">. Being a </w:t>
      </w:r>
      <w:r w:rsidRPr="005146A6">
        <w:rPr>
          <w:iCs/>
        </w:rPr>
        <w:t xml:space="preserve">large central vessel, </w:t>
      </w:r>
      <w:r w:rsidR="00E52470" w:rsidRPr="005146A6">
        <w:rPr>
          <w:iCs/>
        </w:rPr>
        <w:t xml:space="preserve">the descending aorta </w:t>
      </w:r>
      <w:r w:rsidRPr="005146A6">
        <w:rPr>
          <w:iCs/>
        </w:rPr>
        <w:t>provides stable and representative measurements of blood pressure and heart rate, critical</w:t>
      </w:r>
      <w:r w:rsidR="00E52470" w:rsidRPr="005146A6">
        <w:rPr>
          <w:iCs/>
        </w:rPr>
        <w:t xml:space="preserve"> indicators</w:t>
      </w:r>
      <w:r w:rsidRPr="005146A6">
        <w:rPr>
          <w:iCs/>
        </w:rPr>
        <w:t xml:space="preserve"> for assessing cardiovascular dysfunction after SCI</w:t>
      </w:r>
      <w:r w:rsidR="002B7D58" w:rsidRPr="005146A6">
        <w:rPr>
          <w:iCs/>
        </w:rPr>
        <w:fldChar w:fldCharType="begin">
          <w:fldData xml:space="preserve">PEVuZE5vdGU+PENpdGU+PEF1dGhvcj5XYW5nPC9BdXRob3I+PFllYXI+MjAyMjwvWWVhcj48UmVj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</w:fldData>
        </w:fldChar>
      </w:r>
      <w:r w:rsidR="009E1A35" w:rsidRPr="005146A6">
        <w:rPr>
          <w:iCs/>
        </w:rPr>
        <w:instrText xml:space="preserve"> ADDIN EN.CITE </w:instrText>
      </w:r>
      <w:r w:rsidR="009E1A35" w:rsidRPr="005146A6">
        <w:rPr>
          <w:iCs/>
        </w:rPr>
        <w:fldChar w:fldCharType="begin">
          <w:fldData xml:space="preserve">PEVuZE5vdGU+PENpdGU+PEF1dGhvcj5XYW5nPC9BdXRob3I+PFllYXI+MjAyMjwvWWVhcj48UmVj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</w:fldData>
        </w:fldChar>
      </w:r>
      <w:r w:rsidR="009E1A35" w:rsidRPr="005146A6">
        <w:rPr>
          <w:iCs/>
        </w:rPr>
        <w:instrText xml:space="preserve"> ADDIN EN.CITE.DATA </w:instrText>
      </w:r>
      <w:r w:rsidR="009E1A35" w:rsidRPr="005146A6">
        <w:rPr>
          <w:iCs/>
        </w:rPr>
      </w:r>
      <w:r w:rsidR="009E1A35" w:rsidRPr="005146A6">
        <w:rPr>
          <w:iCs/>
        </w:rPr>
        <w:fldChar w:fldCharType="end"/>
      </w:r>
      <w:r w:rsidR="002B7D58" w:rsidRPr="005146A6">
        <w:rPr>
          <w:iCs/>
        </w:rPr>
      </w:r>
      <w:r w:rsidR="002B7D58" w:rsidRPr="005146A6">
        <w:rPr>
          <w:iCs/>
        </w:rPr>
        <w:fldChar w:fldCharType="separate"/>
      </w:r>
      <w:r w:rsidR="009E1A35" w:rsidRPr="005146A6">
        <w:rPr>
          <w:iCs/>
          <w:noProof/>
          <w:vertAlign w:val="superscript"/>
        </w:rPr>
        <w:t>30,31</w:t>
      </w:r>
      <w:r w:rsidR="002B7D58" w:rsidRPr="005146A6">
        <w:rPr>
          <w:iCs/>
        </w:rPr>
        <w:fldChar w:fldCharType="end"/>
      </w:r>
      <w:r w:rsidRPr="005146A6">
        <w:rPr>
          <w:iCs/>
        </w:rPr>
        <w:t xml:space="preserve">. Implantation </w:t>
      </w:r>
      <w:r w:rsidR="00E52470" w:rsidRPr="005146A6">
        <w:rPr>
          <w:iCs/>
        </w:rPr>
        <w:t xml:space="preserve">at this site </w:t>
      </w:r>
      <w:r w:rsidRPr="005146A6">
        <w:rPr>
          <w:iCs/>
        </w:rPr>
        <w:t xml:space="preserve">minimizes interference with limb blood flow and reduces the risk of ischemia and other complications </w:t>
      </w:r>
      <w:r w:rsidR="00E52470" w:rsidRPr="005146A6">
        <w:rPr>
          <w:iCs/>
        </w:rPr>
        <w:t xml:space="preserve">often associated </w:t>
      </w:r>
      <w:r w:rsidRPr="005146A6">
        <w:rPr>
          <w:iCs/>
        </w:rPr>
        <w:t>with peripheral artery placement</w:t>
      </w:r>
      <w:r w:rsidR="009D7F6A" w:rsidRPr="005146A6">
        <w:rPr>
          <w:iCs/>
        </w:rPr>
        <w:fldChar w:fldCharType="begin">
          <w:fldData xml:space="preserve">PEVuZE5vdGU+PENpdGU+PEF1dGhvcj5XYW5nPC9BdXRob3I+PFllYXI+MjAyMjwvWWVhcj48UmVj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</w:fldData>
        </w:fldChar>
      </w:r>
      <w:r w:rsidR="009E1A35" w:rsidRPr="005146A6">
        <w:rPr>
          <w:iCs/>
        </w:rPr>
        <w:instrText xml:space="preserve"> ADDIN EN.CITE </w:instrText>
      </w:r>
      <w:r w:rsidR="009E1A35" w:rsidRPr="005146A6">
        <w:rPr>
          <w:iCs/>
        </w:rPr>
        <w:fldChar w:fldCharType="begin">
          <w:fldData xml:space="preserve">PEVuZE5vdGU+PENpdGU+PEF1dGhvcj5XYW5nPC9BdXRob3I+PFllYXI+MjAyMjwvWWVhcj48UmVj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</w:fldData>
        </w:fldChar>
      </w:r>
      <w:r w:rsidR="009E1A35" w:rsidRPr="005146A6">
        <w:rPr>
          <w:iCs/>
        </w:rPr>
        <w:instrText xml:space="preserve"> ADDIN EN.CITE.DATA </w:instrText>
      </w:r>
      <w:r w:rsidR="009E1A35" w:rsidRPr="005146A6">
        <w:rPr>
          <w:iCs/>
        </w:rPr>
      </w:r>
      <w:r w:rsidR="009E1A35" w:rsidRPr="005146A6">
        <w:rPr>
          <w:iCs/>
        </w:rPr>
        <w:fldChar w:fldCharType="end"/>
      </w:r>
      <w:r w:rsidR="009D7F6A" w:rsidRPr="005146A6">
        <w:rPr>
          <w:iCs/>
        </w:rPr>
      </w:r>
      <w:r w:rsidR="009D7F6A" w:rsidRPr="005146A6">
        <w:rPr>
          <w:iCs/>
        </w:rPr>
        <w:fldChar w:fldCharType="separate"/>
      </w:r>
      <w:r w:rsidR="009E1A35" w:rsidRPr="005146A6">
        <w:rPr>
          <w:iCs/>
          <w:noProof/>
          <w:vertAlign w:val="superscript"/>
        </w:rPr>
        <w:t>30,31</w:t>
      </w:r>
      <w:r w:rsidR="009D7F6A" w:rsidRPr="005146A6">
        <w:rPr>
          <w:iCs/>
        </w:rPr>
        <w:fldChar w:fldCharType="end"/>
      </w:r>
      <w:r w:rsidRPr="005146A6">
        <w:rPr>
          <w:iCs/>
        </w:rPr>
        <w:t xml:space="preserve">. It also </w:t>
      </w:r>
      <w:r w:rsidR="00E52470" w:rsidRPr="005146A6">
        <w:rPr>
          <w:iCs/>
        </w:rPr>
        <w:t>allows</w:t>
      </w:r>
      <w:r w:rsidRPr="005146A6">
        <w:rPr>
          <w:iCs/>
        </w:rPr>
        <w:t xml:space="preserve"> continuous monitoring of basal cardiovascular parameters and autonomic dysreflexia, both crucial in SCI research</w:t>
      </w:r>
      <w:r w:rsidR="009D7F6A" w:rsidRPr="005146A6">
        <w:rPr>
          <w:iCs/>
        </w:rPr>
        <w:fldChar w:fldCharType="begin">
          <w:fldData xml:space="preserve">PEVuZE5vdGU+PENpdGU+PEF1dGhvcj5SYWJjaGV2c2t5PC9BdXRob3I+PFllYXI+MjAxMjwvWWVh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</w:fldData>
        </w:fldChar>
      </w:r>
      <w:r w:rsidR="009E1A35" w:rsidRPr="005146A6">
        <w:rPr>
          <w:iCs/>
        </w:rPr>
        <w:instrText xml:space="preserve"> ADDIN EN.CITE </w:instrText>
      </w:r>
      <w:r w:rsidR="009E1A35" w:rsidRPr="005146A6">
        <w:rPr>
          <w:iCs/>
        </w:rPr>
        <w:fldChar w:fldCharType="begin">
          <w:fldData xml:space="preserve">PEVuZE5vdGU+PENpdGU+PEF1dGhvcj5SYWJjaGV2c2t5PC9BdXRob3I+PFllYXI+MjAxMjwvWWVh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</w:fldData>
        </w:fldChar>
      </w:r>
      <w:r w:rsidR="009E1A35" w:rsidRPr="005146A6">
        <w:rPr>
          <w:iCs/>
        </w:rPr>
        <w:instrText xml:space="preserve"> ADDIN EN.CITE.DATA </w:instrText>
      </w:r>
      <w:r w:rsidR="009E1A35" w:rsidRPr="005146A6">
        <w:rPr>
          <w:iCs/>
        </w:rPr>
      </w:r>
      <w:r w:rsidR="009E1A35" w:rsidRPr="005146A6">
        <w:rPr>
          <w:iCs/>
        </w:rPr>
        <w:fldChar w:fldCharType="end"/>
      </w:r>
      <w:r w:rsidR="009D7F6A" w:rsidRPr="005146A6">
        <w:rPr>
          <w:iCs/>
        </w:rPr>
      </w:r>
      <w:r w:rsidR="009D7F6A" w:rsidRPr="005146A6">
        <w:rPr>
          <w:iCs/>
        </w:rPr>
        <w:fldChar w:fldCharType="separate"/>
      </w:r>
      <w:r w:rsidR="009E1A35" w:rsidRPr="005146A6">
        <w:rPr>
          <w:iCs/>
          <w:noProof/>
          <w:vertAlign w:val="superscript"/>
        </w:rPr>
        <w:t>24</w:t>
      </w:r>
      <w:r w:rsidR="009D7F6A" w:rsidRPr="005146A6">
        <w:rPr>
          <w:iCs/>
        </w:rPr>
        <w:fldChar w:fldCharType="end"/>
      </w:r>
      <w:r w:rsidR="009D7F6A" w:rsidRPr="005146A6">
        <w:rPr>
          <w:iCs/>
        </w:rPr>
        <w:t xml:space="preserve">. </w:t>
      </w:r>
      <w:r w:rsidRPr="005146A6">
        <w:rPr>
          <w:iCs/>
        </w:rPr>
        <w:t>Implanting in the femoral artery may compromise blood supply to the ipsilateral hindlimb, potentially affecting experimental outcomes and animal welfare</w:t>
      </w:r>
      <w:r w:rsidR="009D7F6A" w:rsidRPr="005146A6">
        <w:rPr>
          <w:iCs/>
        </w:rPr>
        <w:fldChar w:fldCharType="begin">
          <w:fldData xml:space="preserve">PEVuZE5vdGU+PENpdGU+PEF1dGhvcj5Ib3U8L0F1dGhvcj48WWVhcj4yMDE0PC9ZZWFyPjxSZWNO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</w:fldData>
        </w:fldChar>
      </w:r>
      <w:r w:rsidR="009E1A35" w:rsidRPr="005146A6">
        <w:rPr>
          <w:iCs/>
        </w:rPr>
        <w:instrText xml:space="preserve"> ADDIN EN.CITE </w:instrText>
      </w:r>
      <w:r w:rsidR="009E1A35" w:rsidRPr="005146A6">
        <w:rPr>
          <w:iCs/>
        </w:rPr>
        <w:fldChar w:fldCharType="begin">
          <w:fldData xml:space="preserve">PEVuZE5vdGU+PENpdGU+PEF1dGhvcj5Ib3U8L0F1dGhvcj48WWVhcj4yMDE0PC9ZZWFyPjxSZWNO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</w:fldData>
        </w:fldChar>
      </w:r>
      <w:r w:rsidR="009E1A35" w:rsidRPr="005146A6">
        <w:rPr>
          <w:iCs/>
        </w:rPr>
        <w:instrText xml:space="preserve"> ADDIN EN.CITE.DATA </w:instrText>
      </w:r>
      <w:r w:rsidR="009E1A35" w:rsidRPr="005146A6">
        <w:rPr>
          <w:iCs/>
        </w:rPr>
      </w:r>
      <w:r w:rsidR="009E1A35" w:rsidRPr="005146A6">
        <w:rPr>
          <w:iCs/>
        </w:rPr>
        <w:fldChar w:fldCharType="end"/>
      </w:r>
      <w:r w:rsidR="009D7F6A" w:rsidRPr="005146A6">
        <w:rPr>
          <w:iCs/>
        </w:rPr>
      </w:r>
      <w:r w:rsidR="009D7F6A" w:rsidRPr="005146A6">
        <w:rPr>
          <w:iCs/>
        </w:rPr>
        <w:fldChar w:fldCharType="separate"/>
      </w:r>
      <w:r w:rsidR="009E1A35" w:rsidRPr="005146A6">
        <w:rPr>
          <w:iCs/>
          <w:noProof/>
          <w:vertAlign w:val="superscript"/>
        </w:rPr>
        <w:t>32,33</w:t>
      </w:r>
      <w:r w:rsidR="009D7F6A" w:rsidRPr="005146A6">
        <w:rPr>
          <w:iCs/>
        </w:rPr>
        <w:fldChar w:fldCharType="end"/>
      </w:r>
      <w:r w:rsidRPr="005146A6">
        <w:rPr>
          <w:iCs/>
        </w:rPr>
        <w:t xml:space="preserve">. </w:t>
      </w:r>
      <w:r w:rsidR="00E52470" w:rsidRPr="005146A6">
        <w:rPr>
          <w:iCs/>
        </w:rPr>
        <w:t>A</w:t>
      </w:r>
      <w:r w:rsidRPr="005146A6">
        <w:rPr>
          <w:iCs/>
        </w:rPr>
        <w:t xml:space="preserve">lthough technically </w:t>
      </w:r>
      <w:r w:rsidR="00E52470" w:rsidRPr="005146A6">
        <w:rPr>
          <w:iCs/>
        </w:rPr>
        <w:t>simpler</w:t>
      </w:r>
      <w:r w:rsidRPr="005146A6">
        <w:rPr>
          <w:iCs/>
        </w:rPr>
        <w:t xml:space="preserve">, </w:t>
      </w:r>
      <w:r w:rsidR="00E52470" w:rsidRPr="005146A6">
        <w:rPr>
          <w:iCs/>
        </w:rPr>
        <w:t xml:space="preserve">carotid </w:t>
      </w:r>
      <w:r w:rsidR="00E52470" w:rsidRPr="005146A6">
        <w:rPr>
          <w:iCs/>
        </w:rPr>
        <w:lastRenderedPageBreak/>
        <w:t xml:space="preserve">artery implantation </w:t>
      </w:r>
      <w:r w:rsidRPr="005146A6">
        <w:rPr>
          <w:iCs/>
        </w:rPr>
        <w:t>carries risk</w:t>
      </w:r>
      <w:r w:rsidR="00E40652" w:rsidRPr="005146A6">
        <w:rPr>
          <w:iCs/>
        </w:rPr>
        <w:t>s</w:t>
      </w:r>
      <w:r w:rsidRPr="005146A6">
        <w:rPr>
          <w:iCs/>
        </w:rPr>
        <w:t xml:space="preserve"> such as stroke or neurological complications due to its </w:t>
      </w:r>
      <w:r w:rsidR="00E52470" w:rsidRPr="005146A6">
        <w:rPr>
          <w:iCs/>
        </w:rPr>
        <w:t xml:space="preserve">proximity </w:t>
      </w:r>
      <w:r w:rsidRPr="005146A6">
        <w:rPr>
          <w:iCs/>
        </w:rPr>
        <w:t xml:space="preserve">to </w:t>
      </w:r>
      <w:r w:rsidR="00E52470" w:rsidRPr="005146A6">
        <w:rPr>
          <w:iCs/>
        </w:rPr>
        <w:t xml:space="preserve">the </w:t>
      </w:r>
      <w:r w:rsidRPr="005146A6">
        <w:rPr>
          <w:iCs/>
        </w:rPr>
        <w:t xml:space="preserve">cerebral circulation, which is undesirable in studies </w:t>
      </w:r>
      <w:r w:rsidR="009D7F6A" w:rsidRPr="005146A6">
        <w:rPr>
          <w:iCs/>
        </w:rPr>
        <w:t>focused on</w:t>
      </w:r>
      <w:r w:rsidRPr="005146A6">
        <w:rPr>
          <w:iCs/>
        </w:rPr>
        <w:t xml:space="preserve"> peripheral cardiovascular effects</w:t>
      </w:r>
      <w:r w:rsidR="009D7F6A" w:rsidRPr="005146A6">
        <w:rPr>
          <w:iCs/>
        </w:rPr>
        <w:fldChar w:fldCharType="begin">
          <w:fldData xml:space="preserve">PEVuZE5vdGU+PENpdGU+PEF1dGhvcj5NYXJpZTwvQXV0aG9yPjxZZWFyPjIwMjE8L1llYXI+PFJl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</w:fldData>
        </w:fldChar>
      </w:r>
      <w:r w:rsidR="009E1A35" w:rsidRPr="005146A6">
        <w:rPr>
          <w:iCs/>
        </w:rPr>
        <w:instrText xml:space="preserve"> ADDIN EN.CITE </w:instrText>
      </w:r>
      <w:r w:rsidR="009E1A35" w:rsidRPr="005146A6">
        <w:rPr>
          <w:iCs/>
        </w:rPr>
        <w:fldChar w:fldCharType="begin">
          <w:fldData xml:space="preserve">PEVuZE5vdGU+PENpdGU+PEF1dGhvcj5NYXJpZTwvQXV0aG9yPjxZZWFyPjIwMjE8L1llYXI+PFJl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</w:fldData>
        </w:fldChar>
      </w:r>
      <w:r w:rsidR="009E1A35" w:rsidRPr="005146A6">
        <w:rPr>
          <w:iCs/>
        </w:rPr>
        <w:instrText xml:space="preserve"> ADDIN EN.CITE.DATA </w:instrText>
      </w:r>
      <w:r w:rsidR="009E1A35" w:rsidRPr="005146A6">
        <w:rPr>
          <w:iCs/>
        </w:rPr>
      </w:r>
      <w:r w:rsidR="009E1A35" w:rsidRPr="005146A6">
        <w:rPr>
          <w:iCs/>
        </w:rPr>
        <w:fldChar w:fldCharType="end"/>
      </w:r>
      <w:r w:rsidR="009D7F6A" w:rsidRPr="005146A6">
        <w:rPr>
          <w:iCs/>
        </w:rPr>
      </w:r>
      <w:r w:rsidR="009D7F6A" w:rsidRPr="005146A6">
        <w:rPr>
          <w:iCs/>
        </w:rPr>
        <w:fldChar w:fldCharType="separate"/>
      </w:r>
      <w:r w:rsidR="009E1A35" w:rsidRPr="005146A6">
        <w:rPr>
          <w:iCs/>
          <w:noProof/>
          <w:vertAlign w:val="superscript"/>
        </w:rPr>
        <w:t>33</w:t>
      </w:r>
      <w:r w:rsidR="009D7F6A" w:rsidRPr="005146A6">
        <w:rPr>
          <w:iCs/>
        </w:rPr>
        <w:fldChar w:fldCharType="end"/>
      </w:r>
      <w:r w:rsidRPr="005146A6">
        <w:rPr>
          <w:iCs/>
        </w:rPr>
        <w:t xml:space="preserve">. Therefore, </w:t>
      </w:r>
      <w:r w:rsidR="00E40652" w:rsidRPr="005146A6">
        <w:rPr>
          <w:iCs/>
        </w:rPr>
        <w:t>implantation</w:t>
      </w:r>
      <w:r w:rsidR="009D7F6A" w:rsidRPr="005146A6">
        <w:rPr>
          <w:iCs/>
        </w:rPr>
        <w:t xml:space="preserve"> in</w:t>
      </w:r>
      <w:r w:rsidRPr="005146A6">
        <w:rPr>
          <w:iCs/>
        </w:rPr>
        <w:t xml:space="preserve"> the descending aorta provides a dependable site, minimizes local complications, and enhances </w:t>
      </w:r>
      <w:r w:rsidR="00DC0F97" w:rsidRPr="005146A6">
        <w:rPr>
          <w:iCs/>
        </w:rPr>
        <w:t xml:space="preserve">both </w:t>
      </w:r>
      <w:r w:rsidRPr="005146A6">
        <w:rPr>
          <w:iCs/>
        </w:rPr>
        <w:t xml:space="preserve">the experimental </w:t>
      </w:r>
      <w:r w:rsidR="00DC0F97" w:rsidRPr="005146A6">
        <w:rPr>
          <w:iCs/>
        </w:rPr>
        <w:t xml:space="preserve">rigor </w:t>
      </w:r>
      <w:r w:rsidRPr="005146A6">
        <w:rPr>
          <w:iCs/>
        </w:rPr>
        <w:t>and translational value of data collected from conscious, freely moving animals.</w:t>
      </w:r>
      <w:r w:rsidR="00E40652" w:rsidRPr="005146A6">
        <w:rPr>
          <w:iCs/>
        </w:rPr>
        <w:t xml:space="preserve"> </w:t>
      </w:r>
      <w:r w:rsidR="009508BF" w:rsidRPr="005146A6">
        <w:rPr>
          <w:iCs/>
        </w:rPr>
        <w:t xml:space="preserve">Several common challenges </w:t>
      </w:r>
      <w:r w:rsidR="008071A2" w:rsidRPr="005146A6">
        <w:rPr>
          <w:iCs/>
        </w:rPr>
        <w:t xml:space="preserve">are </w:t>
      </w:r>
      <w:r w:rsidR="009508BF" w:rsidRPr="005146A6">
        <w:rPr>
          <w:iCs/>
        </w:rPr>
        <w:t xml:space="preserve">encountered while placing telemetric implants in the descending aorta. </w:t>
      </w:r>
    </w:p>
    <w:p w14:paraId="4DB2A239" w14:textId="77777777" w:rsidR="0072297C" w:rsidRPr="005146A6" w:rsidRDefault="0072297C" w:rsidP="005146A6">
      <w:pPr>
        <w:rPr>
          <w:iCs/>
        </w:rPr>
      </w:pPr>
    </w:p>
    <w:p w14:paraId="77C84B46" w14:textId="565CE0D0" w:rsidR="009508BF" w:rsidRPr="005146A6" w:rsidRDefault="009508BF" w:rsidP="00416BD2">
      <w:pPr>
        <w:rPr>
          <w:iCs/>
        </w:rPr>
      </w:pPr>
      <w:r w:rsidRPr="005146A6">
        <w:rPr>
          <w:iCs/>
        </w:rPr>
        <w:t>Through trial and error, the procedure was optimized to overcome</w:t>
      </w:r>
      <w:r w:rsidR="0072297C" w:rsidRPr="005146A6">
        <w:rPr>
          <w:iCs/>
        </w:rPr>
        <w:t xml:space="preserve"> the</w:t>
      </w:r>
      <w:r w:rsidRPr="005146A6">
        <w:rPr>
          <w:iCs/>
        </w:rPr>
        <w:t xml:space="preserve"> </w:t>
      </w:r>
      <w:r w:rsidR="0072297C" w:rsidRPr="005146A6">
        <w:rPr>
          <w:iCs/>
        </w:rPr>
        <w:t xml:space="preserve">following </w:t>
      </w:r>
      <w:r w:rsidRPr="005146A6">
        <w:rPr>
          <w:iCs/>
        </w:rPr>
        <w:t>obstacles</w:t>
      </w:r>
      <w:r w:rsidR="0072297C" w:rsidRPr="005146A6">
        <w:rPr>
          <w:iCs/>
        </w:rPr>
        <w:t>:</w:t>
      </w:r>
      <w:r w:rsidRPr="005146A6">
        <w:rPr>
          <w:iCs/>
        </w:rPr>
        <w:t xml:space="preserve"> </w:t>
      </w:r>
      <w:r w:rsidR="00416BD2">
        <w:rPr>
          <w:iCs/>
        </w:rPr>
        <w:t>(</w:t>
      </w:r>
      <w:r w:rsidRPr="005146A6">
        <w:t>1</w:t>
      </w:r>
      <w:r w:rsidR="00416BD2">
        <w:t>)</w:t>
      </w:r>
      <w:r w:rsidRPr="005146A6">
        <w:t xml:space="preserve"> Abdominal inflammation: Abdominal inflammation was observed in rats at both acute and chronic stages following telemetric implant surgery. To mitigate this, a post</w:t>
      </w:r>
      <w:r w:rsidR="00C3643C">
        <w:t>-</w:t>
      </w:r>
      <w:r w:rsidRPr="005146A6">
        <w:t xml:space="preserve">operative regimen consisting of the analgesic buprenorphine and anti-inflammatory meloxicam was implemented, resulting in a reduced incidence of abdominal inflammation. </w:t>
      </w:r>
      <w:r w:rsidR="006C0D2F" w:rsidRPr="005146A6">
        <w:t>Previously, in each cohort, a few animals developed</w:t>
      </w:r>
      <w:r w:rsidR="006C0D2F" w:rsidRPr="005146A6">
        <w:rPr>
          <w:rFonts w:eastAsia="Times New Roman"/>
        </w:rPr>
        <w:t xml:space="preserve"> bloated, firm abdomens and eventually died. During implant retrieval, the abdominal cavity often contained clear fluid or, in some cases, brownish fluid with a pungent odor.</w:t>
      </w:r>
      <w:r w:rsidR="006C0D2F" w:rsidRPr="005146A6">
        <w:t xml:space="preserve"> This regimen reduced the rate of inflammation by approximately 70</w:t>
      </w:r>
      <w:r w:rsidR="00416BD2">
        <w:t>%–</w:t>
      </w:r>
      <w:r w:rsidR="006C0D2F" w:rsidRPr="005146A6">
        <w:t>80</w:t>
      </w:r>
      <w:proofErr w:type="gramStart"/>
      <w:r w:rsidR="006C0D2F" w:rsidRPr="005146A6">
        <w:t>%  compared</w:t>
      </w:r>
      <w:proofErr w:type="gramEnd"/>
      <w:r w:rsidR="006C0D2F" w:rsidRPr="005146A6">
        <w:t xml:space="preserve"> to animals that underwent surgery without it</w:t>
      </w:r>
      <w:r w:rsidR="00416BD2">
        <w:t>;</w:t>
      </w:r>
      <w:r w:rsidR="006C0D2F" w:rsidRPr="005146A6">
        <w:t xml:space="preserve"> </w:t>
      </w:r>
      <w:r w:rsidR="00416BD2">
        <w:rPr>
          <w:iCs/>
        </w:rPr>
        <w:t>(</w:t>
      </w:r>
      <w:r w:rsidRPr="005146A6">
        <w:rPr>
          <w:iCs/>
        </w:rPr>
        <w:t>2</w:t>
      </w:r>
      <w:r w:rsidR="00416BD2">
        <w:rPr>
          <w:iCs/>
        </w:rPr>
        <w:t xml:space="preserve">) </w:t>
      </w:r>
      <w:r w:rsidRPr="005146A6">
        <w:rPr>
          <w:iCs/>
        </w:rPr>
        <w:t xml:space="preserve">Extensive bleeding during dissection of the descending aorta from the vena cava: </w:t>
      </w:r>
      <w:bookmarkStart w:id="13" w:name="_Hlk212035741"/>
      <w:r w:rsidR="0000720C" w:rsidRPr="005146A6">
        <w:rPr>
          <w:iCs/>
        </w:rPr>
        <w:t>Use fine forceps (microdissection tweezer</w:t>
      </w:r>
      <w:r w:rsidR="00416BD2">
        <w:rPr>
          <w:iCs/>
        </w:rPr>
        <w:t>s</w:t>
      </w:r>
      <w:r w:rsidR="0000720C" w:rsidRPr="005146A6">
        <w:rPr>
          <w:iCs/>
        </w:rPr>
        <w:t xml:space="preserve"> and mirror finish forceps) to gently separate </w:t>
      </w:r>
      <w:r w:rsidR="00E40652" w:rsidRPr="005146A6">
        <w:rPr>
          <w:iCs/>
        </w:rPr>
        <w:t xml:space="preserve">the </w:t>
      </w:r>
      <w:r w:rsidR="0000720C" w:rsidRPr="005146A6">
        <w:rPr>
          <w:iCs/>
        </w:rPr>
        <w:t xml:space="preserve">descending aorta from the vena cava using blunt dissection (hold and tear). Avoid cutting between the two using scissors or </w:t>
      </w:r>
      <w:r w:rsidR="00416BD2">
        <w:rPr>
          <w:iCs/>
        </w:rPr>
        <w:t xml:space="preserve">a </w:t>
      </w:r>
      <w:r w:rsidR="0000720C" w:rsidRPr="005146A6">
        <w:rPr>
          <w:iCs/>
        </w:rPr>
        <w:t>blade, as it can cause extensive bleeding due to rupture of the underlying vasculature</w:t>
      </w:r>
      <w:bookmarkEnd w:id="13"/>
      <w:r w:rsidR="00416BD2">
        <w:rPr>
          <w:iCs/>
        </w:rPr>
        <w:t>; (3)</w:t>
      </w:r>
      <w:r w:rsidR="00451390" w:rsidRPr="005146A6">
        <w:rPr>
          <w:iCs/>
        </w:rPr>
        <w:t xml:space="preserve"> </w:t>
      </w:r>
      <w:r w:rsidRPr="005146A6">
        <w:rPr>
          <w:iCs/>
        </w:rPr>
        <w:t xml:space="preserve">Insertion of telemetric implant in superficial layer: During descending aortic piercing, ensure that the needle passes through all three layers of the upper wall and not just the superficial layer. Oozing of blood after piercing indicates that all layers of the upper wall </w:t>
      </w:r>
      <w:r w:rsidR="001440F7" w:rsidRPr="005146A6">
        <w:rPr>
          <w:iCs/>
        </w:rPr>
        <w:t>are</w:t>
      </w:r>
      <w:r w:rsidRPr="005146A6">
        <w:rPr>
          <w:iCs/>
        </w:rPr>
        <w:t xml:space="preserve"> pierced. The telemetric implant will not record properly if the pressure catheter is inserted only in the superficial layer</w:t>
      </w:r>
      <w:r w:rsidR="00416BD2">
        <w:rPr>
          <w:iCs/>
        </w:rPr>
        <w:t>; (</w:t>
      </w:r>
      <w:r w:rsidRPr="005146A6">
        <w:rPr>
          <w:iCs/>
        </w:rPr>
        <w:t>4</w:t>
      </w:r>
      <w:r w:rsidR="00416BD2">
        <w:rPr>
          <w:iCs/>
        </w:rPr>
        <w:t>)</w:t>
      </w:r>
      <w:r w:rsidR="00451390" w:rsidRPr="005146A6">
        <w:rPr>
          <w:iCs/>
        </w:rPr>
        <w:t xml:space="preserve"> </w:t>
      </w:r>
      <w:r w:rsidRPr="005146A6">
        <w:rPr>
          <w:iCs/>
        </w:rPr>
        <w:t xml:space="preserve">Insertion of incorrect catheter length: Use a microscope during </w:t>
      </w:r>
      <w:r w:rsidR="00910F90" w:rsidRPr="005146A6">
        <w:rPr>
          <w:iCs/>
        </w:rPr>
        <w:t xml:space="preserve">and/ </w:t>
      </w:r>
      <w:r w:rsidRPr="005146A6">
        <w:rPr>
          <w:iCs/>
        </w:rPr>
        <w:t>or after implant insertion to</w:t>
      </w:r>
      <w:r w:rsidR="00910F90" w:rsidRPr="005146A6">
        <w:rPr>
          <w:iCs/>
        </w:rPr>
        <w:t xml:space="preserve"> </w:t>
      </w:r>
      <w:r w:rsidRPr="005146A6">
        <w:rPr>
          <w:iCs/>
        </w:rPr>
        <w:t xml:space="preserve">ensure the pressure catheter crosses the occlusion thread. The implant will not function properly if the </w:t>
      </w:r>
      <w:r w:rsidR="00E40652" w:rsidRPr="005146A6">
        <w:rPr>
          <w:iCs/>
        </w:rPr>
        <w:t xml:space="preserve">inserted </w:t>
      </w:r>
      <w:r w:rsidRPr="005146A6">
        <w:rPr>
          <w:iCs/>
        </w:rPr>
        <w:t>catheter length is incorrect</w:t>
      </w:r>
      <w:r w:rsidR="00416BD2">
        <w:rPr>
          <w:iCs/>
        </w:rPr>
        <w:t>; (</w:t>
      </w:r>
      <w:r w:rsidRPr="005146A6">
        <w:rPr>
          <w:iCs/>
        </w:rPr>
        <w:t>5</w:t>
      </w:r>
      <w:r w:rsidR="00416BD2">
        <w:rPr>
          <w:iCs/>
        </w:rPr>
        <w:t>)</w:t>
      </w:r>
      <w:r w:rsidR="00451390" w:rsidRPr="005146A6">
        <w:rPr>
          <w:iCs/>
        </w:rPr>
        <w:t xml:space="preserve"> </w:t>
      </w:r>
      <w:r w:rsidRPr="005146A6">
        <w:rPr>
          <w:iCs/>
        </w:rPr>
        <w:t xml:space="preserve">Blood leakage </w:t>
      </w:r>
      <w:r w:rsidR="00EB4BD8" w:rsidRPr="005146A6">
        <w:rPr>
          <w:iCs/>
        </w:rPr>
        <w:t>from descending aorta</w:t>
      </w:r>
      <w:r w:rsidRPr="005146A6">
        <w:rPr>
          <w:iCs/>
        </w:rPr>
        <w:t xml:space="preserve">: </w:t>
      </w:r>
      <w:r w:rsidR="00CC7649" w:rsidRPr="005146A6">
        <w:rPr>
          <w:iCs/>
        </w:rPr>
        <w:t xml:space="preserve">Allow </w:t>
      </w:r>
      <w:r w:rsidRPr="005146A6">
        <w:rPr>
          <w:iCs/>
        </w:rPr>
        <w:t>30</w:t>
      </w:r>
      <w:r w:rsidR="00416BD2">
        <w:rPr>
          <w:iCs/>
        </w:rPr>
        <w:t>–</w:t>
      </w:r>
      <w:r w:rsidR="00110E43" w:rsidRPr="005146A6">
        <w:rPr>
          <w:iCs/>
        </w:rPr>
        <w:t xml:space="preserve">45 </w:t>
      </w:r>
      <w:r w:rsidR="00EE5BED" w:rsidRPr="005146A6">
        <w:rPr>
          <w:iCs/>
        </w:rPr>
        <w:t>s</w:t>
      </w:r>
      <w:r w:rsidR="00110E43" w:rsidRPr="005146A6">
        <w:rPr>
          <w:iCs/>
        </w:rPr>
        <w:t xml:space="preserve"> </w:t>
      </w:r>
      <w:r w:rsidRPr="005146A6">
        <w:rPr>
          <w:iCs/>
        </w:rPr>
        <w:t xml:space="preserve">after implant insertion </w:t>
      </w:r>
      <w:r w:rsidR="007C5CFA" w:rsidRPr="005146A6">
        <w:rPr>
          <w:iCs/>
        </w:rPr>
        <w:t>for</w:t>
      </w:r>
      <w:r w:rsidR="00582EE6" w:rsidRPr="005146A6">
        <w:rPr>
          <w:iCs/>
        </w:rPr>
        <w:t xml:space="preserve"> </w:t>
      </w:r>
      <w:r w:rsidR="00B60730" w:rsidRPr="005146A6">
        <w:rPr>
          <w:iCs/>
        </w:rPr>
        <w:t xml:space="preserve">the </w:t>
      </w:r>
      <w:r w:rsidR="00582EE6" w:rsidRPr="005146A6">
        <w:rPr>
          <w:iCs/>
        </w:rPr>
        <w:t xml:space="preserve">adhesive </w:t>
      </w:r>
      <w:r w:rsidR="007C5CFA" w:rsidRPr="005146A6">
        <w:rPr>
          <w:iCs/>
        </w:rPr>
        <w:t xml:space="preserve">to </w:t>
      </w:r>
      <w:r w:rsidR="00582EE6" w:rsidRPr="005146A6">
        <w:rPr>
          <w:iCs/>
        </w:rPr>
        <w:t>dry</w:t>
      </w:r>
      <w:r w:rsidR="00B60730" w:rsidRPr="005146A6">
        <w:rPr>
          <w:iCs/>
        </w:rPr>
        <w:t>.</w:t>
      </w:r>
      <w:r w:rsidR="00582EE6" w:rsidRPr="005146A6">
        <w:rPr>
          <w:iCs/>
        </w:rPr>
        <w:t xml:space="preserve"> </w:t>
      </w:r>
      <w:r w:rsidR="001449F1" w:rsidRPr="005146A6">
        <w:rPr>
          <w:iCs/>
        </w:rPr>
        <w:t>This</w:t>
      </w:r>
      <w:r w:rsidR="00094A00" w:rsidRPr="005146A6">
        <w:rPr>
          <w:iCs/>
        </w:rPr>
        <w:t xml:space="preserve"> </w:t>
      </w:r>
      <w:r w:rsidRPr="005146A6">
        <w:rPr>
          <w:iCs/>
        </w:rPr>
        <w:t>ensure</w:t>
      </w:r>
      <w:r w:rsidR="00094A00" w:rsidRPr="005146A6">
        <w:rPr>
          <w:iCs/>
        </w:rPr>
        <w:t xml:space="preserve">s </w:t>
      </w:r>
      <w:r w:rsidRPr="005146A6">
        <w:rPr>
          <w:iCs/>
        </w:rPr>
        <w:t xml:space="preserve">the piercing in the descending aorta is </w:t>
      </w:r>
      <w:r w:rsidR="00094A00" w:rsidRPr="005146A6">
        <w:rPr>
          <w:iCs/>
        </w:rPr>
        <w:t>fully</w:t>
      </w:r>
      <w:r w:rsidRPr="005146A6">
        <w:rPr>
          <w:iCs/>
        </w:rPr>
        <w:t xml:space="preserve"> sealed and </w:t>
      </w:r>
      <w:r w:rsidR="00094A00" w:rsidRPr="005146A6">
        <w:rPr>
          <w:iCs/>
        </w:rPr>
        <w:t xml:space="preserve">not </w:t>
      </w:r>
      <w:r w:rsidRPr="005146A6">
        <w:rPr>
          <w:iCs/>
        </w:rPr>
        <w:t xml:space="preserve">bleeding. </w:t>
      </w:r>
      <w:r w:rsidR="00EB70F5" w:rsidRPr="005146A6">
        <w:rPr>
          <w:iCs/>
        </w:rPr>
        <w:t>Reseal</w:t>
      </w:r>
      <w:r w:rsidR="008241A5" w:rsidRPr="005146A6">
        <w:rPr>
          <w:iCs/>
        </w:rPr>
        <w:t xml:space="preserve"> </w:t>
      </w:r>
      <w:r w:rsidR="00EB70F5" w:rsidRPr="005146A6">
        <w:rPr>
          <w:iCs/>
        </w:rPr>
        <w:t>if minor bleeding occurs</w:t>
      </w:r>
      <w:r w:rsidR="006E41FF" w:rsidRPr="005146A6">
        <w:rPr>
          <w:iCs/>
        </w:rPr>
        <w:t xml:space="preserve"> due </w:t>
      </w:r>
      <w:r w:rsidR="00416BD2">
        <w:rPr>
          <w:iCs/>
        </w:rPr>
        <w:t xml:space="preserve">to </w:t>
      </w:r>
      <w:r w:rsidR="006E41FF" w:rsidRPr="005146A6">
        <w:rPr>
          <w:iCs/>
        </w:rPr>
        <w:t>blood backflow.</w:t>
      </w:r>
      <w:r w:rsidR="00EB70F5" w:rsidRPr="005146A6">
        <w:rPr>
          <w:iCs/>
        </w:rPr>
        <w:t xml:space="preserve"> </w:t>
      </w:r>
      <w:r w:rsidR="00677161" w:rsidRPr="005146A6">
        <w:rPr>
          <w:iCs/>
        </w:rPr>
        <w:t>Avoid</w:t>
      </w:r>
      <w:r w:rsidR="00085FD4" w:rsidRPr="005146A6">
        <w:rPr>
          <w:iCs/>
        </w:rPr>
        <w:t xml:space="preserve"> pull</w:t>
      </w:r>
      <w:r w:rsidR="00677161" w:rsidRPr="005146A6">
        <w:rPr>
          <w:iCs/>
        </w:rPr>
        <w:t xml:space="preserve">ing </w:t>
      </w:r>
      <w:r w:rsidR="00085FD4" w:rsidRPr="005146A6">
        <w:rPr>
          <w:iCs/>
        </w:rPr>
        <w:t>the</w:t>
      </w:r>
      <w:r w:rsidR="00BD475E" w:rsidRPr="005146A6">
        <w:rPr>
          <w:iCs/>
        </w:rPr>
        <w:t xml:space="preserve"> </w:t>
      </w:r>
      <w:r w:rsidR="00FD618C" w:rsidRPr="005146A6">
        <w:rPr>
          <w:iCs/>
        </w:rPr>
        <w:t xml:space="preserve">implant’s </w:t>
      </w:r>
      <w:r w:rsidR="00085FD4" w:rsidRPr="005146A6">
        <w:rPr>
          <w:iCs/>
        </w:rPr>
        <w:t>pressure catheter tip</w:t>
      </w:r>
      <w:r w:rsidR="00FD618C" w:rsidRPr="005146A6">
        <w:rPr>
          <w:iCs/>
        </w:rPr>
        <w:t xml:space="preserve"> </w:t>
      </w:r>
      <w:r w:rsidRPr="005146A6">
        <w:rPr>
          <w:iCs/>
        </w:rPr>
        <w:t>wh</w:t>
      </w:r>
      <w:r w:rsidR="005F78AE" w:rsidRPr="005146A6">
        <w:rPr>
          <w:iCs/>
        </w:rPr>
        <w:t>ile</w:t>
      </w:r>
      <w:r w:rsidRPr="005146A6">
        <w:rPr>
          <w:iCs/>
        </w:rPr>
        <w:t xml:space="preserve"> suturing the implant body to the </w:t>
      </w:r>
      <w:r w:rsidR="005F78AE" w:rsidRPr="005146A6">
        <w:rPr>
          <w:iCs/>
        </w:rPr>
        <w:t xml:space="preserve">side of the </w:t>
      </w:r>
      <w:r w:rsidRPr="005146A6">
        <w:rPr>
          <w:iCs/>
        </w:rPr>
        <w:t>abdominal wall</w:t>
      </w:r>
      <w:r w:rsidR="00A14AEE" w:rsidRPr="005146A6">
        <w:rPr>
          <w:iCs/>
        </w:rPr>
        <w:t>, as this can cause bleeding</w:t>
      </w:r>
      <w:r w:rsidR="00416BD2">
        <w:rPr>
          <w:iCs/>
        </w:rPr>
        <w:t>; (</w:t>
      </w:r>
      <w:r w:rsidRPr="005146A6">
        <w:rPr>
          <w:iCs/>
        </w:rPr>
        <w:t>6</w:t>
      </w:r>
      <w:r w:rsidR="00416BD2">
        <w:rPr>
          <w:iCs/>
        </w:rPr>
        <w:t>)</w:t>
      </w:r>
      <w:r w:rsidR="00451390" w:rsidRPr="005146A6">
        <w:rPr>
          <w:iCs/>
        </w:rPr>
        <w:t xml:space="preserve"> </w:t>
      </w:r>
      <w:r w:rsidRPr="005146A6">
        <w:rPr>
          <w:iCs/>
        </w:rPr>
        <w:t xml:space="preserve">Rats removing abdominal sutures: Rats may bite and remove sutures, leading to skin and internal organ damage. To reduce this, use uninterrupted sutures with a square knot for closing the abdominal wall. For skin closure, apply intradermal continuous sutures to minimize the animal’s access to the sutures and knots. Apply an e-collar for </w:t>
      </w:r>
      <w:r w:rsidR="00CC7951" w:rsidRPr="005146A6">
        <w:rPr>
          <w:iCs/>
        </w:rPr>
        <w:t xml:space="preserve">3 days </w:t>
      </w:r>
      <w:r w:rsidRPr="005146A6">
        <w:rPr>
          <w:iCs/>
        </w:rPr>
        <w:t xml:space="preserve">postoperatively to further restrict access. Ensure </w:t>
      </w:r>
      <w:r w:rsidR="00CC7951" w:rsidRPr="005146A6">
        <w:rPr>
          <w:iCs/>
        </w:rPr>
        <w:t xml:space="preserve">that </w:t>
      </w:r>
      <w:r w:rsidRPr="005146A6">
        <w:rPr>
          <w:iCs/>
        </w:rPr>
        <w:t xml:space="preserve">the </w:t>
      </w:r>
      <w:r w:rsidR="00CC7951" w:rsidRPr="005146A6">
        <w:rPr>
          <w:iCs/>
        </w:rPr>
        <w:t>fit is snug but not restrictive</w:t>
      </w:r>
      <w:r w:rsidRPr="005146A6">
        <w:rPr>
          <w:iCs/>
        </w:rPr>
        <w:t xml:space="preserve"> by placing </w:t>
      </w:r>
      <w:r w:rsidR="00416BD2">
        <w:rPr>
          <w:iCs/>
        </w:rPr>
        <w:t xml:space="preserve">an </w:t>
      </w:r>
      <w:r w:rsidRPr="005146A6">
        <w:rPr>
          <w:iCs/>
        </w:rPr>
        <w:t>index finger between the collar and the rat’s neck</w:t>
      </w:r>
      <w:r w:rsidR="00416BD2">
        <w:rPr>
          <w:iCs/>
        </w:rPr>
        <w:t xml:space="preserve">; (7) </w:t>
      </w:r>
      <w:r w:rsidRPr="005146A6">
        <w:rPr>
          <w:iCs/>
        </w:rPr>
        <w:t>Hindlimb ischemia: Previously, the aorta was occluded at two locations: one at the descending aorta 0.5 cm below the renal artery, and another above the iliac bifurcation. Th</w:t>
      </w:r>
      <w:r w:rsidR="00CC7951" w:rsidRPr="005146A6">
        <w:rPr>
          <w:iCs/>
        </w:rPr>
        <w:t>e</w:t>
      </w:r>
      <w:r w:rsidRPr="005146A6">
        <w:rPr>
          <w:iCs/>
        </w:rPr>
        <w:t xml:space="preserve"> bi-occlusion technique helped </w:t>
      </w:r>
      <w:r w:rsidR="00CC7951" w:rsidRPr="005146A6">
        <w:rPr>
          <w:iCs/>
        </w:rPr>
        <w:t xml:space="preserve">to </w:t>
      </w:r>
      <w:r w:rsidRPr="005146A6">
        <w:rPr>
          <w:iCs/>
        </w:rPr>
        <w:t xml:space="preserve">keep the artery taut, facilitating </w:t>
      </w:r>
      <w:r w:rsidR="00C330C0" w:rsidRPr="005146A6">
        <w:rPr>
          <w:iCs/>
        </w:rPr>
        <w:t xml:space="preserve">smoother </w:t>
      </w:r>
      <w:r w:rsidRPr="005146A6">
        <w:rPr>
          <w:iCs/>
        </w:rPr>
        <w:t>implant placement and limiting blood backflow. However, it led to hindlimb ischemia in some animals if catheter insertion is not performed rapidly. Presently, a mono-occlusion 0.5 cm below the renal artery is performed, which effectively eliminates hindlimb ischemia in rats.</w:t>
      </w:r>
      <w:r w:rsidR="00812CD4" w:rsidRPr="005146A6">
        <w:rPr>
          <w:iCs/>
        </w:rPr>
        <w:t xml:space="preserve"> With bi-occlusion, approximately 20</w:t>
      </w:r>
      <w:r w:rsidR="00416BD2">
        <w:rPr>
          <w:iCs/>
        </w:rPr>
        <w:t>%–</w:t>
      </w:r>
      <w:r w:rsidR="00812CD4" w:rsidRPr="005146A6">
        <w:rPr>
          <w:iCs/>
        </w:rPr>
        <w:t>30% ischemia was observed, whereas mono-occlusion complete</w:t>
      </w:r>
      <w:r w:rsidR="00E40652" w:rsidRPr="005146A6">
        <w:rPr>
          <w:iCs/>
        </w:rPr>
        <w:t>ly</w:t>
      </w:r>
      <w:r w:rsidR="00812CD4" w:rsidRPr="005146A6">
        <w:rPr>
          <w:iCs/>
        </w:rPr>
        <w:t xml:space="preserve"> eliminated hindlimb ischemia. </w:t>
      </w:r>
    </w:p>
    <w:p w14:paraId="7BDE0F3E" w14:textId="77777777" w:rsidR="00C330C0" w:rsidRPr="005146A6" w:rsidRDefault="00C330C0" w:rsidP="005146A6">
      <w:pPr>
        <w:rPr>
          <w:iCs/>
          <w:u w:val="single"/>
        </w:rPr>
      </w:pPr>
    </w:p>
    <w:p w14:paraId="3AD0275C" w14:textId="34AD6A91" w:rsidR="009508BF" w:rsidRPr="00370964" w:rsidRDefault="009508BF" w:rsidP="005146A6">
      <w:pPr>
        <w:rPr>
          <w:b/>
          <w:bCs/>
          <w:iCs/>
        </w:rPr>
      </w:pPr>
      <w:r w:rsidRPr="00370964">
        <w:rPr>
          <w:b/>
          <w:bCs/>
          <w:iCs/>
        </w:rPr>
        <w:lastRenderedPageBreak/>
        <w:t xml:space="preserve">Applications </w:t>
      </w:r>
    </w:p>
    <w:p w14:paraId="7EAB332A" w14:textId="4560D83E" w:rsidR="009508BF" w:rsidRPr="005146A6" w:rsidRDefault="009508BF" w:rsidP="005146A6">
      <w:pPr>
        <w:rPr>
          <w:iCs/>
        </w:rPr>
      </w:pPr>
      <w:r w:rsidRPr="005146A6">
        <w:rPr>
          <w:iCs/>
        </w:rPr>
        <w:t>Telemetric implants (HD-S10) are magnetically activated devices designed to record various physiological parameters in small animal models. The placement of these implants in the descending aorta is a precise and dependable method for continuous hemodynamic monitoring in unrestrained, unanesthetized, and freely moving animals. This methodology allows preclinical researchers to perform real-time assessments of various cardiovascular parameters</w:t>
      </w:r>
      <w:r w:rsidR="00B07668" w:rsidRPr="005146A6">
        <w:rPr>
          <w:iCs/>
        </w:rPr>
        <w:t>, temperature</w:t>
      </w:r>
      <w:r w:rsidR="001C17BF">
        <w:rPr>
          <w:iCs/>
        </w:rPr>
        <w:t>,</w:t>
      </w:r>
      <w:r w:rsidR="00B07668" w:rsidRPr="005146A6">
        <w:rPr>
          <w:iCs/>
        </w:rPr>
        <w:t xml:space="preserve"> and animal activity</w:t>
      </w:r>
      <w:r w:rsidRPr="005146A6">
        <w:rPr>
          <w:iCs/>
        </w:rPr>
        <w:t xml:space="preserve"> in the context of disease modeling</w:t>
      </w:r>
      <w:r w:rsidR="001C17BF">
        <w:rPr>
          <w:iCs/>
        </w:rPr>
        <w:t>,</w:t>
      </w:r>
      <w:r w:rsidRPr="005146A6">
        <w:rPr>
          <w:iCs/>
        </w:rPr>
        <w:t xml:space="preserve"> such as SCI, drug efficacy evaluation, and diurnal changes in autonomic function parameters. Researchers can acquire comprehensive physiological data from a single telemetric implant in an animal, covering both acute and</w:t>
      </w:r>
      <w:r w:rsidR="00E40652" w:rsidRPr="005146A6">
        <w:rPr>
          <w:iCs/>
        </w:rPr>
        <w:t xml:space="preserve"> chronic</w:t>
      </w:r>
      <w:r w:rsidRPr="005146A6">
        <w:rPr>
          <w:iCs/>
        </w:rPr>
        <w:t xml:space="preserve"> timepoints</w:t>
      </w:r>
      <w:r w:rsidR="001C17BF">
        <w:rPr>
          <w:iCs/>
        </w:rPr>
        <w:t>,</w:t>
      </w:r>
      <w:r w:rsidRPr="005146A6">
        <w:rPr>
          <w:iCs/>
        </w:rPr>
        <w:t xml:space="preserve"> making it an efficient technique. </w:t>
      </w:r>
      <w:r w:rsidRPr="005146A6">
        <w:rPr>
          <w:b/>
          <w:bCs/>
          <w:iCs/>
        </w:rPr>
        <w:t>Figure 1</w:t>
      </w:r>
      <w:r w:rsidRPr="005146A6">
        <w:rPr>
          <w:iCs/>
        </w:rPr>
        <w:t xml:space="preserve"> highlights this telemetry application and others currently used in the laboratory.</w:t>
      </w:r>
    </w:p>
    <w:p w14:paraId="08D6C414" w14:textId="77777777" w:rsidR="009508BF" w:rsidRPr="005146A6" w:rsidRDefault="009508BF" w:rsidP="005146A6">
      <w:pPr>
        <w:rPr>
          <w:iCs/>
        </w:rPr>
      </w:pPr>
    </w:p>
    <w:p w14:paraId="322CE372" w14:textId="6DB89952" w:rsidR="009508BF" w:rsidRPr="005146A6" w:rsidRDefault="009508BF" w:rsidP="005146A6">
      <w:pPr>
        <w:rPr>
          <w:iCs/>
        </w:rPr>
      </w:pPr>
      <w:r w:rsidRPr="005146A6">
        <w:rPr>
          <w:iCs/>
        </w:rPr>
        <w:t>Hemodynamic parameters</w:t>
      </w:r>
      <w:r w:rsidR="001C17BF">
        <w:rPr>
          <w:iCs/>
        </w:rPr>
        <w:t>,</w:t>
      </w:r>
      <w:r w:rsidR="006A2659" w:rsidRPr="005146A6">
        <w:rPr>
          <w:iCs/>
        </w:rPr>
        <w:t xml:space="preserve"> </w:t>
      </w:r>
      <w:r w:rsidRPr="005146A6">
        <w:rPr>
          <w:iCs/>
        </w:rPr>
        <w:t xml:space="preserve">including </w:t>
      </w:r>
      <w:r w:rsidR="00436B6E" w:rsidRPr="005146A6">
        <w:rPr>
          <w:iCs/>
        </w:rPr>
        <w:t>SBP, DBP</w:t>
      </w:r>
      <w:r w:rsidR="00466B84" w:rsidRPr="005146A6">
        <w:rPr>
          <w:iCs/>
        </w:rPr>
        <w:t xml:space="preserve">, and </w:t>
      </w:r>
      <w:r w:rsidR="008A6C5C" w:rsidRPr="005146A6">
        <w:rPr>
          <w:iCs/>
        </w:rPr>
        <w:t>MAP</w:t>
      </w:r>
      <w:r w:rsidR="001C17BF">
        <w:rPr>
          <w:iCs/>
        </w:rPr>
        <w:t>,</w:t>
      </w:r>
      <w:r w:rsidR="008A6C5C" w:rsidRPr="005146A6">
        <w:rPr>
          <w:iCs/>
        </w:rPr>
        <w:t xml:space="preserve"> </w:t>
      </w:r>
      <w:r w:rsidRPr="005146A6">
        <w:rPr>
          <w:iCs/>
        </w:rPr>
        <w:t xml:space="preserve">can be recorded over </w:t>
      </w:r>
      <w:r w:rsidR="00466B84" w:rsidRPr="005146A6">
        <w:rPr>
          <w:iCs/>
        </w:rPr>
        <w:t xml:space="preserve">both </w:t>
      </w:r>
      <w:r w:rsidRPr="005146A6">
        <w:rPr>
          <w:iCs/>
        </w:rPr>
        <w:t>acute and chronic periods. Monitoring the 24</w:t>
      </w:r>
      <w:r w:rsidR="001C17BF">
        <w:rPr>
          <w:iCs/>
        </w:rPr>
        <w:t>/</w:t>
      </w:r>
      <w:r w:rsidR="003A5595" w:rsidRPr="005146A6">
        <w:rPr>
          <w:iCs/>
        </w:rPr>
        <w:t xml:space="preserve">7 </w:t>
      </w:r>
      <w:r w:rsidR="00BF5E68" w:rsidRPr="005146A6">
        <w:rPr>
          <w:iCs/>
        </w:rPr>
        <w:t xml:space="preserve">rest-activity </w:t>
      </w:r>
      <w:r w:rsidRPr="005146A6">
        <w:rPr>
          <w:iCs/>
        </w:rPr>
        <w:t>rhythm can serve as a reliable marker of the acute effects of SCI</w:t>
      </w:r>
      <w:r w:rsidRPr="005146A6">
        <w:rPr>
          <w:iCs/>
        </w:rPr>
        <w:fldChar w:fldCharType="begin">
          <w:fldData xml:space="preserve">PEVuZE5vdGU+PENpdGU+PEF1dGhvcj5HYXVkZXQ8L0F1dGhvcj48WWVhcj4yMDE4PC9ZZWFyPjxS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</w:fldData>
        </w:fldChar>
      </w:r>
      <w:r w:rsidR="009E1A35" w:rsidRPr="005146A6">
        <w:rPr>
          <w:iCs/>
        </w:rPr>
        <w:instrText xml:space="preserve"> ADDIN EN.CITE </w:instrText>
      </w:r>
      <w:r w:rsidR="009E1A35" w:rsidRPr="005146A6">
        <w:rPr>
          <w:iCs/>
        </w:rPr>
        <w:fldChar w:fldCharType="begin">
          <w:fldData xml:space="preserve">PEVuZE5vdGU+PENpdGU+PEF1dGhvcj5HYXVkZXQ8L0F1dGhvcj48WWVhcj4yMDE4PC9ZZWFyPjxS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</w:fldData>
        </w:fldChar>
      </w:r>
      <w:r w:rsidR="009E1A35" w:rsidRPr="005146A6">
        <w:rPr>
          <w:iCs/>
        </w:rPr>
        <w:instrText xml:space="preserve"> ADDIN EN.CITE.DATA </w:instrText>
      </w:r>
      <w:r w:rsidR="009E1A35" w:rsidRPr="005146A6">
        <w:rPr>
          <w:iCs/>
        </w:rPr>
      </w:r>
      <w:r w:rsidR="009E1A35" w:rsidRPr="005146A6">
        <w:rPr>
          <w:iCs/>
        </w:rPr>
        <w:fldChar w:fldCharType="end"/>
      </w:r>
      <w:r w:rsidRPr="005146A6">
        <w:rPr>
          <w:iCs/>
        </w:rPr>
      </w:r>
      <w:r w:rsidRPr="005146A6">
        <w:rPr>
          <w:iCs/>
        </w:rPr>
        <w:fldChar w:fldCharType="separate"/>
      </w:r>
      <w:r w:rsidR="009E1A35" w:rsidRPr="005146A6">
        <w:rPr>
          <w:iCs/>
          <w:noProof/>
          <w:vertAlign w:val="superscript"/>
        </w:rPr>
        <w:t>34</w:t>
      </w:r>
      <w:r w:rsidRPr="005146A6">
        <w:rPr>
          <w:iCs/>
        </w:rPr>
        <w:fldChar w:fldCharType="end"/>
      </w:r>
      <w:r w:rsidRPr="005146A6">
        <w:rPr>
          <w:iCs/>
        </w:rPr>
        <w:t>. Simultaneous heart rate monitoring enables the detection of heart rate variability</w:t>
      </w:r>
      <w:r w:rsidR="007602E5" w:rsidRPr="005146A6">
        <w:rPr>
          <w:iCs/>
        </w:rPr>
        <w:t xml:space="preserve">, </w:t>
      </w:r>
      <w:r w:rsidR="00252F0C" w:rsidRPr="005146A6">
        <w:rPr>
          <w:iCs/>
        </w:rPr>
        <w:t xml:space="preserve">including </w:t>
      </w:r>
      <w:r w:rsidRPr="005146A6">
        <w:rPr>
          <w:iCs/>
        </w:rPr>
        <w:t>tachycardia and bradycardia.</w:t>
      </w:r>
      <w:r w:rsidR="00443CB3" w:rsidRPr="005146A6">
        <w:rPr>
          <w:iCs/>
        </w:rPr>
        <w:t xml:space="preserve"> </w:t>
      </w:r>
      <w:r w:rsidRPr="005146A6">
        <w:rPr>
          <w:iCs/>
        </w:rPr>
        <w:t>Comparing blood pressure and heart rate fluctuations</w:t>
      </w:r>
      <w:r w:rsidR="002F0550" w:rsidRPr="005146A6">
        <w:rPr>
          <w:iCs/>
        </w:rPr>
        <w:t xml:space="preserve"> pre-</w:t>
      </w:r>
      <w:r w:rsidR="001F2809" w:rsidRPr="005146A6">
        <w:rPr>
          <w:iCs/>
        </w:rPr>
        <w:t xml:space="preserve"> </w:t>
      </w:r>
      <w:r w:rsidR="002F0550" w:rsidRPr="005146A6">
        <w:rPr>
          <w:iCs/>
        </w:rPr>
        <w:t>and post-SCI</w:t>
      </w:r>
      <w:r w:rsidR="001F2809" w:rsidRPr="005146A6">
        <w:rPr>
          <w:iCs/>
        </w:rPr>
        <w:t xml:space="preserve"> </w:t>
      </w:r>
      <w:r w:rsidRPr="005146A6">
        <w:rPr>
          <w:iCs/>
        </w:rPr>
        <w:t xml:space="preserve">allows researchers to understand </w:t>
      </w:r>
      <w:r w:rsidR="002843E9" w:rsidRPr="005146A6">
        <w:rPr>
          <w:iCs/>
        </w:rPr>
        <w:t xml:space="preserve">how </w:t>
      </w:r>
      <w:r w:rsidRPr="005146A6">
        <w:rPr>
          <w:iCs/>
        </w:rPr>
        <w:t xml:space="preserve">cardiovascular physiology </w:t>
      </w:r>
      <w:r w:rsidR="00535F5A" w:rsidRPr="005146A6">
        <w:rPr>
          <w:iCs/>
        </w:rPr>
        <w:t xml:space="preserve">changes </w:t>
      </w:r>
      <w:r w:rsidRPr="005146A6">
        <w:rPr>
          <w:iCs/>
        </w:rPr>
        <w:t xml:space="preserve">following injury. A robust daily rhythm in cardiovascular parameters, core body temperature, and activity </w:t>
      </w:r>
      <w:r w:rsidR="001C17BF">
        <w:rPr>
          <w:iCs/>
        </w:rPr>
        <w:t>is</w:t>
      </w:r>
      <w:r w:rsidRPr="005146A6">
        <w:rPr>
          <w:iCs/>
        </w:rPr>
        <w:t xml:space="preserve"> important for maintaining physiological homeostasis and overall </w:t>
      </w:r>
      <w:r w:rsidR="00DB5700" w:rsidRPr="005146A6">
        <w:rPr>
          <w:iCs/>
        </w:rPr>
        <w:t>health</w:t>
      </w:r>
      <w:r w:rsidRPr="005146A6">
        <w:rPr>
          <w:iCs/>
        </w:rPr>
        <w:t>. Changes in diurnal core body temperature are also indicative of impaired thermoregulation after SCI</w:t>
      </w:r>
      <w:r w:rsidRPr="005146A6">
        <w:rPr>
          <w:iCs/>
        </w:rPr>
        <w:fldChar w:fldCharType="begin">
          <w:fldData xml:space="preserve">PEVuZE5vdGU+PENpdGU+PEF1dGhvcj5HYXVkZXQ8L0F1dGhvcj48WWVhcj4yMDE4PC9ZZWFyPjxS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</w:fldData>
        </w:fldChar>
      </w:r>
      <w:r w:rsidR="009E1A35" w:rsidRPr="005146A6">
        <w:rPr>
          <w:iCs/>
        </w:rPr>
        <w:instrText xml:space="preserve"> ADDIN EN.CITE </w:instrText>
      </w:r>
      <w:r w:rsidR="009E1A35" w:rsidRPr="005146A6">
        <w:rPr>
          <w:iCs/>
        </w:rPr>
        <w:fldChar w:fldCharType="begin">
          <w:fldData xml:space="preserve">PEVuZE5vdGU+PENpdGU+PEF1dGhvcj5HYXVkZXQ8L0F1dGhvcj48WWVhcj4yMDE4PC9ZZWFyPjxS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</w:fldData>
        </w:fldChar>
      </w:r>
      <w:r w:rsidR="009E1A35" w:rsidRPr="005146A6">
        <w:rPr>
          <w:iCs/>
        </w:rPr>
        <w:instrText xml:space="preserve"> ADDIN EN.CITE.DATA </w:instrText>
      </w:r>
      <w:r w:rsidR="009E1A35" w:rsidRPr="005146A6">
        <w:rPr>
          <w:iCs/>
        </w:rPr>
      </w:r>
      <w:r w:rsidR="009E1A35" w:rsidRPr="005146A6">
        <w:rPr>
          <w:iCs/>
        </w:rPr>
        <w:fldChar w:fldCharType="end"/>
      </w:r>
      <w:r w:rsidRPr="005146A6">
        <w:rPr>
          <w:iCs/>
        </w:rPr>
      </w:r>
      <w:r w:rsidRPr="005146A6">
        <w:rPr>
          <w:iCs/>
        </w:rPr>
        <w:fldChar w:fldCharType="separate"/>
      </w:r>
      <w:r w:rsidR="009E1A35" w:rsidRPr="005146A6">
        <w:rPr>
          <w:iCs/>
          <w:noProof/>
          <w:vertAlign w:val="superscript"/>
        </w:rPr>
        <w:t>34</w:t>
      </w:r>
      <w:r w:rsidRPr="005146A6">
        <w:rPr>
          <w:iCs/>
        </w:rPr>
        <w:fldChar w:fldCharType="end"/>
      </w:r>
      <w:r w:rsidRPr="005146A6">
        <w:rPr>
          <w:iCs/>
        </w:rPr>
        <w:t xml:space="preserve">. It is well established that SCI is a whole-body syndrome. Therefore, incorporating telemetric-based outcomes allows researchers to collect comprehensive activity data post-SCI beyond locomotor recovery, which is typically evaluated in isolation. </w:t>
      </w:r>
    </w:p>
    <w:p w14:paraId="7F1E5E62" w14:textId="77777777" w:rsidR="009508BF" w:rsidRPr="005146A6" w:rsidRDefault="009508BF" w:rsidP="005146A6">
      <w:pPr>
        <w:rPr>
          <w:iCs/>
        </w:rPr>
      </w:pPr>
    </w:p>
    <w:p w14:paraId="4B17CADD" w14:textId="7A8A7394" w:rsidR="009508BF" w:rsidRPr="005146A6" w:rsidRDefault="009508BF" w:rsidP="005146A6">
      <w:r w:rsidRPr="005146A6">
        <w:rPr>
          <w:iCs/>
        </w:rPr>
        <w:t xml:space="preserve">However, there are certain limitations of this technique that need to be considered. The placement of a </w:t>
      </w:r>
      <w:r w:rsidRPr="005146A6">
        <w:t>telemetric probe in the descending aorta is a complicated procedure and therefore requires microsurgical expertise. The implant can become dislodged later due to various reasons, including mishandling during bladder expression in SCI rat</w:t>
      </w:r>
      <w:r w:rsidR="00BD07F3" w:rsidRPr="005146A6">
        <w:t>s</w:t>
      </w:r>
      <w:r w:rsidRPr="005146A6">
        <w:t>, infection, tissue irritation, or internal</w:t>
      </w:r>
      <w:r w:rsidR="00780E19" w:rsidRPr="005146A6">
        <w:t xml:space="preserve"> clot formation</w:t>
      </w:r>
      <w:r w:rsidRPr="005146A6">
        <w:t>.</w:t>
      </w:r>
      <w:bookmarkStart w:id="14" w:name="_Hlk213663750"/>
      <w:r w:rsidRPr="005146A6">
        <w:t xml:space="preserve"> </w:t>
      </w:r>
      <w:bookmarkStart w:id="15" w:name="_Hlk213662358"/>
      <w:bookmarkStart w:id="16" w:name="_Hlk213663455"/>
      <w:r w:rsidR="00780E19" w:rsidRPr="005146A6">
        <w:t xml:space="preserve">The cardiovascular recording will be </w:t>
      </w:r>
      <w:r w:rsidR="008E727F" w:rsidRPr="005146A6">
        <w:t xml:space="preserve">affected </w:t>
      </w:r>
      <w:r w:rsidR="00780E19" w:rsidRPr="005146A6">
        <w:t>if any of these occur</w:t>
      </w:r>
      <w:r w:rsidR="006838A9">
        <w:t>;</w:t>
      </w:r>
      <w:r w:rsidR="00EA4C4D" w:rsidRPr="005146A6">
        <w:t xml:space="preserve"> the data should be excluded. </w:t>
      </w:r>
      <w:bookmarkEnd w:id="14"/>
      <w:bookmarkEnd w:id="15"/>
      <w:bookmarkEnd w:id="16"/>
      <w:r w:rsidRPr="005146A6">
        <w:t xml:space="preserve">In addition, if a rat does not recover properly, the baseline cardiovascular data may be compromised. The telemetric setup and implants are expensive and require specialized software and equipment for data acquisition. Severe SCI may possibly lead to increased mortality; therefore, careful planning of animal numbers is necessary to maintain the overall statistical power of the study. </w:t>
      </w:r>
    </w:p>
    <w:p w14:paraId="3E1B4592" w14:textId="77777777" w:rsidR="00E04279" w:rsidRPr="005146A6" w:rsidRDefault="00E04279" w:rsidP="005146A6">
      <w:pPr>
        <w:rPr>
          <w:iCs/>
        </w:rPr>
      </w:pPr>
    </w:p>
    <w:p w14:paraId="6ACE6476" w14:textId="75FF943F" w:rsidR="009508BF" w:rsidRPr="005146A6" w:rsidRDefault="009508BF" w:rsidP="005146A6">
      <w:pPr>
        <w:rPr>
          <w:iCs/>
        </w:rPr>
      </w:pPr>
      <w:r w:rsidRPr="005146A6">
        <w:rPr>
          <w:iCs/>
        </w:rPr>
        <w:t xml:space="preserve">Overall, assessing </w:t>
      </w:r>
      <w:r w:rsidR="000D5AA2" w:rsidRPr="005146A6">
        <w:rPr>
          <w:iCs/>
        </w:rPr>
        <w:t xml:space="preserve">cardiovascular </w:t>
      </w:r>
      <w:r w:rsidRPr="005146A6">
        <w:rPr>
          <w:iCs/>
        </w:rPr>
        <w:t>dysfunctions</w:t>
      </w:r>
      <w:r w:rsidR="000D5AA2" w:rsidRPr="005146A6">
        <w:rPr>
          <w:iCs/>
        </w:rPr>
        <w:t>, temperature, and activity</w:t>
      </w:r>
      <w:r w:rsidRPr="005146A6">
        <w:rPr>
          <w:iCs/>
        </w:rPr>
        <w:t xml:space="preserve"> using telemetry after SCI, across acute and chronic periods</w:t>
      </w:r>
      <w:r w:rsidR="006838A9">
        <w:rPr>
          <w:iCs/>
        </w:rPr>
        <w:t>,</w:t>
      </w:r>
      <w:r w:rsidRPr="005146A6">
        <w:rPr>
          <w:iCs/>
        </w:rPr>
        <w:t xml:space="preserve"> is critical for understanding the impact of injury on cardiovascular health</w:t>
      </w:r>
      <w:r w:rsidR="00DB5700" w:rsidRPr="005146A6">
        <w:rPr>
          <w:iCs/>
        </w:rPr>
        <w:t>, overall well-being,</w:t>
      </w:r>
      <w:r w:rsidRPr="005146A6">
        <w:rPr>
          <w:iCs/>
        </w:rPr>
        <w:t xml:space="preserve"> and for designing potential interventions.</w:t>
      </w:r>
    </w:p>
    <w:p w14:paraId="0AF0FD74" w14:textId="77777777" w:rsidR="009508BF" w:rsidRPr="005146A6" w:rsidRDefault="009508BF" w:rsidP="005146A6">
      <w:pPr>
        <w:rPr>
          <w:b/>
        </w:rPr>
      </w:pPr>
    </w:p>
    <w:p w14:paraId="5A3804E9" w14:textId="77777777" w:rsidR="009508BF" w:rsidRPr="005146A6" w:rsidRDefault="009508BF" w:rsidP="005146A6">
      <w:pPr>
        <w:pBdr>
          <w:top w:val="nil"/>
          <w:left w:val="nil"/>
          <w:bottom w:val="nil"/>
          <w:right w:val="nil"/>
          <w:between w:val="nil"/>
        </w:pBdr>
      </w:pPr>
      <w:r w:rsidRPr="005146A6">
        <w:rPr>
          <w:b/>
        </w:rPr>
        <w:t xml:space="preserve"> ACKNOWLEDGMENTS: </w:t>
      </w:r>
    </w:p>
    <w:p w14:paraId="32213A35" w14:textId="3B62E6C3" w:rsidR="009508BF" w:rsidRPr="005146A6" w:rsidRDefault="009508BF" w:rsidP="005146A6">
      <w:r w:rsidRPr="005146A6">
        <w:t xml:space="preserve">The publication was made possible by R01 NS116068, Craig H Nielsen Foundation Fellowship for SK (CHNF 1341200), and University of Kentucky CNS metabolism (CNS-Met) COBRE (P20 GM148326). We would like to acknowledge </w:t>
      </w:r>
      <w:r w:rsidR="006838A9">
        <w:t xml:space="preserve">the </w:t>
      </w:r>
      <w:r w:rsidRPr="005146A6">
        <w:t xml:space="preserve">Division of Laboratory Animal Resources (DLAR) for </w:t>
      </w:r>
      <w:r w:rsidR="006838A9">
        <w:t>its</w:t>
      </w:r>
      <w:r w:rsidRPr="005146A6">
        <w:t xml:space="preserve"> support and cooperation.  </w:t>
      </w:r>
    </w:p>
    <w:p w14:paraId="3FC2DBBF" w14:textId="77777777" w:rsidR="009508BF" w:rsidRPr="005146A6" w:rsidRDefault="009508BF" w:rsidP="005146A6">
      <w:pPr>
        <w:rPr>
          <w:b/>
        </w:rPr>
      </w:pPr>
    </w:p>
    <w:p w14:paraId="3174F5B8" w14:textId="77777777" w:rsidR="009508BF" w:rsidRPr="005146A6" w:rsidRDefault="009508BF" w:rsidP="005146A6">
      <w:pPr>
        <w:pBdr>
          <w:top w:val="nil"/>
          <w:left w:val="nil"/>
          <w:bottom w:val="nil"/>
          <w:right w:val="nil"/>
          <w:between w:val="nil"/>
        </w:pBdr>
      </w:pPr>
      <w:r w:rsidRPr="005146A6">
        <w:rPr>
          <w:b/>
        </w:rPr>
        <w:t>DISCLOSURES:</w:t>
      </w:r>
    </w:p>
    <w:p w14:paraId="6F036AAF" w14:textId="77777777" w:rsidR="009508BF" w:rsidRPr="005146A6" w:rsidRDefault="009508BF" w:rsidP="005146A6">
      <w:r w:rsidRPr="005146A6">
        <w:t>The authors have nothing to disclose.</w:t>
      </w:r>
    </w:p>
    <w:p w14:paraId="7120A96B" w14:textId="77777777" w:rsidR="009508BF" w:rsidRPr="005146A6" w:rsidRDefault="009508BF" w:rsidP="005146A6"/>
    <w:p w14:paraId="6DE2B73C" w14:textId="5113C516" w:rsidR="006E4797" w:rsidRPr="005146A6" w:rsidRDefault="00551D82" w:rsidP="005146A6">
      <w:pPr>
        <w:rPr>
          <w:b/>
        </w:rPr>
      </w:pPr>
      <w:r w:rsidRPr="005146A6">
        <w:rPr>
          <w:b/>
        </w:rPr>
        <w:t>REFERENCES:</w:t>
      </w:r>
    </w:p>
    <w:p w14:paraId="007BA263" w14:textId="570B5998"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Bhattacharyya, S., Sahu, S., Kaur, S., Jain, S. Effect of low intensity magnetic field stimulation on calcium-mediated cytotoxicity after mild spinal cord contusion injury in rats. </w:t>
      </w:r>
      <w:r w:rsidRPr="00F16BDC">
        <w:rPr>
          <w:rStyle w:val="Emphasis"/>
          <w:rFonts w:ascii="Calibri" w:hAnsi="Calibri" w:cs="Calibri"/>
        </w:rPr>
        <w:t>Ann Neurosci.</w:t>
      </w:r>
      <w:r w:rsidRPr="00F16BDC">
        <w:rPr>
          <w:rFonts w:ascii="Calibri" w:hAnsi="Calibri" w:cs="Calibri"/>
        </w:rPr>
        <w:t xml:space="preserve"> </w:t>
      </w:r>
      <w:r w:rsidRPr="00F16BDC">
        <w:rPr>
          <w:rStyle w:val="Strong"/>
          <w:rFonts w:ascii="Calibri" w:hAnsi="Calibri" w:cs="Calibri"/>
        </w:rPr>
        <w:t>27</w:t>
      </w:r>
      <w:r w:rsidR="0033742A">
        <w:rPr>
          <w:rStyle w:val="Strong"/>
          <w:rFonts w:ascii="Calibri" w:hAnsi="Calibri" w:cs="Calibri"/>
        </w:rPr>
        <w:t xml:space="preserve"> </w:t>
      </w:r>
      <w:r w:rsidR="0033742A" w:rsidRPr="0033742A">
        <w:rPr>
          <w:rStyle w:val="Strong"/>
          <w:rFonts w:ascii="Calibri" w:hAnsi="Calibri" w:cs="Calibri"/>
          <w:b w:val="0"/>
          <w:bCs w:val="0"/>
        </w:rPr>
        <w:t>(2)</w:t>
      </w:r>
      <w:r w:rsidRPr="0033742A">
        <w:rPr>
          <w:rFonts w:ascii="Calibri" w:hAnsi="Calibri" w:cs="Calibri"/>
        </w:rPr>
        <w:t>,</w:t>
      </w:r>
      <w:r w:rsidRPr="00F16BDC">
        <w:rPr>
          <w:rFonts w:ascii="Calibri" w:hAnsi="Calibri" w:cs="Calibri"/>
        </w:rPr>
        <w:t xml:space="preserve"> 49–56 (2020).</w:t>
      </w:r>
    </w:p>
    <w:p w14:paraId="22116E88" w14:textId="46581CA6"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Hagen, E. M. Acute complications of spinal cord injuries. </w:t>
      </w:r>
      <w:r w:rsidRPr="00F16BDC">
        <w:rPr>
          <w:rStyle w:val="Emphasis"/>
          <w:rFonts w:ascii="Calibri" w:hAnsi="Calibri" w:cs="Calibri"/>
        </w:rPr>
        <w:t xml:space="preserve">World J </w:t>
      </w:r>
      <w:proofErr w:type="spellStart"/>
      <w:r w:rsidRPr="00F16BDC">
        <w:rPr>
          <w:rStyle w:val="Emphasis"/>
          <w:rFonts w:ascii="Calibri" w:hAnsi="Calibri" w:cs="Calibri"/>
        </w:rPr>
        <w:t>Orthop</w:t>
      </w:r>
      <w:proofErr w:type="spellEnd"/>
      <w:r w:rsidRPr="00F16BDC">
        <w:rPr>
          <w:rStyle w:val="Emphasis"/>
          <w:rFonts w:ascii="Calibri" w:hAnsi="Calibri" w:cs="Calibri"/>
        </w:rPr>
        <w:t>.</w:t>
      </w:r>
      <w:r w:rsidRPr="00F16BDC">
        <w:rPr>
          <w:rFonts w:ascii="Calibri" w:hAnsi="Calibri" w:cs="Calibri"/>
        </w:rPr>
        <w:t xml:space="preserve"> </w:t>
      </w:r>
      <w:r w:rsidRPr="00F16BDC">
        <w:rPr>
          <w:rStyle w:val="Strong"/>
          <w:rFonts w:ascii="Calibri" w:hAnsi="Calibri" w:cs="Calibri"/>
        </w:rPr>
        <w:t>6</w:t>
      </w:r>
      <w:r w:rsidR="00C515BA">
        <w:rPr>
          <w:rStyle w:val="Strong"/>
          <w:rFonts w:ascii="Calibri" w:hAnsi="Calibri" w:cs="Calibri"/>
        </w:rPr>
        <w:t xml:space="preserve"> </w:t>
      </w:r>
      <w:r w:rsidR="00C515BA" w:rsidRPr="00C515BA">
        <w:rPr>
          <w:rStyle w:val="Strong"/>
          <w:rFonts w:ascii="Calibri" w:hAnsi="Calibri" w:cs="Calibri"/>
          <w:b w:val="0"/>
          <w:bCs w:val="0"/>
        </w:rPr>
        <w:t>(1)</w:t>
      </w:r>
      <w:r w:rsidRPr="00F16BDC">
        <w:rPr>
          <w:rFonts w:ascii="Calibri" w:hAnsi="Calibri" w:cs="Calibri"/>
        </w:rPr>
        <w:t>, 17–23 (2015).</w:t>
      </w:r>
    </w:p>
    <w:p w14:paraId="11CA2496" w14:textId="1E42C279"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Hagen, E. M., </w:t>
      </w:r>
      <w:proofErr w:type="spellStart"/>
      <w:r w:rsidRPr="00F16BDC">
        <w:rPr>
          <w:rFonts w:ascii="Calibri" w:hAnsi="Calibri" w:cs="Calibri"/>
        </w:rPr>
        <w:t>Rekand</w:t>
      </w:r>
      <w:proofErr w:type="spellEnd"/>
      <w:r w:rsidRPr="00F16BDC">
        <w:rPr>
          <w:rFonts w:ascii="Calibri" w:hAnsi="Calibri" w:cs="Calibri"/>
        </w:rPr>
        <w:t xml:space="preserve">, T., Gronning, M., </w:t>
      </w:r>
      <w:proofErr w:type="spellStart"/>
      <w:r w:rsidRPr="00F16BDC">
        <w:rPr>
          <w:rFonts w:ascii="Calibri" w:hAnsi="Calibri" w:cs="Calibri"/>
        </w:rPr>
        <w:t>Faerestrand</w:t>
      </w:r>
      <w:proofErr w:type="spellEnd"/>
      <w:r w:rsidRPr="00F16BDC">
        <w:rPr>
          <w:rFonts w:ascii="Calibri" w:hAnsi="Calibri" w:cs="Calibri"/>
        </w:rPr>
        <w:t xml:space="preserve">, S. Cardiovascular complications of spinal cord injury. </w:t>
      </w:r>
      <w:proofErr w:type="spellStart"/>
      <w:r w:rsidRPr="00F16BDC">
        <w:rPr>
          <w:rStyle w:val="Emphasis"/>
          <w:rFonts w:ascii="Calibri" w:hAnsi="Calibri" w:cs="Calibri"/>
        </w:rPr>
        <w:t>Tidsskr</w:t>
      </w:r>
      <w:proofErr w:type="spellEnd"/>
      <w:r w:rsidRPr="00F16BDC">
        <w:rPr>
          <w:rStyle w:val="Emphasis"/>
          <w:rFonts w:ascii="Calibri" w:hAnsi="Calibri" w:cs="Calibri"/>
        </w:rPr>
        <w:t xml:space="preserve"> Nor </w:t>
      </w:r>
      <w:proofErr w:type="spellStart"/>
      <w:r w:rsidRPr="00F16BDC">
        <w:rPr>
          <w:rStyle w:val="Emphasis"/>
          <w:rFonts w:ascii="Calibri" w:hAnsi="Calibri" w:cs="Calibri"/>
        </w:rPr>
        <w:t>Laegeforen</w:t>
      </w:r>
      <w:proofErr w:type="spellEnd"/>
      <w:r w:rsidRPr="00F16BDC">
        <w:rPr>
          <w:rStyle w:val="Emphasis"/>
          <w:rFonts w:ascii="Calibri" w:hAnsi="Calibri" w:cs="Calibri"/>
        </w:rPr>
        <w:t>.</w:t>
      </w:r>
      <w:r w:rsidRPr="00F16BDC">
        <w:rPr>
          <w:rFonts w:ascii="Calibri" w:hAnsi="Calibri" w:cs="Calibri"/>
        </w:rPr>
        <w:t xml:space="preserve"> </w:t>
      </w:r>
      <w:r w:rsidRPr="00F16BDC">
        <w:rPr>
          <w:rStyle w:val="Strong"/>
          <w:rFonts w:ascii="Calibri" w:hAnsi="Calibri" w:cs="Calibri"/>
        </w:rPr>
        <w:t>132</w:t>
      </w:r>
      <w:r w:rsidR="00675B3D">
        <w:rPr>
          <w:rStyle w:val="Strong"/>
          <w:rFonts w:ascii="Calibri" w:hAnsi="Calibri" w:cs="Calibri"/>
        </w:rPr>
        <w:t xml:space="preserve"> </w:t>
      </w:r>
      <w:r w:rsidR="00675B3D" w:rsidRPr="00675B3D">
        <w:rPr>
          <w:rStyle w:val="Strong"/>
          <w:rFonts w:ascii="Calibri" w:hAnsi="Calibri" w:cs="Calibri"/>
          <w:b w:val="0"/>
          <w:bCs w:val="0"/>
        </w:rPr>
        <w:t>(9)</w:t>
      </w:r>
      <w:r w:rsidRPr="00F16BDC">
        <w:rPr>
          <w:rFonts w:ascii="Calibri" w:hAnsi="Calibri" w:cs="Calibri"/>
        </w:rPr>
        <w:t>, 1115–1120 (2012).</w:t>
      </w:r>
    </w:p>
    <w:p w14:paraId="12EA50EB" w14:textId="650B0407"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Kaur, S., Jain, S., Bhardwaj, R., Kumaran, S. S., Kochhar, K. P. Modulation of the biphasic pattern of cortical reorganization in spinal cord-transected rats by external magnetic fields. </w:t>
      </w:r>
      <w:r w:rsidRPr="00F16BDC">
        <w:rPr>
          <w:rStyle w:val="Emphasis"/>
          <w:rFonts w:ascii="Calibri" w:hAnsi="Calibri" w:cs="Calibri"/>
        </w:rPr>
        <w:t>J Biosci.</w:t>
      </w:r>
      <w:r w:rsidRPr="00F16BDC">
        <w:rPr>
          <w:rFonts w:ascii="Calibri" w:hAnsi="Calibri" w:cs="Calibri"/>
        </w:rPr>
        <w:t xml:space="preserve"> </w:t>
      </w:r>
      <w:r w:rsidRPr="00F16BDC">
        <w:rPr>
          <w:rStyle w:val="Strong"/>
          <w:rFonts w:ascii="Calibri" w:hAnsi="Calibri" w:cs="Calibri"/>
        </w:rPr>
        <w:t>50</w:t>
      </w:r>
      <w:r w:rsidR="0083533E">
        <w:rPr>
          <w:rFonts w:ascii="Calibri" w:hAnsi="Calibri" w:cs="Calibri"/>
        </w:rPr>
        <w:t xml:space="preserve">, 71 </w:t>
      </w:r>
      <w:r w:rsidRPr="00F16BDC">
        <w:rPr>
          <w:rFonts w:ascii="Calibri" w:hAnsi="Calibri" w:cs="Calibri"/>
        </w:rPr>
        <w:t>(2025).</w:t>
      </w:r>
    </w:p>
    <w:p w14:paraId="422F0EF7" w14:textId="26305771"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Furlan, J. C., </w:t>
      </w:r>
      <w:proofErr w:type="spellStart"/>
      <w:r w:rsidRPr="00F16BDC">
        <w:rPr>
          <w:rFonts w:ascii="Calibri" w:hAnsi="Calibri" w:cs="Calibri"/>
        </w:rPr>
        <w:t>Fehlings</w:t>
      </w:r>
      <w:proofErr w:type="spellEnd"/>
      <w:r w:rsidRPr="00F16BDC">
        <w:rPr>
          <w:rFonts w:ascii="Calibri" w:hAnsi="Calibri" w:cs="Calibri"/>
        </w:rPr>
        <w:t xml:space="preserve">, M. G. Cardiovascular complications after acute spinal cord injury: pathophysiology, diagnosis, and management. </w:t>
      </w:r>
      <w:proofErr w:type="spellStart"/>
      <w:r w:rsidRPr="00F16BDC">
        <w:rPr>
          <w:rStyle w:val="Emphasis"/>
          <w:rFonts w:ascii="Calibri" w:hAnsi="Calibri" w:cs="Calibri"/>
        </w:rPr>
        <w:t>Neurosurg</w:t>
      </w:r>
      <w:proofErr w:type="spellEnd"/>
      <w:r w:rsidRPr="00F16BDC">
        <w:rPr>
          <w:rStyle w:val="Emphasis"/>
          <w:rFonts w:ascii="Calibri" w:hAnsi="Calibri" w:cs="Calibri"/>
        </w:rPr>
        <w:t xml:space="preserve"> Focus.</w:t>
      </w:r>
      <w:r w:rsidRPr="00F16BDC">
        <w:rPr>
          <w:rFonts w:ascii="Calibri" w:hAnsi="Calibri" w:cs="Calibri"/>
        </w:rPr>
        <w:t xml:space="preserve"> </w:t>
      </w:r>
      <w:r w:rsidRPr="00F16BDC">
        <w:rPr>
          <w:rStyle w:val="Strong"/>
          <w:rFonts w:ascii="Calibri" w:hAnsi="Calibri" w:cs="Calibri"/>
        </w:rPr>
        <w:t>25</w:t>
      </w:r>
      <w:r w:rsidR="00096CAF">
        <w:rPr>
          <w:rStyle w:val="Strong"/>
          <w:rFonts w:ascii="Calibri" w:hAnsi="Calibri" w:cs="Calibri"/>
        </w:rPr>
        <w:t xml:space="preserve">                                                                                                                                                                                                                                                                                                                                                                                                                                                                                                      </w:t>
      </w:r>
      <w:r w:rsidR="00193A16" w:rsidRPr="00193A16">
        <w:rPr>
          <w:rStyle w:val="Strong"/>
          <w:rFonts w:ascii="Calibri" w:hAnsi="Calibri" w:cs="Calibri"/>
          <w:b w:val="0"/>
          <w:bCs w:val="0"/>
        </w:rPr>
        <w:t>(5)</w:t>
      </w:r>
      <w:r w:rsidRPr="00F16BDC">
        <w:rPr>
          <w:rFonts w:ascii="Calibri" w:hAnsi="Calibri" w:cs="Calibri"/>
        </w:rPr>
        <w:t>, E13 (2008).</w:t>
      </w:r>
    </w:p>
    <w:p w14:paraId="225DF5C8" w14:textId="02E0A5DC"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Cragg, J. J., Noonan, V. K., Krassioukov, A., Borisoff, J. Cardiovascular disease and spinal cord injury: results from a national population health survey. </w:t>
      </w:r>
      <w:r w:rsidRPr="00F16BDC">
        <w:rPr>
          <w:rStyle w:val="Emphasis"/>
          <w:rFonts w:ascii="Calibri" w:hAnsi="Calibri" w:cs="Calibri"/>
        </w:rPr>
        <w:t>Neurology.</w:t>
      </w:r>
      <w:r w:rsidRPr="00F16BDC">
        <w:rPr>
          <w:rFonts w:ascii="Calibri" w:hAnsi="Calibri" w:cs="Calibri"/>
        </w:rPr>
        <w:t xml:space="preserve"> </w:t>
      </w:r>
      <w:r w:rsidRPr="00F16BDC">
        <w:rPr>
          <w:rStyle w:val="Strong"/>
          <w:rFonts w:ascii="Calibri" w:hAnsi="Calibri" w:cs="Calibri"/>
        </w:rPr>
        <w:t>81</w:t>
      </w:r>
      <w:r w:rsidR="001E0475">
        <w:rPr>
          <w:rStyle w:val="Strong"/>
          <w:rFonts w:ascii="Calibri" w:hAnsi="Calibri" w:cs="Calibri"/>
        </w:rPr>
        <w:t xml:space="preserve"> </w:t>
      </w:r>
      <w:r w:rsidR="001E0475" w:rsidRPr="001E0475">
        <w:rPr>
          <w:rStyle w:val="Strong"/>
          <w:rFonts w:ascii="Calibri" w:hAnsi="Calibri" w:cs="Calibri"/>
          <w:b w:val="0"/>
          <w:bCs w:val="0"/>
        </w:rPr>
        <w:t>(8)</w:t>
      </w:r>
      <w:r w:rsidRPr="00F16BDC">
        <w:rPr>
          <w:rFonts w:ascii="Calibri" w:hAnsi="Calibri" w:cs="Calibri"/>
        </w:rPr>
        <w:t>, 723–728 (2013).</w:t>
      </w:r>
    </w:p>
    <w:p w14:paraId="09AAC5F0" w14:textId="6EDECBB2"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Grossmann, F., Flueck, J. L., Perret, C., Meeusen, R., </w:t>
      </w:r>
      <w:proofErr w:type="spellStart"/>
      <w:r w:rsidRPr="00F16BDC">
        <w:rPr>
          <w:rFonts w:ascii="Calibri" w:hAnsi="Calibri" w:cs="Calibri"/>
        </w:rPr>
        <w:t>Roelands</w:t>
      </w:r>
      <w:proofErr w:type="spellEnd"/>
      <w:r w:rsidRPr="00F16BDC">
        <w:rPr>
          <w:rFonts w:ascii="Calibri" w:hAnsi="Calibri" w:cs="Calibri"/>
        </w:rPr>
        <w:t>, B. The thermoregulatory and thermal responses of individuals with a spinal cord injury during exercise, acclimation and by using cooling strategies—</w:t>
      </w:r>
      <w:r w:rsidR="0070393C">
        <w:rPr>
          <w:rFonts w:ascii="Calibri" w:hAnsi="Calibri" w:cs="Calibri"/>
        </w:rPr>
        <w:t>A</w:t>
      </w:r>
      <w:r w:rsidRPr="00F16BDC">
        <w:rPr>
          <w:rFonts w:ascii="Calibri" w:hAnsi="Calibri" w:cs="Calibri"/>
        </w:rPr>
        <w:t xml:space="preserve"> systematic review. </w:t>
      </w:r>
      <w:r w:rsidRPr="00F16BDC">
        <w:rPr>
          <w:rStyle w:val="Emphasis"/>
          <w:rFonts w:ascii="Calibri" w:hAnsi="Calibri" w:cs="Calibri"/>
        </w:rPr>
        <w:t>Front Physiol.</w:t>
      </w:r>
      <w:r w:rsidRPr="00F16BDC">
        <w:rPr>
          <w:rFonts w:ascii="Calibri" w:hAnsi="Calibri" w:cs="Calibri"/>
        </w:rPr>
        <w:t xml:space="preserve"> </w:t>
      </w:r>
      <w:r w:rsidRPr="00F16BDC">
        <w:rPr>
          <w:rStyle w:val="Strong"/>
          <w:rFonts w:ascii="Calibri" w:hAnsi="Calibri" w:cs="Calibri"/>
        </w:rPr>
        <w:t>12</w:t>
      </w:r>
      <w:r w:rsidRPr="00F16BDC">
        <w:rPr>
          <w:rFonts w:ascii="Calibri" w:hAnsi="Calibri" w:cs="Calibri"/>
        </w:rPr>
        <w:t>, 636997 (2021).</w:t>
      </w:r>
    </w:p>
    <w:p w14:paraId="77783837" w14:textId="7DA7A996"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proofErr w:type="spellStart"/>
      <w:r w:rsidRPr="00F16BDC">
        <w:rPr>
          <w:rFonts w:ascii="Calibri" w:hAnsi="Calibri" w:cs="Calibri"/>
        </w:rPr>
        <w:t>Grigorean</w:t>
      </w:r>
      <w:proofErr w:type="spellEnd"/>
      <w:r w:rsidRPr="00F16BDC">
        <w:rPr>
          <w:rFonts w:ascii="Calibri" w:hAnsi="Calibri" w:cs="Calibri"/>
        </w:rPr>
        <w:t xml:space="preserve">, V. T. et al. Cardiac dysfunctions following spinal cord injury. </w:t>
      </w:r>
      <w:r w:rsidRPr="00F16BDC">
        <w:rPr>
          <w:rStyle w:val="Emphasis"/>
          <w:rFonts w:ascii="Calibri" w:hAnsi="Calibri" w:cs="Calibri"/>
        </w:rPr>
        <w:t>J Med Life.</w:t>
      </w:r>
      <w:r w:rsidRPr="00F16BDC">
        <w:rPr>
          <w:rFonts w:ascii="Calibri" w:hAnsi="Calibri" w:cs="Calibri"/>
        </w:rPr>
        <w:t xml:space="preserve"> </w:t>
      </w:r>
      <w:r w:rsidRPr="00F16BDC">
        <w:rPr>
          <w:rStyle w:val="Strong"/>
          <w:rFonts w:ascii="Calibri" w:hAnsi="Calibri" w:cs="Calibri"/>
        </w:rPr>
        <w:t>2</w:t>
      </w:r>
      <w:r w:rsidR="0070393C">
        <w:rPr>
          <w:rStyle w:val="Strong"/>
          <w:rFonts w:ascii="Calibri" w:hAnsi="Calibri" w:cs="Calibri"/>
        </w:rPr>
        <w:t xml:space="preserve"> </w:t>
      </w:r>
      <w:r w:rsidR="0070393C" w:rsidRPr="0070393C">
        <w:rPr>
          <w:rStyle w:val="Strong"/>
          <w:rFonts w:ascii="Calibri" w:hAnsi="Calibri" w:cs="Calibri"/>
          <w:b w:val="0"/>
          <w:bCs w:val="0"/>
        </w:rPr>
        <w:t>(2)</w:t>
      </w:r>
      <w:r w:rsidRPr="00F16BDC">
        <w:rPr>
          <w:rFonts w:ascii="Calibri" w:hAnsi="Calibri" w:cs="Calibri"/>
        </w:rPr>
        <w:t>, 133–145 (2009).</w:t>
      </w:r>
    </w:p>
    <w:p w14:paraId="5A118061" w14:textId="5B5E64EF"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Weaver, L. C., </w:t>
      </w:r>
      <w:proofErr w:type="spellStart"/>
      <w:r w:rsidRPr="00F16BDC">
        <w:rPr>
          <w:rFonts w:ascii="Calibri" w:hAnsi="Calibri" w:cs="Calibri"/>
        </w:rPr>
        <w:t>Flem</w:t>
      </w:r>
      <w:r w:rsidR="00ED211B">
        <w:rPr>
          <w:rFonts w:ascii="Calibri" w:hAnsi="Calibri" w:cs="Calibri"/>
        </w:rPr>
        <w:t>f</w:t>
      </w:r>
      <w:r w:rsidRPr="00F16BDC">
        <w:rPr>
          <w:rFonts w:ascii="Calibri" w:hAnsi="Calibri" w:cs="Calibri"/>
        </w:rPr>
        <w:t>ing</w:t>
      </w:r>
      <w:proofErr w:type="spellEnd"/>
      <w:r w:rsidRPr="00F16BDC">
        <w:rPr>
          <w:rFonts w:ascii="Calibri" w:hAnsi="Calibri" w:cs="Calibri"/>
        </w:rPr>
        <w:t xml:space="preserve">, J. C., Mathias, C. J., Krassioukov, A. V. Disordered cardiovascular control after spinal cord injury. </w:t>
      </w:r>
      <w:proofErr w:type="spellStart"/>
      <w:r w:rsidRPr="00F16BDC">
        <w:rPr>
          <w:rStyle w:val="Emphasis"/>
          <w:rFonts w:ascii="Calibri" w:hAnsi="Calibri" w:cs="Calibri"/>
        </w:rPr>
        <w:t>Handb</w:t>
      </w:r>
      <w:proofErr w:type="spellEnd"/>
      <w:r w:rsidRPr="00F16BDC">
        <w:rPr>
          <w:rStyle w:val="Emphasis"/>
          <w:rFonts w:ascii="Calibri" w:hAnsi="Calibri" w:cs="Calibri"/>
        </w:rPr>
        <w:t xml:space="preserve"> Clin Neurol.</w:t>
      </w:r>
      <w:r w:rsidRPr="00F16BDC">
        <w:rPr>
          <w:rFonts w:ascii="Calibri" w:hAnsi="Calibri" w:cs="Calibri"/>
        </w:rPr>
        <w:t xml:space="preserve"> </w:t>
      </w:r>
      <w:r w:rsidRPr="00F16BDC">
        <w:rPr>
          <w:rStyle w:val="Strong"/>
          <w:rFonts w:ascii="Calibri" w:hAnsi="Calibri" w:cs="Calibri"/>
        </w:rPr>
        <w:t>109</w:t>
      </w:r>
      <w:r w:rsidRPr="00F16BDC">
        <w:rPr>
          <w:rFonts w:ascii="Calibri" w:hAnsi="Calibri" w:cs="Calibri"/>
        </w:rPr>
        <w:t>, 213–233 (2012).</w:t>
      </w:r>
    </w:p>
    <w:p w14:paraId="6C76E061" w14:textId="1117408A"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Partida, E., </w:t>
      </w:r>
      <w:proofErr w:type="spellStart"/>
      <w:r w:rsidRPr="00F16BDC">
        <w:rPr>
          <w:rFonts w:ascii="Calibri" w:hAnsi="Calibri" w:cs="Calibri"/>
        </w:rPr>
        <w:t>Mironets</w:t>
      </w:r>
      <w:proofErr w:type="spellEnd"/>
      <w:r w:rsidRPr="00F16BDC">
        <w:rPr>
          <w:rFonts w:ascii="Calibri" w:hAnsi="Calibri" w:cs="Calibri"/>
        </w:rPr>
        <w:t xml:space="preserve">, E., Hou, S., Tom, V. J. Cardiovascular dysfunction following spinal cord injury. </w:t>
      </w:r>
      <w:r w:rsidRPr="00F16BDC">
        <w:rPr>
          <w:rStyle w:val="Emphasis"/>
          <w:rFonts w:ascii="Calibri" w:hAnsi="Calibri" w:cs="Calibri"/>
        </w:rPr>
        <w:t>Neural Regen Res.</w:t>
      </w:r>
      <w:r w:rsidRPr="00F16BDC">
        <w:rPr>
          <w:rFonts w:ascii="Calibri" w:hAnsi="Calibri" w:cs="Calibri"/>
        </w:rPr>
        <w:t xml:space="preserve"> </w:t>
      </w:r>
      <w:r w:rsidRPr="00F16BDC">
        <w:rPr>
          <w:rStyle w:val="Strong"/>
          <w:rFonts w:ascii="Calibri" w:hAnsi="Calibri" w:cs="Calibri"/>
        </w:rPr>
        <w:t>11</w:t>
      </w:r>
      <w:r w:rsidR="006018D7">
        <w:rPr>
          <w:rStyle w:val="Strong"/>
          <w:rFonts w:ascii="Calibri" w:hAnsi="Calibri" w:cs="Calibri"/>
        </w:rPr>
        <w:t xml:space="preserve"> </w:t>
      </w:r>
      <w:r w:rsidR="006018D7" w:rsidRPr="006018D7">
        <w:rPr>
          <w:rStyle w:val="Strong"/>
          <w:rFonts w:ascii="Calibri" w:hAnsi="Calibri" w:cs="Calibri"/>
          <w:b w:val="0"/>
          <w:bCs w:val="0"/>
        </w:rPr>
        <w:t>(2)</w:t>
      </w:r>
      <w:r w:rsidRPr="00F16BDC">
        <w:rPr>
          <w:rFonts w:ascii="Calibri" w:hAnsi="Calibri" w:cs="Calibri"/>
        </w:rPr>
        <w:t>, 189–194 (2016).</w:t>
      </w:r>
    </w:p>
    <w:p w14:paraId="278ACC98" w14:textId="10DDCD93"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proofErr w:type="spellStart"/>
      <w:r w:rsidRPr="00F16BDC">
        <w:rPr>
          <w:rFonts w:ascii="Calibri" w:hAnsi="Calibri" w:cs="Calibri"/>
        </w:rPr>
        <w:t>Garshick</w:t>
      </w:r>
      <w:proofErr w:type="spellEnd"/>
      <w:r w:rsidRPr="00F16BDC">
        <w:rPr>
          <w:rFonts w:ascii="Calibri" w:hAnsi="Calibri" w:cs="Calibri"/>
        </w:rPr>
        <w:t xml:space="preserve">, E. et al. A prospective assessment of mortality in chronic spinal cord injury. </w:t>
      </w:r>
      <w:r w:rsidRPr="00F16BDC">
        <w:rPr>
          <w:rStyle w:val="Emphasis"/>
          <w:rFonts w:ascii="Calibri" w:hAnsi="Calibri" w:cs="Calibri"/>
        </w:rPr>
        <w:t>Spinal Cord.</w:t>
      </w:r>
      <w:r w:rsidRPr="00F16BDC">
        <w:rPr>
          <w:rFonts w:ascii="Calibri" w:hAnsi="Calibri" w:cs="Calibri"/>
        </w:rPr>
        <w:t xml:space="preserve"> </w:t>
      </w:r>
      <w:r w:rsidRPr="00F16BDC">
        <w:rPr>
          <w:rStyle w:val="Strong"/>
          <w:rFonts w:ascii="Calibri" w:hAnsi="Calibri" w:cs="Calibri"/>
        </w:rPr>
        <w:t>43</w:t>
      </w:r>
      <w:r w:rsidR="00D469B6">
        <w:rPr>
          <w:rStyle w:val="Strong"/>
          <w:rFonts w:ascii="Calibri" w:hAnsi="Calibri" w:cs="Calibri"/>
        </w:rPr>
        <w:t xml:space="preserve"> </w:t>
      </w:r>
      <w:r w:rsidR="00D469B6" w:rsidRPr="00D469B6">
        <w:rPr>
          <w:rStyle w:val="Strong"/>
          <w:rFonts w:ascii="Calibri" w:hAnsi="Calibri" w:cs="Calibri"/>
          <w:b w:val="0"/>
          <w:bCs w:val="0"/>
        </w:rPr>
        <w:t>(7)</w:t>
      </w:r>
      <w:r w:rsidRPr="00F16BDC">
        <w:rPr>
          <w:rFonts w:ascii="Calibri" w:hAnsi="Calibri" w:cs="Calibri"/>
        </w:rPr>
        <w:t>, 408–416 (2005).</w:t>
      </w:r>
    </w:p>
    <w:p w14:paraId="12D7B7AB" w14:textId="78AB9372"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Krassioukov, A. V., Furlan, J. C., </w:t>
      </w:r>
      <w:proofErr w:type="spellStart"/>
      <w:r w:rsidRPr="00F16BDC">
        <w:rPr>
          <w:rFonts w:ascii="Calibri" w:hAnsi="Calibri" w:cs="Calibri"/>
        </w:rPr>
        <w:t>Fehlings</w:t>
      </w:r>
      <w:proofErr w:type="spellEnd"/>
      <w:r w:rsidRPr="00F16BDC">
        <w:rPr>
          <w:rFonts w:ascii="Calibri" w:hAnsi="Calibri" w:cs="Calibri"/>
        </w:rPr>
        <w:t xml:space="preserve">, M. G. Autonomic dysreflexia in acute spinal cord injury: an under-recognized clinical entity. </w:t>
      </w:r>
      <w:r w:rsidRPr="00F16BDC">
        <w:rPr>
          <w:rStyle w:val="Emphasis"/>
          <w:rFonts w:ascii="Calibri" w:hAnsi="Calibri" w:cs="Calibri"/>
        </w:rPr>
        <w:t>J Neurotrauma.</w:t>
      </w:r>
      <w:r w:rsidRPr="00F16BDC">
        <w:rPr>
          <w:rFonts w:ascii="Calibri" w:hAnsi="Calibri" w:cs="Calibri"/>
        </w:rPr>
        <w:t xml:space="preserve"> </w:t>
      </w:r>
      <w:r w:rsidRPr="00F16BDC">
        <w:rPr>
          <w:rStyle w:val="Strong"/>
          <w:rFonts w:ascii="Calibri" w:hAnsi="Calibri" w:cs="Calibri"/>
        </w:rPr>
        <w:t>20</w:t>
      </w:r>
      <w:r w:rsidR="003F14C1">
        <w:rPr>
          <w:rStyle w:val="Strong"/>
          <w:rFonts w:ascii="Calibri" w:hAnsi="Calibri" w:cs="Calibri"/>
        </w:rPr>
        <w:t xml:space="preserve"> </w:t>
      </w:r>
      <w:r w:rsidR="003F14C1" w:rsidRPr="003F14C1">
        <w:rPr>
          <w:rStyle w:val="Strong"/>
          <w:rFonts w:ascii="Calibri" w:hAnsi="Calibri" w:cs="Calibri"/>
          <w:b w:val="0"/>
          <w:bCs w:val="0"/>
        </w:rPr>
        <w:t>(8)</w:t>
      </w:r>
      <w:r w:rsidRPr="00F16BDC">
        <w:rPr>
          <w:rFonts w:ascii="Calibri" w:hAnsi="Calibri" w:cs="Calibri"/>
        </w:rPr>
        <w:t>, 707–716 (2003).</w:t>
      </w:r>
    </w:p>
    <w:p w14:paraId="78ADC36E" w14:textId="1D8461DF"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proofErr w:type="spellStart"/>
      <w:r w:rsidRPr="00F16BDC">
        <w:rPr>
          <w:rFonts w:ascii="Calibri" w:hAnsi="Calibri" w:cs="Calibri"/>
        </w:rPr>
        <w:t>Eldahan</w:t>
      </w:r>
      <w:proofErr w:type="spellEnd"/>
      <w:r w:rsidRPr="00F16BDC">
        <w:rPr>
          <w:rFonts w:ascii="Calibri" w:hAnsi="Calibri" w:cs="Calibri"/>
        </w:rPr>
        <w:t xml:space="preserve">, K. C., Rabchevsky, A. G. Autonomic dysreflexia after spinal cord injury: systemic pathophysiology and methods of management. </w:t>
      </w:r>
      <w:proofErr w:type="spellStart"/>
      <w:r w:rsidRPr="00F16BDC">
        <w:rPr>
          <w:rStyle w:val="Emphasis"/>
          <w:rFonts w:ascii="Calibri" w:hAnsi="Calibri" w:cs="Calibri"/>
        </w:rPr>
        <w:t>Auton</w:t>
      </w:r>
      <w:proofErr w:type="spellEnd"/>
      <w:r w:rsidRPr="00F16BDC">
        <w:rPr>
          <w:rStyle w:val="Emphasis"/>
          <w:rFonts w:ascii="Calibri" w:hAnsi="Calibri" w:cs="Calibri"/>
        </w:rPr>
        <w:t xml:space="preserve"> </w:t>
      </w:r>
      <w:proofErr w:type="spellStart"/>
      <w:r w:rsidRPr="00F16BDC">
        <w:rPr>
          <w:rStyle w:val="Emphasis"/>
          <w:rFonts w:ascii="Calibri" w:hAnsi="Calibri" w:cs="Calibri"/>
        </w:rPr>
        <w:t>Neurosci</w:t>
      </w:r>
      <w:proofErr w:type="spellEnd"/>
      <w:r w:rsidRPr="00F16BDC">
        <w:rPr>
          <w:rStyle w:val="Emphasis"/>
          <w:rFonts w:ascii="Calibri" w:hAnsi="Calibri" w:cs="Calibri"/>
        </w:rPr>
        <w:t>.</w:t>
      </w:r>
      <w:r w:rsidRPr="00F16BDC">
        <w:rPr>
          <w:rFonts w:ascii="Calibri" w:hAnsi="Calibri" w:cs="Calibri"/>
        </w:rPr>
        <w:t xml:space="preserve"> </w:t>
      </w:r>
      <w:r w:rsidRPr="00F16BDC">
        <w:rPr>
          <w:rStyle w:val="Strong"/>
          <w:rFonts w:ascii="Calibri" w:hAnsi="Calibri" w:cs="Calibri"/>
        </w:rPr>
        <w:t>209</w:t>
      </w:r>
      <w:r w:rsidRPr="00F16BDC">
        <w:rPr>
          <w:rFonts w:ascii="Calibri" w:hAnsi="Calibri" w:cs="Calibri"/>
        </w:rPr>
        <w:t>, 59–70 (2018).</w:t>
      </w:r>
    </w:p>
    <w:p w14:paraId="3D2F4886" w14:textId="7AAB58B6"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Karlsson, A. K. Autonomic dysreflexia. </w:t>
      </w:r>
      <w:r w:rsidRPr="00F16BDC">
        <w:rPr>
          <w:rStyle w:val="Emphasis"/>
          <w:rFonts w:ascii="Calibri" w:hAnsi="Calibri" w:cs="Calibri"/>
        </w:rPr>
        <w:t>Spinal Cord.</w:t>
      </w:r>
      <w:r w:rsidRPr="00F16BDC">
        <w:rPr>
          <w:rFonts w:ascii="Calibri" w:hAnsi="Calibri" w:cs="Calibri"/>
        </w:rPr>
        <w:t xml:space="preserve"> </w:t>
      </w:r>
      <w:r w:rsidRPr="00F16BDC">
        <w:rPr>
          <w:rStyle w:val="Strong"/>
          <w:rFonts w:ascii="Calibri" w:hAnsi="Calibri" w:cs="Calibri"/>
        </w:rPr>
        <w:t>37</w:t>
      </w:r>
      <w:r w:rsidRPr="00F16BDC">
        <w:rPr>
          <w:rFonts w:ascii="Calibri" w:hAnsi="Calibri" w:cs="Calibri"/>
        </w:rPr>
        <w:t>, 383–391 (1999).</w:t>
      </w:r>
    </w:p>
    <w:p w14:paraId="59FE165E" w14:textId="1DF695EF"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Canon, S. et al. Autonomic dysreflexia during urodynamics in children and adolescents with spinal cord injury or severe neurologic disease. </w:t>
      </w:r>
      <w:r w:rsidRPr="00F16BDC">
        <w:rPr>
          <w:rStyle w:val="Emphasis"/>
          <w:rFonts w:ascii="Calibri" w:hAnsi="Calibri" w:cs="Calibri"/>
        </w:rPr>
        <w:t>J Pediatr Urol.</w:t>
      </w:r>
      <w:r w:rsidRPr="00F16BDC">
        <w:rPr>
          <w:rFonts w:ascii="Calibri" w:hAnsi="Calibri" w:cs="Calibri"/>
        </w:rPr>
        <w:t xml:space="preserve"> </w:t>
      </w:r>
      <w:r w:rsidRPr="00F16BDC">
        <w:rPr>
          <w:rStyle w:val="Strong"/>
          <w:rFonts w:ascii="Calibri" w:hAnsi="Calibri" w:cs="Calibri"/>
        </w:rPr>
        <w:t>11</w:t>
      </w:r>
      <w:r w:rsidR="00355198">
        <w:rPr>
          <w:rStyle w:val="Strong"/>
          <w:rFonts w:ascii="Calibri" w:hAnsi="Calibri" w:cs="Calibri"/>
        </w:rPr>
        <w:t xml:space="preserve"> </w:t>
      </w:r>
      <w:r w:rsidR="00355198" w:rsidRPr="00355198">
        <w:rPr>
          <w:rStyle w:val="Strong"/>
          <w:rFonts w:ascii="Calibri" w:hAnsi="Calibri" w:cs="Calibri"/>
          <w:b w:val="0"/>
          <w:bCs w:val="0"/>
        </w:rPr>
        <w:t>(1)</w:t>
      </w:r>
      <w:r w:rsidRPr="00F16BDC">
        <w:rPr>
          <w:rFonts w:ascii="Calibri" w:hAnsi="Calibri" w:cs="Calibri"/>
        </w:rPr>
        <w:t>, 32.e31–34 (2015).</w:t>
      </w:r>
    </w:p>
    <w:p w14:paraId="03ACFE40" w14:textId="7AED11E4"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Lindan, R., Joiner, E., </w:t>
      </w:r>
      <w:proofErr w:type="spellStart"/>
      <w:r w:rsidRPr="00F16BDC">
        <w:rPr>
          <w:rFonts w:ascii="Calibri" w:hAnsi="Calibri" w:cs="Calibri"/>
        </w:rPr>
        <w:t>Freehafer</w:t>
      </w:r>
      <w:proofErr w:type="spellEnd"/>
      <w:r w:rsidRPr="00F16BDC">
        <w:rPr>
          <w:rFonts w:ascii="Calibri" w:hAnsi="Calibri" w:cs="Calibri"/>
        </w:rPr>
        <w:t xml:space="preserve">, A. A., Hazel, C. Incidence and clinical features of autonomic dysreflexia in patients with spinal cord injury. </w:t>
      </w:r>
      <w:r w:rsidRPr="00F16BDC">
        <w:rPr>
          <w:rStyle w:val="Emphasis"/>
          <w:rFonts w:ascii="Calibri" w:hAnsi="Calibri" w:cs="Calibri"/>
        </w:rPr>
        <w:t>Paraplegia.</w:t>
      </w:r>
      <w:r w:rsidRPr="00F16BDC">
        <w:rPr>
          <w:rFonts w:ascii="Calibri" w:hAnsi="Calibri" w:cs="Calibri"/>
        </w:rPr>
        <w:t xml:space="preserve"> </w:t>
      </w:r>
      <w:r w:rsidRPr="00F16BDC">
        <w:rPr>
          <w:rStyle w:val="Strong"/>
          <w:rFonts w:ascii="Calibri" w:hAnsi="Calibri" w:cs="Calibri"/>
        </w:rPr>
        <w:t>18</w:t>
      </w:r>
      <w:r w:rsidR="000A0C1B">
        <w:rPr>
          <w:rStyle w:val="Strong"/>
          <w:rFonts w:ascii="Calibri" w:hAnsi="Calibri" w:cs="Calibri"/>
        </w:rPr>
        <w:t xml:space="preserve"> </w:t>
      </w:r>
      <w:r w:rsidR="000A0C1B" w:rsidRPr="000A0C1B">
        <w:rPr>
          <w:rStyle w:val="Strong"/>
          <w:rFonts w:ascii="Calibri" w:hAnsi="Calibri" w:cs="Calibri"/>
          <w:b w:val="0"/>
          <w:bCs w:val="0"/>
        </w:rPr>
        <w:t>(5)</w:t>
      </w:r>
      <w:r w:rsidRPr="00F16BDC">
        <w:rPr>
          <w:rFonts w:ascii="Calibri" w:hAnsi="Calibri" w:cs="Calibri"/>
        </w:rPr>
        <w:t>, 285–292 (1980).</w:t>
      </w:r>
    </w:p>
    <w:p w14:paraId="1EA29885" w14:textId="149A927E"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Ho, C. P., Krassioukov, A. V. Autonomic dysreflexia and myocardial ischemia. </w:t>
      </w:r>
      <w:r w:rsidRPr="00F16BDC">
        <w:rPr>
          <w:rStyle w:val="Emphasis"/>
          <w:rFonts w:ascii="Calibri" w:hAnsi="Calibri" w:cs="Calibri"/>
        </w:rPr>
        <w:t>Spinal Cord.</w:t>
      </w:r>
      <w:r w:rsidRPr="00F16BDC">
        <w:rPr>
          <w:rFonts w:ascii="Calibri" w:hAnsi="Calibri" w:cs="Calibri"/>
        </w:rPr>
        <w:t xml:space="preserve"> </w:t>
      </w:r>
      <w:r w:rsidRPr="00F16BDC">
        <w:rPr>
          <w:rStyle w:val="Strong"/>
          <w:rFonts w:ascii="Calibri" w:hAnsi="Calibri" w:cs="Calibri"/>
        </w:rPr>
        <w:t>48</w:t>
      </w:r>
      <w:r w:rsidR="00B87785">
        <w:rPr>
          <w:rStyle w:val="Strong"/>
          <w:rFonts w:ascii="Calibri" w:hAnsi="Calibri" w:cs="Calibri"/>
        </w:rPr>
        <w:t xml:space="preserve"> </w:t>
      </w:r>
      <w:r w:rsidR="00B87785" w:rsidRPr="00B87785">
        <w:rPr>
          <w:rStyle w:val="Strong"/>
          <w:rFonts w:ascii="Calibri" w:hAnsi="Calibri" w:cs="Calibri"/>
          <w:b w:val="0"/>
          <w:bCs w:val="0"/>
        </w:rPr>
        <w:t>(9)</w:t>
      </w:r>
      <w:r w:rsidRPr="00F16BDC">
        <w:rPr>
          <w:rFonts w:ascii="Calibri" w:hAnsi="Calibri" w:cs="Calibri"/>
        </w:rPr>
        <w:t>, 714–715 (2010).</w:t>
      </w:r>
    </w:p>
    <w:p w14:paraId="5EC1F3CA" w14:textId="797AB437"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Wan, D., Krassioukov, A. V. Life-threatening outcomes associated with autonomic dysreflexia: </w:t>
      </w:r>
      <w:r w:rsidR="0064387B">
        <w:rPr>
          <w:rFonts w:ascii="Calibri" w:hAnsi="Calibri" w:cs="Calibri"/>
        </w:rPr>
        <w:t>A</w:t>
      </w:r>
      <w:r w:rsidRPr="00F16BDC">
        <w:rPr>
          <w:rFonts w:ascii="Calibri" w:hAnsi="Calibri" w:cs="Calibri"/>
        </w:rPr>
        <w:t xml:space="preserve"> clinical review. </w:t>
      </w:r>
      <w:r w:rsidRPr="00F16BDC">
        <w:rPr>
          <w:rStyle w:val="Emphasis"/>
          <w:rFonts w:ascii="Calibri" w:hAnsi="Calibri" w:cs="Calibri"/>
        </w:rPr>
        <w:t>J Spinal Cord Med.</w:t>
      </w:r>
      <w:r w:rsidRPr="00F16BDC">
        <w:rPr>
          <w:rFonts w:ascii="Calibri" w:hAnsi="Calibri" w:cs="Calibri"/>
        </w:rPr>
        <w:t xml:space="preserve"> </w:t>
      </w:r>
      <w:r w:rsidRPr="00F16BDC">
        <w:rPr>
          <w:rStyle w:val="Strong"/>
          <w:rFonts w:ascii="Calibri" w:hAnsi="Calibri" w:cs="Calibri"/>
        </w:rPr>
        <w:t>37</w:t>
      </w:r>
      <w:r w:rsidR="00822FF4" w:rsidRPr="00822FF4">
        <w:rPr>
          <w:rStyle w:val="Strong"/>
          <w:rFonts w:ascii="Calibri" w:hAnsi="Calibri" w:cs="Calibri"/>
          <w:b w:val="0"/>
          <w:bCs w:val="0"/>
        </w:rPr>
        <w:t xml:space="preserve"> (1)</w:t>
      </w:r>
      <w:r w:rsidRPr="00F16BDC">
        <w:rPr>
          <w:rFonts w:ascii="Calibri" w:hAnsi="Calibri" w:cs="Calibri"/>
        </w:rPr>
        <w:t>, 2–10 (2014).</w:t>
      </w:r>
    </w:p>
    <w:p w14:paraId="51B2858B" w14:textId="5052413E"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lastRenderedPageBreak/>
        <w:t xml:space="preserve">Kalra, D. K., Raina, A., Sohal, S. Neurogenic orthostatic hypotension: </w:t>
      </w:r>
      <w:r w:rsidR="0064387B">
        <w:rPr>
          <w:rFonts w:ascii="Calibri" w:hAnsi="Calibri" w:cs="Calibri"/>
        </w:rPr>
        <w:t>S</w:t>
      </w:r>
      <w:r w:rsidRPr="00F16BDC">
        <w:rPr>
          <w:rFonts w:ascii="Calibri" w:hAnsi="Calibri" w:cs="Calibri"/>
        </w:rPr>
        <w:t xml:space="preserve">tate of the art and therapeutic strategies. </w:t>
      </w:r>
      <w:r w:rsidRPr="00F16BDC">
        <w:rPr>
          <w:rStyle w:val="Emphasis"/>
          <w:rFonts w:ascii="Calibri" w:hAnsi="Calibri" w:cs="Calibri"/>
        </w:rPr>
        <w:t xml:space="preserve">Clin Med Insights </w:t>
      </w:r>
      <w:proofErr w:type="spellStart"/>
      <w:r w:rsidRPr="00F16BDC">
        <w:rPr>
          <w:rStyle w:val="Emphasis"/>
          <w:rFonts w:ascii="Calibri" w:hAnsi="Calibri" w:cs="Calibri"/>
        </w:rPr>
        <w:t>Cardiol</w:t>
      </w:r>
      <w:proofErr w:type="spellEnd"/>
      <w:r w:rsidRPr="00F16BDC">
        <w:rPr>
          <w:rStyle w:val="Emphasis"/>
          <w:rFonts w:ascii="Calibri" w:hAnsi="Calibri" w:cs="Calibri"/>
        </w:rPr>
        <w:t>.</w:t>
      </w:r>
      <w:r w:rsidRPr="00F16BDC">
        <w:rPr>
          <w:rFonts w:ascii="Calibri" w:hAnsi="Calibri" w:cs="Calibri"/>
        </w:rPr>
        <w:t xml:space="preserve"> </w:t>
      </w:r>
      <w:r w:rsidRPr="00F16BDC">
        <w:rPr>
          <w:rStyle w:val="Strong"/>
          <w:rFonts w:ascii="Calibri" w:hAnsi="Calibri" w:cs="Calibri"/>
        </w:rPr>
        <w:t>14</w:t>
      </w:r>
      <w:r w:rsidRPr="00F16BDC">
        <w:rPr>
          <w:rFonts w:ascii="Calibri" w:hAnsi="Calibri" w:cs="Calibri"/>
        </w:rPr>
        <w:t>, 1179546820953415 (2020).</w:t>
      </w:r>
    </w:p>
    <w:p w14:paraId="48B9F452" w14:textId="08B42772"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Kim, M. J., Farrell, J. Orthostatic hypotension: </w:t>
      </w:r>
      <w:r w:rsidR="003721E6">
        <w:rPr>
          <w:rFonts w:ascii="Calibri" w:hAnsi="Calibri" w:cs="Calibri"/>
        </w:rPr>
        <w:t>A</w:t>
      </w:r>
      <w:r w:rsidRPr="00F16BDC">
        <w:rPr>
          <w:rFonts w:ascii="Calibri" w:hAnsi="Calibri" w:cs="Calibri"/>
        </w:rPr>
        <w:t xml:space="preserve"> practical approach. </w:t>
      </w:r>
      <w:r w:rsidRPr="00F16BDC">
        <w:rPr>
          <w:rStyle w:val="Emphasis"/>
          <w:rFonts w:ascii="Calibri" w:hAnsi="Calibri" w:cs="Calibri"/>
        </w:rPr>
        <w:t>Am Fam Physician.</w:t>
      </w:r>
      <w:r w:rsidRPr="00F16BDC">
        <w:rPr>
          <w:rFonts w:ascii="Calibri" w:hAnsi="Calibri" w:cs="Calibri"/>
        </w:rPr>
        <w:t xml:space="preserve"> </w:t>
      </w:r>
      <w:r w:rsidRPr="00F16BDC">
        <w:rPr>
          <w:rStyle w:val="Strong"/>
          <w:rFonts w:ascii="Calibri" w:hAnsi="Calibri" w:cs="Calibri"/>
        </w:rPr>
        <w:t>105</w:t>
      </w:r>
      <w:r w:rsidR="0064387B">
        <w:rPr>
          <w:rStyle w:val="Strong"/>
          <w:rFonts w:ascii="Calibri" w:hAnsi="Calibri" w:cs="Calibri"/>
        </w:rPr>
        <w:t xml:space="preserve"> </w:t>
      </w:r>
      <w:r w:rsidR="0064387B" w:rsidRPr="0064387B">
        <w:rPr>
          <w:rStyle w:val="Strong"/>
          <w:rFonts w:ascii="Calibri" w:hAnsi="Calibri" w:cs="Calibri"/>
          <w:b w:val="0"/>
          <w:bCs w:val="0"/>
        </w:rPr>
        <w:t>(1)</w:t>
      </w:r>
      <w:r w:rsidRPr="00F16BDC">
        <w:rPr>
          <w:rFonts w:ascii="Calibri" w:hAnsi="Calibri" w:cs="Calibri"/>
        </w:rPr>
        <w:t>, 39–49 (2022).</w:t>
      </w:r>
    </w:p>
    <w:p w14:paraId="20DECAED" w14:textId="6CC4420B"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Braga, V. A., Prabhakar, N. R. Refinement of telemetry for measuring blood pressure in conscious rats. </w:t>
      </w:r>
      <w:r w:rsidRPr="00F16BDC">
        <w:rPr>
          <w:rStyle w:val="Emphasis"/>
          <w:rFonts w:ascii="Calibri" w:hAnsi="Calibri" w:cs="Calibri"/>
        </w:rPr>
        <w:t>J Am Assoc Lab Anim Sci.</w:t>
      </w:r>
      <w:r w:rsidRPr="00F16BDC">
        <w:rPr>
          <w:rFonts w:ascii="Calibri" w:hAnsi="Calibri" w:cs="Calibri"/>
        </w:rPr>
        <w:t xml:space="preserve"> </w:t>
      </w:r>
      <w:r w:rsidRPr="00F16BDC">
        <w:rPr>
          <w:rStyle w:val="Strong"/>
          <w:rFonts w:ascii="Calibri" w:hAnsi="Calibri" w:cs="Calibri"/>
        </w:rPr>
        <w:t>48</w:t>
      </w:r>
      <w:r w:rsidR="0091185E">
        <w:rPr>
          <w:rStyle w:val="Strong"/>
          <w:rFonts w:ascii="Calibri" w:hAnsi="Calibri" w:cs="Calibri"/>
        </w:rPr>
        <w:t xml:space="preserve"> </w:t>
      </w:r>
      <w:r w:rsidR="0091185E" w:rsidRPr="0091185E">
        <w:rPr>
          <w:rStyle w:val="Strong"/>
          <w:rFonts w:ascii="Calibri" w:hAnsi="Calibri" w:cs="Calibri"/>
          <w:b w:val="0"/>
          <w:bCs w:val="0"/>
        </w:rPr>
        <w:t>(3)</w:t>
      </w:r>
      <w:r w:rsidRPr="00F16BDC">
        <w:rPr>
          <w:rFonts w:ascii="Calibri" w:hAnsi="Calibri" w:cs="Calibri"/>
        </w:rPr>
        <w:t>, 268–271 (2009).</w:t>
      </w:r>
    </w:p>
    <w:p w14:paraId="1E1BB779" w14:textId="5A0D4777"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Chinnadurai, S. K. et al. Comparison of an implantable telemetry device and an </w:t>
      </w:r>
      <w:proofErr w:type="spellStart"/>
      <w:r w:rsidRPr="00F16BDC">
        <w:rPr>
          <w:rFonts w:ascii="Calibri" w:hAnsi="Calibri" w:cs="Calibri"/>
        </w:rPr>
        <w:t>oscillometric</w:t>
      </w:r>
      <w:proofErr w:type="spellEnd"/>
      <w:r w:rsidRPr="00F16BDC">
        <w:rPr>
          <w:rFonts w:ascii="Calibri" w:hAnsi="Calibri" w:cs="Calibri"/>
        </w:rPr>
        <w:t xml:space="preserve"> monitor for measurement of blood pressure in anaesthetized and unrestrained green iguanas (</w:t>
      </w:r>
      <w:r w:rsidRPr="00CB3CB9">
        <w:rPr>
          <w:rFonts w:ascii="Calibri" w:hAnsi="Calibri" w:cs="Calibri"/>
          <w:i/>
          <w:iCs/>
        </w:rPr>
        <w:t>Iguana iguana</w:t>
      </w:r>
      <w:r w:rsidRPr="00F16BDC">
        <w:rPr>
          <w:rFonts w:ascii="Calibri" w:hAnsi="Calibri" w:cs="Calibri"/>
        </w:rPr>
        <w:t xml:space="preserve">). </w:t>
      </w:r>
      <w:r w:rsidRPr="00F16BDC">
        <w:rPr>
          <w:rStyle w:val="Emphasis"/>
          <w:rFonts w:ascii="Calibri" w:hAnsi="Calibri" w:cs="Calibri"/>
        </w:rPr>
        <w:t xml:space="preserve">Vet </w:t>
      </w:r>
      <w:proofErr w:type="spellStart"/>
      <w:r w:rsidRPr="00F16BDC">
        <w:rPr>
          <w:rStyle w:val="Emphasis"/>
          <w:rFonts w:ascii="Calibri" w:hAnsi="Calibri" w:cs="Calibri"/>
        </w:rPr>
        <w:t>Anaesth</w:t>
      </w:r>
      <w:proofErr w:type="spellEnd"/>
      <w:r w:rsidRPr="00F16BDC">
        <w:rPr>
          <w:rStyle w:val="Emphasis"/>
          <w:rFonts w:ascii="Calibri" w:hAnsi="Calibri" w:cs="Calibri"/>
        </w:rPr>
        <w:t xml:space="preserve"> </w:t>
      </w:r>
      <w:proofErr w:type="spellStart"/>
      <w:r w:rsidRPr="00F16BDC">
        <w:rPr>
          <w:rStyle w:val="Emphasis"/>
          <w:rFonts w:ascii="Calibri" w:hAnsi="Calibri" w:cs="Calibri"/>
        </w:rPr>
        <w:t>Analg</w:t>
      </w:r>
      <w:proofErr w:type="spellEnd"/>
      <w:r w:rsidRPr="00F16BDC">
        <w:rPr>
          <w:rStyle w:val="Emphasis"/>
          <w:rFonts w:ascii="Calibri" w:hAnsi="Calibri" w:cs="Calibri"/>
        </w:rPr>
        <w:t>.</w:t>
      </w:r>
      <w:r w:rsidRPr="00F16BDC">
        <w:rPr>
          <w:rFonts w:ascii="Calibri" w:hAnsi="Calibri" w:cs="Calibri"/>
        </w:rPr>
        <w:t xml:space="preserve"> </w:t>
      </w:r>
      <w:r w:rsidRPr="00F16BDC">
        <w:rPr>
          <w:rStyle w:val="Strong"/>
          <w:rFonts w:ascii="Calibri" w:hAnsi="Calibri" w:cs="Calibri"/>
        </w:rPr>
        <w:t>37</w:t>
      </w:r>
      <w:r w:rsidR="002C4CE7">
        <w:rPr>
          <w:rStyle w:val="Strong"/>
          <w:rFonts w:ascii="Calibri" w:hAnsi="Calibri" w:cs="Calibri"/>
        </w:rPr>
        <w:t xml:space="preserve"> </w:t>
      </w:r>
      <w:r w:rsidR="002C4CE7" w:rsidRPr="002C4CE7">
        <w:rPr>
          <w:rStyle w:val="Strong"/>
          <w:rFonts w:ascii="Calibri" w:hAnsi="Calibri" w:cs="Calibri"/>
          <w:b w:val="0"/>
          <w:bCs w:val="0"/>
        </w:rPr>
        <w:t>(5)</w:t>
      </w:r>
      <w:r w:rsidRPr="00F16BDC">
        <w:rPr>
          <w:rFonts w:ascii="Calibri" w:hAnsi="Calibri" w:cs="Calibri"/>
        </w:rPr>
        <w:t>, 434–439 (2010).</w:t>
      </w:r>
    </w:p>
    <w:p w14:paraId="285A5A7A" w14:textId="1A74A809"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Harrison, D. G. et al. Tail-cuff versus radiotelemetry to measure blood pressure in mice and rats. </w:t>
      </w:r>
      <w:r w:rsidRPr="00F16BDC">
        <w:rPr>
          <w:rStyle w:val="Emphasis"/>
          <w:rFonts w:ascii="Calibri" w:hAnsi="Calibri" w:cs="Calibri"/>
        </w:rPr>
        <w:t>Hypertension.</w:t>
      </w:r>
      <w:r w:rsidRPr="00F16BDC">
        <w:rPr>
          <w:rFonts w:ascii="Calibri" w:hAnsi="Calibri" w:cs="Calibri"/>
        </w:rPr>
        <w:t xml:space="preserve"> </w:t>
      </w:r>
      <w:r w:rsidRPr="00F16BDC">
        <w:rPr>
          <w:rStyle w:val="Strong"/>
          <w:rFonts w:ascii="Calibri" w:hAnsi="Calibri" w:cs="Calibri"/>
        </w:rPr>
        <w:t>81</w:t>
      </w:r>
      <w:r w:rsidR="00C806E3">
        <w:rPr>
          <w:rStyle w:val="Strong"/>
          <w:rFonts w:ascii="Calibri" w:hAnsi="Calibri" w:cs="Calibri"/>
        </w:rPr>
        <w:t xml:space="preserve"> </w:t>
      </w:r>
      <w:r w:rsidR="00C806E3" w:rsidRPr="00C806E3">
        <w:rPr>
          <w:rStyle w:val="Strong"/>
          <w:rFonts w:ascii="Calibri" w:hAnsi="Calibri" w:cs="Calibri"/>
          <w:b w:val="0"/>
          <w:bCs w:val="0"/>
        </w:rPr>
        <w:t>(1)</w:t>
      </w:r>
      <w:r w:rsidRPr="00F16BDC">
        <w:rPr>
          <w:rFonts w:ascii="Calibri" w:hAnsi="Calibri" w:cs="Calibri"/>
        </w:rPr>
        <w:t>, 3–5 (2024).</w:t>
      </w:r>
    </w:p>
    <w:p w14:paraId="2D4DB2AB" w14:textId="6C1DC962"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Rabchevsky, A. G. et al. Effects of gabapentin on muscle spasticity and both induced as well as spontaneous autonomic dysreflexia after complete spinal cord injury. </w:t>
      </w:r>
      <w:r w:rsidRPr="00F16BDC">
        <w:rPr>
          <w:rStyle w:val="Emphasis"/>
          <w:rFonts w:ascii="Calibri" w:hAnsi="Calibri" w:cs="Calibri"/>
        </w:rPr>
        <w:t>Front Physiol.</w:t>
      </w:r>
      <w:r w:rsidRPr="00F16BDC">
        <w:rPr>
          <w:rFonts w:ascii="Calibri" w:hAnsi="Calibri" w:cs="Calibri"/>
        </w:rPr>
        <w:t xml:space="preserve"> </w:t>
      </w:r>
      <w:r w:rsidRPr="00F16BDC">
        <w:rPr>
          <w:rStyle w:val="Strong"/>
          <w:rFonts w:ascii="Calibri" w:hAnsi="Calibri" w:cs="Calibri"/>
        </w:rPr>
        <w:t>3</w:t>
      </w:r>
      <w:r w:rsidR="001138CF">
        <w:rPr>
          <w:rFonts w:ascii="Calibri" w:hAnsi="Calibri" w:cs="Calibri"/>
        </w:rPr>
        <w:t xml:space="preserve">, 329 </w:t>
      </w:r>
      <w:r w:rsidRPr="00F16BDC">
        <w:rPr>
          <w:rFonts w:ascii="Calibri" w:hAnsi="Calibri" w:cs="Calibri"/>
        </w:rPr>
        <w:t>(2012).</w:t>
      </w:r>
    </w:p>
    <w:p w14:paraId="18CC1461" w14:textId="5C4CB196"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Squair, J. W., White, B. A., Bravo, G. I., Martin Ginis, K. A., Krassioukov, A. V. The economic burden of autonomic dysreflexia during hospitalization for individuals with spinal cord injury. </w:t>
      </w:r>
      <w:r w:rsidRPr="00F16BDC">
        <w:rPr>
          <w:rStyle w:val="Emphasis"/>
          <w:rFonts w:ascii="Calibri" w:hAnsi="Calibri" w:cs="Calibri"/>
        </w:rPr>
        <w:t>J Neurotrauma.</w:t>
      </w:r>
      <w:r w:rsidRPr="00F16BDC">
        <w:rPr>
          <w:rFonts w:ascii="Calibri" w:hAnsi="Calibri" w:cs="Calibri"/>
        </w:rPr>
        <w:t xml:space="preserve"> </w:t>
      </w:r>
      <w:r w:rsidRPr="00F16BDC">
        <w:rPr>
          <w:rStyle w:val="Strong"/>
          <w:rFonts w:ascii="Calibri" w:hAnsi="Calibri" w:cs="Calibri"/>
        </w:rPr>
        <w:t>33</w:t>
      </w:r>
      <w:r w:rsidR="00482ABD">
        <w:rPr>
          <w:rStyle w:val="Strong"/>
          <w:rFonts w:ascii="Calibri" w:hAnsi="Calibri" w:cs="Calibri"/>
        </w:rPr>
        <w:t xml:space="preserve"> </w:t>
      </w:r>
      <w:r w:rsidR="00482ABD" w:rsidRPr="00482ABD">
        <w:rPr>
          <w:rStyle w:val="Strong"/>
          <w:rFonts w:ascii="Calibri" w:hAnsi="Calibri" w:cs="Calibri"/>
          <w:b w:val="0"/>
          <w:bCs w:val="0"/>
        </w:rPr>
        <w:t>(15)</w:t>
      </w:r>
      <w:r w:rsidRPr="00F16BDC">
        <w:rPr>
          <w:rFonts w:ascii="Calibri" w:hAnsi="Calibri" w:cs="Calibri"/>
        </w:rPr>
        <w:t>, 1422–1427 (2016).</w:t>
      </w:r>
    </w:p>
    <w:p w14:paraId="683680F0" w14:textId="391AE990"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Squair, J. W. et al. Minocycline reduces the severity of autonomic dysreflexia after experimental spinal cord injury. </w:t>
      </w:r>
      <w:r w:rsidRPr="00F16BDC">
        <w:rPr>
          <w:rStyle w:val="Emphasis"/>
          <w:rFonts w:ascii="Calibri" w:hAnsi="Calibri" w:cs="Calibri"/>
        </w:rPr>
        <w:t>J Neurotrauma.</w:t>
      </w:r>
      <w:r w:rsidRPr="00F16BDC">
        <w:rPr>
          <w:rFonts w:ascii="Calibri" w:hAnsi="Calibri" w:cs="Calibri"/>
        </w:rPr>
        <w:t xml:space="preserve"> </w:t>
      </w:r>
      <w:r w:rsidRPr="00F16BDC">
        <w:rPr>
          <w:rStyle w:val="Strong"/>
          <w:rFonts w:ascii="Calibri" w:hAnsi="Calibri" w:cs="Calibri"/>
        </w:rPr>
        <w:t>35</w:t>
      </w:r>
      <w:r w:rsidR="008D5BB1">
        <w:rPr>
          <w:rStyle w:val="Strong"/>
          <w:rFonts w:ascii="Calibri" w:hAnsi="Calibri" w:cs="Calibri"/>
        </w:rPr>
        <w:t xml:space="preserve"> </w:t>
      </w:r>
      <w:r w:rsidR="008D5BB1" w:rsidRPr="008D5BB1">
        <w:rPr>
          <w:rStyle w:val="Strong"/>
          <w:rFonts w:ascii="Calibri" w:hAnsi="Calibri" w:cs="Calibri"/>
          <w:b w:val="0"/>
          <w:bCs w:val="0"/>
        </w:rPr>
        <w:t>(24)</w:t>
      </w:r>
      <w:r w:rsidRPr="00F16BDC">
        <w:rPr>
          <w:rFonts w:ascii="Calibri" w:hAnsi="Calibri" w:cs="Calibri"/>
        </w:rPr>
        <w:t>, 2861–2871 (2018).</w:t>
      </w:r>
    </w:p>
    <w:p w14:paraId="0DFD5DC5" w14:textId="1C54B80F"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Niemeyer, J. E. Telemetry for small animal physiology. </w:t>
      </w:r>
      <w:r w:rsidRPr="00F16BDC">
        <w:rPr>
          <w:rStyle w:val="Emphasis"/>
          <w:rFonts w:ascii="Calibri" w:hAnsi="Calibri" w:cs="Calibri"/>
        </w:rPr>
        <w:t>Lab Anim (NY).</w:t>
      </w:r>
      <w:r w:rsidRPr="00F16BDC">
        <w:rPr>
          <w:rFonts w:ascii="Calibri" w:hAnsi="Calibri" w:cs="Calibri"/>
        </w:rPr>
        <w:t xml:space="preserve"> </w:t>
      </w:r>
      <w:r w:rsidRPr="00F16BDC">
        <w:rPr>
          <w:rStyle w:val="Strong"/>
          <w:rFonts w:ascii="Calibri" w:hAnsi="Calibri" w:cs="Calibri"/>
        </w:rPr>
        <w:t>45</w:t>
      </w:r>
      <w:r w:rsidR="008D5BB1">
        <w:rPr>
          <w:rStyle w:val="Strong"/>
          <w:rFonts w:ascii="Calibri" w:hAnsi="Calibri" w:cs="Calibri"/>
        </w:rPr>
        <w:t xml:space="preserve"> </w:t>
      </w:r>
      <w:r w:rsidR="008D5BB1" w:rsidRPr="008D5BB1">
        <w:rPr>
          <w:rStyle w:val="Strong"/>
          <w:rFonts w:ascii="Calibri" w:hAnsi="Calibri" w:cs="Calibri"/>
          <w:b w:val="0"/>
          <w:bCs w:val="0"/>
        </w:rPr>
        <w:t>(7)</w:t>
      </w:r>
      <w:r w:rsidRPr="00F16BDC">
        <w:rPr>
          <w:rFonts w:ascii="Calibri" w:hAnsi="Calibri" w:cs="Calibri"/>
        </w:rPr>
        <w:t>, 255–257 (2016).</w:t>
      </w:r>
    </w:p>
    <w:p w14:paraId="4C02F53B" w14:textId="1AD5BEF0"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Cruz-López, E. O., Merkus, D., Danser, A. H. J. Blood pressure monitoring through radiotelemetry: exploring the viability of its application in </w:t>
      </w:r>
      <w:proofErr w:type="spellStart"/>
      <w:r w:rsidRPr="00F16BDC">
        <w:rPr>
          <w:rFonts w:ascii="Calibri" w:hAnsi="Calibri" w:cs="Calibri"/>
        </w:rPr>
        <w:t>multihoused</w:t>
      </w:r>
      <w:proofErr w:type="spellEnd"/>
      <w:r w:rsidRPr="00F16BDC">
        <w:rPr>
          <w:rFonts w:ascii="Calibri" w:hAnsi="Calibri" w:cs="Calibri"/>
        </w:rPr>
        <w:t xml:space="preserve"> small laboratory animals. </w:t>
      </w:r>
      <w:r w:rsidRPr="00F16BDC">
        <w:rPr>
          <w:rStyle w:val="Emphasis"/>
          <w:rFonts w:ascii="Calibri" w:hAnsi="Calibri" w:cs="Calibri"/>
        </w:rPr>
        <w:t>Hypertension.</w:t>
      </w:r>
      <w:r w:rsidRPr="00F16BDC">
        <w:rPr>
          <w:rFonts w:ascii="Calibri" w:hAnsi="Calibri" w:cs="Calibri"/>
        </w:rPr>
        <w:t xml:space="preserve"> </w:t>
      </w:r>
      <w:r w:rsidRPr="00F16BDC">
        <w:rPr>
          <w:rStyle w:val="Strong"/>
          <w:rFonts w:ascii="Calibri" w:hAnsi="Calibri" w:cs="Calibri"/>
        </w:rPr>
        <w:t>81</w:t>
      </w:r>
      <w:r w:rsidR="00CD7EA0">
        <w:rPr>
          <w:rStyle w:val="Strong"/>
          <w:rFonts w:ascii="Calibri" w:hAnsi="Calibri" w:cs="Calibri"/>
        </w:rPr>
        <w:t xml:space="preserve"> </w:t>
      </w:r>
      <w:r w:rsidR="00CD7EA0" w:rsidRPr="00CD7EA0">
        <w:rPr>
          <w:rStyle w:val="Strong"/>
          <w:rFonts w:ascii="Calibri" w:hAnsi="Calibri" w:cs="Calibri"/>
          <w:b w:val="0"/>
          <w:bCs w:val="0"/>
        </w:rPr>
        <w:t>(5)</w:t>
      </w:r>
      <w:r w:rsidRPr="00F16BDC">
        <w:rPr>
          <w:rFonts w:ascii="Calibri" w:hAnsi="Calibri" w:cs="Calibri"/>
        </w:rPr>
        <w:t>, 947–950 (2024).</w:t>
      </w:r>
    </w:p>
    <w:p w14:paraId="2886A7C9" w14:textId="54968CD7"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proofErr w:type="spellStart"/>
      <w:r w:rsidRPr="00F16BDC">
        <w:rPr>
          <w:rFonts w:ascii="Calibri" w:hAnsi="Calibri" w:cs="Calibri"/>
        </w:rPr>
        <w:t>Molcan</w:t>
      </w:r>
      <w:proofErr w:type="spellEnd"/>
      <w:r w:rsidRPr="00F16BDC">
        <w:rPr>
          <w:rFonts w:ascii="Calibri" w:hAnsi="Calibri" w:cs="Calibri"/>
        </w:rPr>
        <w:t xml:space="preserve">, L. Telemetric data collection should be standard in modern experimental cardiovascular research. </w:t>
      </w:r>
      <w:proofErr w:type="spellStart"/>
      <w:r w:rsidRPr="00F16BDC">
        <w:rPr>
          <w:rStyle w:val="Emphasis"/>
          <w:rFonts w:ascii="Calibri" w:hAnsi="Calibri" w:cs="Calibri"/>
        </w:rPr>
        <w:t>Physiol</w:t>
      </w:r>
      <w:proofErr w:type="spellEnd"/>
      <w:r w:rsidRPr="00F16BDC">
        <w:rPr>
          <w:rStyle w:val="Emphasis"/>
          <w:rFonts w:ascii="Calibri" w:hAnsi="Calibri" w:cs="Calibri"/>
        </w:rPr>
        <w:t xml:space="preserve"> </w:t>
      </w:r>
      <w:proofErr w:type="spellStart"/>
      <w:r w:rsidRPr="00F16BDC">
        <w:rPr>
          <w:rStyle w:val="Emphasis"/>
          <w:rFonts w:ascii="Calibri" w:hAnsi="Calibri" w:cs="Calibri"/>
        </w:rPr>
        <w:t>Behav</w:t>
      </w:r>
      <w:proofErr w:type="spellEnd"/>
      <w:r w:rsidRPr="00F16BDC">
        <w:rPr>
          <w:rStyle w:val="Emphasis"/>
          <w:rFonts w:ascii="Calibri" w:hAnsi="Calibri" w:cs="Calibri"/>
        </w:rPr>
        <w:t>.</w:t>
      </w:r>
      <w:r w:rsidRPr="00F16BDC">
        <w:rPr>
          <w:rFonts w:ascii="Calibri" w:hAnsi="Calibri" w:cs="Calibri"/>
        </w:rPr>
        <w:t xml:space="preserve"> </w:t>
      </w:r>
      <w:r w:rsidRPr="00F16BDC">
        <w:rPr>
          <w:rStyle w:val="Strong"/>
          <w:rFonts w:ascii="Calibri" w:hAnsi="Calibri" w:cs="Calibri"/>
        </w:rPr>
        <w:t>242</w:t>
      </w:r>
      <w:r w:rsidR="00FB56ED">
        <w:rPr>
          <w:rFonts w:ascii="Calibri" w:hAnsi="Calibri" w:cs="Calibri"/>
        </w:rPr>
        <w:t xml:space="preserve">, 113620 </w:t>
      </w:r>
      <w:r w:rsidRPr="00F16BDC">
        <w:rPr>
          <w:rFonts w:ascii="Calibri" w:hAnsi="Calibri" w:cs="Calibri"/>
        </w:rPr>
        <w:t>(2021).</w:t>
      </w:r>
    </w:p>
    <w:p w14:paraId="50DF8B35" w14:textId="3C334A46"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Wang, Y. et al. Artificial intelligence measuring the aortic diameter assist in identifying adverse blood pressure status including masked hypertension. </w:t>
      </w:r>
      <w:r w:rsidRPr="00F16BDC">
        <w:rPr>
          <w:rStyle w:val="Emphasis"/>
          <w:rFonts w:ascii="Calibri" w:hAnsi="Calibri" w:cs="Calibri"/>
        </w:rPr>
        <w:t>Postgrad Med.</w:t>
      </w:r>
      <w:r w:rsidRPr="00F16BDC">
        <w:rPr>
          <w:rFonts w:ascii="Calibri" w:hAnsi="Calibri" w:cs="Calibri"/>
        </w:rPr>
        <w:t xml:space="preserve"> </w:t>
      </w:r>
      <w:r w:rsidRPr="00F16BDC">
        <w:rPr>
          <w:rStyle w:val="Strong"/>
          <w:rFonts w:ascii="Calibri" w:hAnsi="Calibri" w:cs="Calibri"/>
        </w:rPr>
        <w:t>134</w:t>
      </w:r>
      <w:r w:rsidR="00EA416C">
        <w:rPr>
          <w:rStyle w:val="Strong"/>
          <w:rFonts w:ascii="Calibri" w:hAnsi="Calibri" w:cs="Calibri"/>
        </w:rPr>
        <w:t xml:space="preserve"> </w:t>
      </w:r>
      <w:r w:rsidR="00EA416C" w:rsidRPr="00EA416C">
        <w:rPr>
          <w:rStyle w:val="Strong"/>
          <w:rFonts w:ascii="Calibri" w:hAnsi="Calibri" w:cs="Calibri"/>
          <w:b w:val="0"/>
          <w:bCs w:val="0"/>
        </w:rPr>
        <w:t>(1)</w:t>
      </w:r>
      <w:r w:rsidRPr="00F16BDC">
        <w:rPr>
          <w:rFonts w:ascii="Calibri" w:hAnsi="Calibri" w:cs="Calibri"/>
        </w:rPr>
        <w:t>, 111–121 (2022).</w:t>
      </w:r>
    </w:p>
    <w:p w14:paraId="2AEC4B25" w14:textId="2CA48CB3"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DePaolo, J. et al. Relationship between ascending thoracic aortic diameter and blood pressure: a Mendelian randomization study. </w:t>
      </w:r>
      <w:proofErr w:type="spellStart"/>
      <w:r w:rsidRPr="00F16BDC">
        <w:rPr>
          <w:rStyle w:val="Emphasis"/>
          <w:rFonts w:ascii="Calibri" w:hAnsi="Calibri" w:cs="Calibri"/>
        </w:rPr>
        <w:t>Arterioscl</w:t>
      </w:r>
      <w:proofErr w:type="spellEnd"/>
      <w:r w:rsidRPr="00F16BDC">
        <w:rPr>
          <w:rStyle w:val="Emphasis"/>
          <w:rFonts w:ascii="Calibri" w:hAnsi="Calibri" w:cs="Calibri"/>
        </w:rPr>
        <w:t xml:space="preserve"> </w:t>
      </w:r>
      <w:proofErr w:type="spellStart"/>
      <w:r w:rsidRPr="00F16BDC">
        <w:rPr>
          <w:rStyle w:val="Emphasis"/>
          <w:rFonts w:ascii="Calibri" w:hAnsi="Calibri" w:cs="Calibri"/>
        </w:rPr>
        <w:t>Throm</w:t>
      </w:r>
      <w:proofErr w:type="spellEnd"/>
      <w:r w:rsidRPr="00F16BDC">
        <w:rPr>
          <w:rStyle w:val="Emphasis"/>
          <w:rFonts w:ascii="Calibri" w:hAnsi="Calibri" w:cs="Calibri"/>
        </w:rPr>
        <w:t xml:space="preserve"> Vas.</w:t>
      </w:r>
      <w:r w:rsidRPr="00F16BDC">
        <w:rPr>
          <w:rFonts w:ascii="Calibri" w:hAnsi="Calibri" w:cs="Calibri"/>
        </w:rPr>
        <w:t xml:space="preserve"> </w:t>
      </w:r>
      <w:r w:rsidRPr="00F16BDC">
        <w:rPr>
          <w:rStyle w:val="Strong"/>
          <w:rFonts w:ascii="Calibri" w:hAnsi="Calibri" w:cs="Calibri"/>
        </w:rPr>
        <w:t>43</w:t>
      </w:r>
      <w:r w:rsidR="00805C94">
        <w:rPr>
          <w:rStyle w:val="Strong"/>
          <w:rFonts w:ascii="Calibri" w:hAnsi="Calibri" w:cs="Calibri"/>
        </w:rPr>
        <w:t xml:space="preserve"> </w:t>
      </w:r>
      <w:r w:rsidR="00805C94" w:rsidRPr="00805C94">
        <w:rPr>
          <w:rStyle w:val="Strong"/>
          <w:rFonts w:ascii="Calibri" w:hAnsi="Calibri" w:cs="Calibri"/>
          <w:b w:val="0"/>
          <w:bCs w:val="0"/>
        </w:rPr>
        <w:t>(2)</w:t>
      </w:r>
      <w:r w:rsidRPr="00F16BDC">
        <w:rPr>
          <w:rFonts w:ascii="Calibri" w:hAnsi="Calibri" w:cs="Calibri"/>
        </w:rPr>
        <w:t>, 359–366 (2023).</w:t>
      </w:r>
    </w:p>
    <w:p w14:paraId="460B8A94" w14:textId="3AE27865"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Hou, S., Blesch, A., Lu, P. A radio-telemetric system to monitor cardiovascular function in rats with spinal cord transection and embryonic neural stem cell grafts. </w:t>
      </w:r>
      <w:r w:rsidRPr="00F16BDC">
        <w:rPr>
          <w:rStyle w:val="Emphasis"/>
          <w:rFonts w:ascii="Calibri" w:hAnsi="Calibri" w:cs="Calibri"/>
        </w:rPr>
        <w:t>J Vis Exp.</w:t>
      </w:r>
      <w:r w:rsidRPr="00F16BDC">
        <w:rPr>
          <w:rFonts w:ascii="Calibri" w:hAnsi="Calibri" w:cs="Calibri"/>
        </w:rPr>
        <w:t xml:space="preserve"> </w:t>
      </w:r>
      <w:r w:rsidR="00805C94" w:rsidRPr="00805C94">
        <w:rPr>
          <w:rFonts w:ascii="Calibri" w:hAnsi="Calibri" w:cs="Calibri"/>
          <w:b/>
          <w:bCs/>
        </w:rPr>
        <w:t>92</w:t>
      </w:r>
      <w:r w:rsidR="00805C94">
        <w:rPr>
          <w:rFonts w:ascii="Calibri" w:hAnsi="Calibri" w:cs="Calibri"/>
        </w:rPr>
        <w:t xml:space="preserve">, </w:t>
      </w:r>
      <w:r w:rsidRPr="00F16BDC">
        <w:rPr>
          <w:rFonts w:ascii="Calibri" w:hAnsi="Calibri" w:cs="Calibri"/>
        </w:rPr>
        <w:t>e51914 (2014).</w:t>
      </w:r>
    </w:p>
    <w:p w14:paraId="43D03C30" w14:textId="1C2DE029" w:rsidR="00F16BDC" w:rsidRPr="00F16BDC" w:rsidRDefault="00F16BDC" w:rsidP="00F16BDC">
      <w:pPr>
        <w:pStyle w:val="NormalWeb"/>
        <w:numPr>
          <w:ilvl w:val="0"/>
          <w:numId w:val="27"/>
        </w:numPr>
        <w:spacing w:before="0" w:beforeAutospacing="0" w:after="0" w:afterAutospacing="0"/>
        <w:ind w:left="0" w:firstLine="0"/>
        <w:jc w:val="both"/>
        <w:rPr>
          <w:rFonts w:ascii="Calibri" w:hAnsi="Calibri" w:cs="Calibri"/>
        </w:rPr>
      </w:pPr>
      <w:r w:rsidRPr="00F16BDC">
        <w:rPr>
          <w:rFonts w:ascii="Calibri" w:hAnsi="Calibri" w:cs="Calibri"/>
        </w:rPr>
        <w:t xml:space="preserve">Marie, B., et al. Carotid versus femoral access for transcatheter aortic valve replacement: comparable results in the current era. </w:t>
      </w:r>
      <w:r w:rsidRPr="00F16BDC">
        <w:rPr>
          <w:rStyle w:val="Emphasis"/>
          <w:rFonts w:ascii="Calibri" w:hAnsi="Calibri" w:cs="Calibri"/>
        </w:rPr>
        <w:t xml:space="preserve">Eur J </w:t>
      </w:r>
      <w:proofErr w:type="spellStart"/>
      <w:r w:rsidRPr="00F16BDC">
        <w:rPr>
          <w:rStyle w:val="Emphasis"/>
          <w:rFonts w:ascii="Calibri" w:hAnsi="Calibri" w:cs="Calibri"/>
        </w:rPr>
        <w:t>Cardiothorac</w:t>
      </w:r>
      <w:proofErr w:type="spellEnd"/>
      <w:r w:rsidRPr="00F16BDC">
        <w:rPr>
          <w:rStyle w:val="Emphasis"/>
          <w:rFonts w:ascii="Calibri" w:hAnsi="Calibri" w:cs="Calibri"/>
        </w:rPr>
        <w:t xml:space="preserve"> Surg.</w:t>
      </w:r>
      <w:r w:rsidRPr="00F16BDC">
        <w:rPr>
          <w:rFonts w:ascii="Calibri" w:hAnsi="Calibri" w:cs="Calibri"/>
        </w:rPr>
        <w:t xml:space="preserve"> </w:t>
      </w:r>
      <w:r w:rsidRPr="00F16BDC">
        <w:rPr>
          <w:rStyle w:val="Strong"/>
          <w:rFonts w:ascii="Calibri" w:hAnsi="Calibri" w:cs="Calibri"/>
        </w:rPr>
        <w:t>60</w:t>
      </w:r>
      <w:r w:rsidR="00247969">
        <w:rPr>
          <w:rStyle w:val="Strong"/>
          <w:rFonts w:ascii="Calibri" w:hAnsi="Calibri" w:cs="Calibri"/>
        </w:rPr>
        <w:t xml:space="preserve"> </w:t>
      </w:r>
      <w:r w:rsidR="00247969" w:rsidRPr="00247969">
        <w:rPr>
          <w:rStyle w:val="Strong"/>
          <w:rFonts w:ascii="Calibri" w:hAnsi="Calibri" w:cs="Calibri"/>
          <w:b w:val="0"/>
          <w:bCs w:val="0"/>
        </w:rPr>
        <w:t>(4)</w:t>
      </w:r>
      <w:r w:rsidRPr="00247969">
        <w:rPr>
          <w:rFonts w:ascii="Calibri" w:hAnsi="Calibri" w:cs="Calibri"/>
        </w:rPr>
        <w:t>,</w:t>
      </w:r>
      <w:r w:rsidRPr="00F16BDC">
        <w:rPr>
          <w:rFonts w:ascii="Calibri" w:hAnsi="Calibri" w:cs="Calibri"/>
        </w:rPr>
        <w:t xml:space="preserve"> 874–879 (2021).</w:t>
      </w:r>
    </w:p>
    <w:p w14:paraId="7A83819D" w14:textId="32640FCF" w:rsidR="00F16BDC" w:rsidRPr="006D46F2" w:rsidRDefault="00F16BDC" w:rsidP="00795BFB">
      <w:pPr>
        <w:pStyle w:val="NormalWeb"/>
        <w:numPr>
          <w:ilvl w:val="0"/>
          <w:numId w:val="27"/>
        </w:numPr>
        <w:spacing w:before="0" w:beforeAutospacing="0" w:after="0" w:afterAutospacing="0"/>
        <w:ind w:left="0" w:firstLine="0"/>
        <w:jc w:val="both"/>
        <w:rPr>
          <w:rFonts w:ascii="Calibri" w:hAnsi="Calibri" w:cs="Calibri"/>
          <w:color w:val="C0504D" w:themeColor="accent2"/>
        </w:rPr>
      </w:pPr>
      <w:r w:rsidRPr="00F16BDC">
        <w:rPr>
          <w:rFonts w:ascii="Calibri" w:hAnsi="Calibri" w:cs="Calibri"/>
        </w:rPr>
        <w:t xml:space="preserve">Gaudet, A. D. et al. Spinal cord injury in rats disrupts the circadian system. </w:t>
      </w:r>
      <w:proofErr w:type="spellStart"/>
      <w:r w:rsidRPr="00F16BDC">
        <w:rPr>
          <w:rStyle w:val="Emphasis"/>
          <w:rFonts w:ascii="Calibri" w:hAnsi="Calibri" w:cs="Calibri"/>
        </w:rPr>
        <w:t>eNeuro</w:t>
      </w:r>
      <w:proofErr w:type="spellEnd"/>
      <w:r w:rsidRPr="00F16BDC">
        <w:rPr>
          <w:rStyle w:val="Emphasis"/>
          <w:rFonts w:ascii="Calibri" w:hAnsi="Calibri" w:cs="Calibri"/>
        </w:rPr>
        <w:t>.</w:t>
      </w:r>
      <w:r w:rsidRPr="00F16BDC">
        <w:rPr>
          <w:rFonts w:ascii="Calibri" w:hAnsi="Calibri" w:cs="Calibri"/>
        </w:rPr>
        <w:t xml:space="preserve"> </w:t>
      </w:r>
      <w:r w:rsidRPr="00F16BDC">
        <w:rPr>
          <w:rStyle w:val="Strong"/>
          <w:rFonts w:ascii="Calibri" w:hAnsi="Calibri" w:cs="Calibri"/>
        </w:rPr>
        <w:t>5</w:t>
      </w:r>
      <w:r w:rsidR="0065636D">
        <w:rPr>
          <w:rStyle w:val="Strong"/>
          <w:rFonts w:ascii="Calibri" w:hAnsi="Calibri" w:cs="Calibri"/>
        </w:rPr>
        <w:t xml:space="preserve"> </w:t>
      </w:r>
      <w:r w:rsidR="0065636D" w:rsidRPr="00EC47B8">
        <w:rPr>
          <w:rStyle w:val="Strong"/>
          <w:rFonts w:ascii="Calibri" w:hAnsi="Calibri" w:cs="Calibri"/>
          <w:b w:val="0"/>
          <w:bCs w:val="0"/>
        </w:rPr>
        <w:t xml:space="preserve">(6), </w:t>
      </w:r>
      <w:r w:rsidR="00EC47B8" w:rsidRPr="00EC47B8">
        <w:rPr>
          <w:rStyle w:val="Strong"/>
          <w:rFonts w:ascii="Calibri" w:hAnsi="Calibri" w:cs="Calibri"/>
          <w:b w:val="0"/>
          <w:bCs w:val="0"/>
        </w:rPr>
        <w:t>ENEURO.0328</w:t>
      </w:r>
      <w:r w:rsidR="00EC47B8">
        <w:rPr>
          <w:rStyle w:val="Strong"/>
          <w:rFonts w:ascii="Calibri" w:hAnsi="Calibri" w:cs="Calibri"/>
          <w:b w:val="0"/>
          <w:bCs w:val="0"/>
        </w:rPr>
        <w:t>–</w:t>
      </w:r>
      <w:r w:rsidR="00EC47B8" w:rsidRPr="00EC47B8">
        <w:rPr>
          <w:rStyle w:val="Strong"/>
          <w:rFonts w:ascii="Calibri" w:hAnsi="Calibri" w:cs="Calibri"/>
          <w:b w:val="0"/>
          <w:bCs w:val="0"/>
        </w:rPr>
        <w:t>18</w:t>
      </w:r>
      <w:r w:rsidRPr="00F16BDC">
        <w:rPr>
          <w:rFonts w:ascii="Calibri" w:hAnsi="Calibri" w:cs="Calibri"/>
        </w:rPr>
        <w:t xml:space="preserve"> (2018).</w:t>
      </w:r>
    </w:p>
    <w:sectPr w:rsidR="00F16BDC" w:rsidRPr="006D46F2" w:rsidSect="005146A6">
      <w:headerReference w:type="even" r:id="rId17"/>
      <w:headerReference w:type="default" r:id="rId18"/>
      <w:footerReference w:type="even" r:id="rId19"/>
      <w:headerReference w:type="first" r:id="rId20"/>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971809" w14:textId="77777777" w:rsidR="00E03682" w:rsidRDefault="00E03682">
      <w:r>
        <w:separator/>
      </w:r>
    </w:p>
  </w:endnote>
  <w:endnote w:type="continuationSeparator" w:id="0">
    <w:p w14:paraId="48E2C34A" w14:textId="77777777" w:rsidR="00E03682" w:rsidRDefault="00E036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inionPro-Regular">
    <w:altName w:val="Yu Gothic"/>
    <w:panose1 w:val="00000000000000000000"/>
    <w:charset w:val="80"/>
    <w:family w:val="roman"/>
    <w:notTrueType/>
    <w:pitch w:val="default"/>
    <w:sig w:usb0="00000001" w:usb1="08070000" w:usb2="00000010" w:usb3="00000000" w:csb0="00020000" w:csb1="00000000"/>
  </w:font>
  <w:font w:name="ArialMT">
    <w:altName w:val="Heiti TC Light"/>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5172E" w14:textId="77777777" w:rsidR="0080604B" w:rsidRDefault="0080604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D806FD" w14:textId="77777777" w:rsidR="00E03682" w:rsidRDefault="00E03682">
      <w:r>
        <w:separator/>
      </w:r>
    </w:p>
  </w:footnote>
  <w:footnote w:type="continuationSeparator" w:id="0">
    <w:p w14:paraId="62910DA9" w14:textId="77777777" w:rsidR="00E03682" w:rsidRDefault="00E036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547F0" w14:textId="77777777" w:rsidR="0080604B" w:rsidRDefault="0080604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0A415" w14:textId="77777777" w:rsidR="0080604B" w:rsidRDefault="0080604B">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04647" w14:textId="1F995A3C" w:rsidR="0080604B" w:rsidRDefault="0080604B">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ABD4151"/>
    <w:multiLevelType w:val="multilevel"/>
    <w:tmpl w:val="587265C2"/>
    <w:lvl w:ilvl="0">
      <w:start w:val="2"/>
      <w:numFmt w:val="lowerLetter"/>
      <w:lvlText w:val="(%1)"/>
      <w:lvlJc w:val="left"/>
      <w:pPr>
        <w:tabs>
          <w:tab w:val="num" w:pos="720"/>
        </w:tabs>
        <w:ind w:left="720" w:hanging="360"/>
      </w:pPr>
      <w:rPr>
        <w:rFonts w:hint="default"/>
      </w:rPr>
    </w:lvl>
    <w:lvl w:ilvl="1">
      <w:start w:val="16"/>
      <w:numFmt w:val="decimal"/>
      <w:lvlText w:val="%2."/>
      <w:lvlJc w:val="left"/>
      <w:pPr>
        <w:ind w:left="1440" w:hanging="360"/>
      </w:pPr>
      <w:rPr>
        <w:rFonts w:hint="default"/>
      </w:rPr>
    </w:lvl>
    <w:lvl w:ilvl="2">
      <w:start w:val="16"/>
      <w:numFmt w:val="decimal"/>
      <w:lvlText w:val="%3."/>
      <w:lvlJc w:val="left"/>
      <w:pPr>
        <w:tabs>
          <w:tab w:val="num" w:pos="2160"/>
        </w:tabs>
        <w:ind w:left="2160" w:hanging="360"/>
      </w:pPr>
      <w:rPr>
        <w:rFonts w:ascii="Calibri" w:eastAsiaTheme="minorHAnsi" w:hAnsi="Calibri" w:cs="Calibri" w:hint="default"/>
      </w:rPr>
    </w:lvl>
    <w:lvl w:ilvl="3">
      <w:start w:val="2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15:restartNumberingAfterBreak="0">
    <w:nsid w:val="2CB317AC"/>
    <w:multiLevelType w:val="hybridMultilevel"/>
    <w:tmpl w:val="BCA6C1EA"/>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E0A440C"/>
    <w:multiLevelType w:val="hybridMultilevel"/>
    <w:tmpl w:val="AD065940"/>
    <w:lvl w:ilvl="0" w:tplc="436005C2">
      <w:start w:val="1"/>
      <w:numFmt w:val="decimal"/>
      <w:lvlText w:val="%1."/>
      <w:lvlJc w:val="left"/>
      <w:pPr>
        <w:ind w:left="720" w:hanging="360"/>
      </w:pPr>
      <w:rPr>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5947787"/>
    <w:multiLevelType w:val="hybridMultilevel"/>
    <w:tmpl w:val="3A2AB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6AA7229"/>
    <w:multiLevelType w:val="hybridMultilevel"/>
    <w:tmpl w:val="7BE2FFD2"/>
    <w:lvl w:ilvl="0" w:tplc="C9623A8E">
      <w:start w:val="1"/>
      <w:numFmt w:val="decimal"/>
      <w:lvlText w:val="%1."/>
      <w:lvlJc w:val="left"/>
      <w:pPr>
        <w:ind w:left="360" w:hanging="360"/>
      </w:pPr>
      <w:rPr>
        <w:rFonts w:ascii="Calibri" w:eastAsiaTheme="minorHAnsi" w:hAnsi="Calibri" w:cs="Calibr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321FD7"/>
    <w:multiLevelType w:val="hybridMultilevel"/>
    <w:tmpl w:val="B9882804"/>
    <w:lvl w:ilvl="0" w:tplc="F6689892">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num w:numId="1">
    <w:abstractNumId w:val="11"/>
  </w:num>
  <w:num w:numId="2">
    <w:abstractNumId w:val="17"/>
  </w:num>
  <w:num w:numId="3">
    <w:abstractNumId w:val="24"/>
  </w:num>
  <w:num w:numId="4">
    <w:abstractNumId w:val="4"/>
  </w:num>
  <w:num w:numId="5">
    <w:abstractNumId w:val="20"/>
  </w:num>
  <w:num w:numId="6">
    <w:abstractNumId w:val="23"/>
  </w:num>
  <w:num w:numId="7">
    <w:abstractNumId w:val="12"/>
  </w:num>
  <w:num w:numId="8">
    <w:abstractNumId w:val="15"/>
  </w:num>
  <w:num w:numId="9">
    <w:abstractNumId w:val="5"/>
  </w:num>
  <w:num w:numId="10">
    <w:abstractNumId w:val="13"/>
  </w:num>
  <w:num w:numId="11">
    <w:abstractNumId w:val="19"/>
  </w:num>
  <w:num w:numId="12">
    <w:abstractNumId w:val="9"/>
  </w:num>
  <w:num w:numId="13">
    <w:abstractNumId w:val="26"/>
  </w:num>
  <w:num w:numId="14">
    <w:abstractNumId w:val="25"/>
  </w:num>
  <w:num w:numId="15">
    <w:abstractNumId w:val="10"/>
  </w:num>
  <w:num w:numId="16">
    <w:abstractNumId w:val="3"/>
  </w:num>
  <w:num w:numId="17">
    <w:abstractNumId w:val="2"/>
  </w:num>
  <w:num w:numId="18">
    <w:abstractNumId w:val="16"/>
  </w:num>
  <w:num w:numId="19">
    <w:abstractNumId w:val="8"/>
  </w:num>
  <w:num w:numId="20">
    <w:abstractNumId w:val="21"/>
  </w:num>
  <w:num w:numId="21">
    <w:abstractNumId w:val="0"/>
  </w:num>
  <w:num w:numId="22">
    <w:abstractNumId w:val="1"/>
  </w:num>
  <w:num w:numId="23">
    <w:abstractNumId w:val="18"/>
  </w:num>
  <w:num w:numId="24">
    <w:abstractNumId w:val="27"/>
  </w:num>
  <w:num w:numId="25">
    <w:abstractNumId w:val="6"/>
  </w:num>
  <w:num w:numId="26">
    <w:abstractNumId w:val="22"/>
  </w:num>
  <w:num w:numId="27">
    <w:abstractNumId w:val="14"/>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4FAIFA4bYtAAAA"/>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5vxa5ztexpade9ft3x25auedx25pv0dep2&quot;&gt;test (2025-11-20T181758)&lt;record-ids&gt;&lt;item&gt;107&lt;/item&gt;&lt;item&gt;121&lt;/item&gt;&lt;item&gt;283&lt;/item&gt;&lt;item&gt;298&lt;/item&gt;&lt;item&gt;306&lt;/item&gt;&lt;item&gt;321&lt;/item&gt;&lt;item&gt;322&lt;/item&gt;&lt;item&gt;336&lt;/item&gt;&lt;item&gt;361&lt;/item&gt;&lt;item&gt;370&lt;/item&gt;&lt;item&gt;403&lt;/item&gt;&lt;item&gt;405&lt;/item&gt;&lt;item&gt;407&lt;/item&gt;&lt;item&gt;416&lt;/item&gt;&lt;item&gt;417&lt;/item&gt;&lt;item&gt;426&lt;/item&gt;&lt;item&gt;427&lt;/item&gt;&lt;item&gt;428&lt;/item&gt;&lt;item&gt;429&lt;/item&gt;&lt;item&gt;430&lt;/item&gt;&lt;item&gt;432&lt;/item&gt;&lt;item&gt;433&lt;/item&gt;&lt;item&gt;434&lt;/item&gt;&lt;item&gt;435&lt;/item&gt;&lt;item&gt;436&lt;/item&gt;&lt;item&gt;437&lt;/item&gt;&lt;item&gt;438&lt;/item&gt;&lt;item&gt;439&lt;/item&gt;&lt;item&gt;440&lt;/item&gt;&lt;item&gt;441&lt;/item&gt;&lt;item&gt;442&lt;/item&gt;&lt;item&gt;443&lt;/item&gt;&lt;/record-ids&gt;&lt;/item&gt;&lt;/Libraries&gt;"/>
  </w:docVars>
  <w:rsids>
    <w:rsidRoot w:val="006E4797"/>
    <w:rsid w:val="00000111"/>
    <w:rsid w:val="00000531"/>
    <w:rsid w:val="00000F71"/>
    <w:rsid w:val="00003087"/>
    <w:rsid w:val="00005047"/>
    <w:rsid w:val="0000515B"/>
    <w:rsid w:val="0000553F"/>
    <w:rsid w:val="00005E51"/>
    <w:rsid w:val="00007085"/>
    <w:rsid w:val="0000720C"/>
    <w:rsid w:val="00007A51"/>
    <w:rsid w:val="00011457"/>
    <w:rsid w:val="00011BE1"/>
    <w:rsid w:val="00013652"/>
    <w:rsid w:val="00016757"/>
    <w:rsid w:val="00016796"/>
    <w:rsid w:val="00016B10"/>
    <w:rsid w:val="00020A33"/>
    <w:rsid w:val="000240B7"/>
    <w:rsid w:val="000259B4"/>
    <w:rsid w:val="00027787"/>
    <w:rsid w:val="000310A4"/>
    <w:rsid w:val="0003316B"/>
    <w:rsid w:val="00034C9D"/>
    <w:rsid w:val="00034DD1"/>
    <w:rsid w:val="00035AE3"/>
    <w:rsid w:val="00035CE1"/>
    <w:rsid w:val="00040906"/>
    <w:rsid w:val="000427A3"/>
    <w:rsid w:val="0004355D"/>
    <w:rsid w:val="00043F61"/>
    <w:rsid w:val="000445A3"/>
    <w:rsid w:val="0004601A"/>
    <w:rsid w:val="00046380"/>
    <w:rsid w:val="00052649"/>
    <w:rsid w:val="00054C6C"/>
    <w:rsid w:val="0005588B"/>
    <w:rsid w:val="000568C2"/>
    <w:rsid w:val="000578CE"/>
    <w:rsid w:val="00057B67"/>
    <w:rsid w:val="00061E0E"/>
    <w:rsid w:val="000629E9"/>
    <w:rsid w:val="00062C5A"/>
    <w:rsid w:val="00065922"/>
    <w:rsid w:val="00066DEF"/>
    <w:rsid w:val="0007506F"/>
    <w:rsid w:val="00076815"/>
    <w:rsid w:val="00077140"/>
    <w:rsid w:val="00077F02"/>
    <w:rsid w:val="000812DA"/>
    <w:rsid w:val="00081F44"/>
    <w:rsid w:val="0008250F"/>
    <w:rsid w:val="00082A5F"/>
    <w:rsid w:val="000845DA"/>
    <w:rsid w:val="0008467A"/>
    <w:rsid w:val="00085FD4"/>
    <w:rsid w:val="00090B0C"/>
    <w:rsid w:val="000940CE"/>
    <w:rsid w:val="00094A00"/>
    <w:rsid w:val="00095607"/>
    <w:rsid w:val="00096CAF"/>
    <w:rsid w:val="00097C78"/>
    <w:rsid w:val="000A0C1B"/>
    <w:rsid w:val="000A1407"/>
    <w:rsid w:val="000A698C"/>
    <w:rsid w:val="000B0F52"/>
    <w:rsid w:val="000B17A9"/>
    <w:rsid w:val="000B41B6"/>
    <w:rsid w:val="000B42D9"/>
    <w:rsid w:val="000B479A"/>
    <w:rsid w:val="000B68AB"/>
    <w:rsid w:val="000C1384"/>
    <w:rsid w:val="000C27BF"/>
    <w:rsid w:val="000C4434"/>
    <w:rsid w:val="000D2F74"/>
    <w:rsid w:val="000D5AA2"/>
    <w:rsid w:val="000E0696"/>
    <w:rsid w:val="000E0ABF"/>
    <w:rsid w:val="000E0EFC"/>
    <w:rsid w:val="000E2920"/>
    <w:rsid w:val="000E2ABF"/>
    <w:rsid w:val="000E2F98"/>
    <w:rsid w:val="000E3F21"/>
    <w:rsid w:val="000E4C51"/>
    <w:rsid w:val="000E54D7"/>
    <w:rsid w:val="000F06B4"/>
    <w:rsid w:val="000F2EDE"/>
    <w:rsid w:val="000F3B25"/>
    <w:rsid w:val="00103693"/>
    <w:rsid w:val="001063F4"/>
    <w:rsid w:val="001076DB"/>
    <w:rsid w:val="00110E43"/>
    <w:rsid w:val="00112C1E"/>
    <w:rsid w:val="001138CF"/>
    <w:rsid w:val="00117383"/>
    <w:rsid w:val="00122C0C"/>
    <w:rsid w:val="001269D7"/>
    <w:rsid w:val="0012731B"/>
    <w:rsid w:val="00130D63"/>
    <w:rsid w:val="00140398"/>
    <w:rsid w:val="00142BB5"/>
    <w:rsid w:val="00143AC8"/>
    <w:rsid w:val="001440F7"/>
    <w:rsid w:val="001449F1"/>
    <w:rsid w:val="00146C0E"/>
    <w:rsid w:val="00147CBA"/>
    <w:rsid w:val="00152CDD"/>
    <w:rsid w:val="0015327B"/>
    <w:rsid w:val="00153B3B"/>
    <w:rsid w:val="00156CFE"/>
    <w:rsid w:val="00157403"/>
    <w:rsid w:val="00157D3D"/>
    <w:rsid w:val="0016207A"/>
    <w:rsid w:val="001621A8"/>
    <w:rsid w:val="001624E4"/>
    <w:rsid w:val="001627D1"/>
    <w:rsid w:val="00163998"/>
    <w:rsid w:val="00164F61"/>
    <w:rsid w:val="00171BEB"/>
    <w:rsid w:val="00173889"/>
    <w:rsid w:val="00174667"/>
    <w:rsid w:val="00177269"/>
    <w:rsid w:val="00180DB1"/>
    <w:rsid w:val="00181A81"/>
    <w:rsid w:val="00182964"/>
    <w:rsid w:val="00182B0A"/>
    <w:rsid w:val="0018412F"/>
    <w:rsid w:val="001844D0"/>
    <w:rsid w:val="00184FB3"/>
    <w:rsid w:val="00185AC7"/>
    <w:rsid w:val="001868AE"/>
    <w:rsid w:val="00190738"/>
    <w:rsid w:val="001916BC"/>
    <w:rsid w:val="0019208F"/>
    <w:rsid w:val="00193A16"/>
    <w:rsid w:val="00194C04"/>
    <w:rsid w:val="00194CE8"/>
    <w:rsid w:val="00195805"/>
    <w:rsid w:val="001959A2"/>
    <w:rsid w:val="00196F91"/>
    <w:rsid w:val="001A1414"/>
    <w:rsid w:val="001A1847"/>
    <w:rsid w:val="001A1CA1"/>
    <w:rsid w:val="001A36AC"/>
    <w:rsid w:val="001A3D0F"/>
    <w:rsid w:val="001B2C45"/>
    <w:rsid w:val="001B3310"/>
    <w:rsid w:val="001B5EA1"/>
    <w:rsid w:val="001B794A"/>
    <w:rsid w:val="001C0F7A"/>
    <w:rsid w:val="001C17BF"/>
    <w:rsid w:val="001C1BCF"/>
    <w:rsid w:val="001C2284"/>
    <w:rsid w:val="001C5DC3"/>
    <w:rsid w:val="001C7B02"/>
    <w:rsid w:val="001D1578"/>
    <w:rsid w:val="001D1B4A"/>
    <w:rsid w:val="001D1C25"/>
    <w:rsid w:val="001D26BD"/>
    <w:rsid w:val="001D398E"/>
    <w:rsid w:val="001D51F6"/>
    <w:rsid w:val="001D71E3"/>
    <w:rsid w:val="001E0475"/>
    <w:rsid w:val="001E2776"/>
    <w:rsid w:val="001E3E2E"/>
    <w:rsid w:val="001E6537"/>
    <w:rsid w:val="001E7CD3"/>
    <w:rsid w:val="001F179A"/>
    <w:rsid w:val="001F2809"/>
    <w:rsid w:val="001F3109"/>
    <w:rsid w:val="001F6835"/>
    <w:rsid w:val="00204C27"/>
    <w:rsid w:val="00206BB6"/>
    <w:rsid w:val="00207ACA"/>
    <w:rsid w:val="00210DD6"/>
    <w:rsid w:val="00214319"/>
    <w:rsid w:val="00214A62"/>
    <w:rsid w:val="00215650"/>
    <w:rsid w:val="00216774"/>
    <w:rsid w:val="00217A5E"/>
    <w:rsid w:val="00221664"/>
    <w:rsid w:val="00223E8A"/>
    <w:rsid w:val="00224784"/>
    <w:rsid w:val="0023296D"/>
    <w:rsid w:val="00232DDC"/>
    <w:rsid w:val="002338C1"/>
    <w:rsid w:val="00234747"/>
    <w:rsid w:val="00235460"/>
    <w:rsid w:val="0024155F"/>
    <w:rsid w:val="00247969"/>
    <w:rsid w:val="00251E34"/>
    <w:rsid w:val="00252077"/>
    <w:rsid w:val="002522F4"/>
    <w:rsid w:val="00252763"/>
    <w:rsid w:val="00252F0C"/>
    <w:rsid w:val="00253CF9"/>
    <w:rsid w:val="0025534D"/>
    <w:rsid w:val="00255C3E"/>
    <w:rsid w:val="0025705F"/>
    <w:rsid w:val="00257B1B"/>
    <w:rsid w:val="00261282"/>
    <w:rsid w:val="002632D0"/>
    <w:rsid w:val="002668E0"/>
    <w:rsid w:val="00266A11"/>
    <w:rsid w:val="0027386F"/>
    <w:rsid w:val="00273EDD"/>
    <w:rsid w:val="00274AFE"/>
    <w:rsid w:val="00275917"/>
    <w:rsid w:val="00277B7F"/>
    <w:rsid w:val="00281FF2"/>
    <w:rsid w:val="00283292"/>
    <w:rsid w:val="002843E9"/>
    <w:rsid w:val="00285DAA"/>
    <w:rsid w:val="002869D5"/>
    <w:rsid w:val="00290CE5"/>
    <w:rsid w:val="00291723"/>
    <w:rsid w:val="0029202A"/>
    <w:rsid w:val="002930D1"/>
    <w:rsid w:val="00293426"/>
    <w:rsid w:val="002939A3"/>
    <w:rsid w:val="00296E07"/>
    <w:rsid w:val="002A4391"/>
    <w:rsid w:val="002A5088"/>
    <w:rsid w:val="002A6DEB"/>
    <w:rsid w:val="002A788B"/>
    <w:rsid w:val="002B1843"/>
    <w:rsid w:val="002B1D17"/>
    <w:rsid w:val="002B208D"/>
    <w:rsid w:val="002B2178"/>
    <w:rsid w:val="002B7D58"/>
    <w:rsid w:val="002C2780"/>
    <w:rsid w:val="002C4943"/>
    <w:rsid w:val="002C4CE7"/>
    <w:rsid w:val="002C5205"/>
    <w:rsid w:val="002C64E6"/>
    <w:rsid w:val="002C76A9"/>
    <w:rsid w:val="002D41A8"/>
    <w:rsid w:val="002D4490"/>
    <w:rsid w:val="002D5356"/>
    <w:rsid w:val="002E0B24"/>
    <w:rsid w:val="002E17A5"/>
    <w:rsid w:val="002E2219"/>
    <w:rsid w:val="002E4105"/>
    <w:rsid w:val="002E4443"/>
    <w:rsid w:val="002F0550"/>
    <w:rsid w:val="002F15D4"/>
    <w:rsid w:val="002F1983"/>
    <w:rsid w:val="002F1C52"/>
    <w:rsid w:val="002F2CD6"/>
    <w:rsid w:val="002F2E3F"/>
    <w:rsid w:val="002F6CAF"/>
    <w:rsid w:val="002F70EA"/>
    <w:rsid w:val="002F76AE"/>
    <w:rsid w:val="003038C2"/>
    <w:rsid w:val="00303D70"/>
    <w:rsid w:val="00305DF0"/>
    <w:rsid w:val="00310018"/>
    <w:rsid w:val="00315C7A"/>
    <w:rsid w:val="0031658E"/>
    <w:rsid w:val="00322BA2"/>
    <w:rsid w:val="003253B9"/>
    <w:rsid w:val="00326CCC"/>
    <w:rsid w:val="00327E8B"/>
    <w:rsid w:val="00327EC9"/>
    <w:rsid w:val="00330832"/>
    <w:rsid w:val="003329C1"/>
    <w:rsid w:val="00336E79"/>
    <w:rsid w:val="003372F2"/>
    <w:rsid w:val="0033742A"/>
    <w:rsid w:val="00342CAB"/>
    <w:rsid w:val="00345A90"/>
    <w:rsid w:val="0034769D"/>
    <w:rsid w:val="00347C10"/>
    <w:rsid w:val="00351087"/>
    <w:rsid w:val="00352C8E"/>
    <w:rsid w:val="00353015"/>
    <w:rsid w:val="003548DA"/>
    <w:rsid w:val="00355198"/>
    <w:rsid w:val="00356228"/>
    <w:rsid w:val="00356880"/>
    <w:rsid w:val="003610F3"/>
    <w:rsid w:val="00361D5E"/>
    <w:rsid w:val="00362053"/>
    <w:rsid w:val="00362E5B"/>
    <w:rsid w:val="00362E92"/>
    <w:rsid w:val="003639CC"/>
    <w:rsid w:val="00363D4A"/>
    <w:rsid w:val="00366EF7"/>
    <w:rsid w:val="0036775C"/>
    <w:rsid w:val="00370964"/>
    <w:rsid w:val="003721E6"/>
    <w:rsid w:val="003779ED"/>
    <w:rsid w:val="00381AB3"/>
    <w:rsid w:val="00387CDA"/>
    <w:rsid w:val="003912AA"/>
    <w:rsid w:val="003A1223"/>
    <w:rsid w:val="003A223D"/>
    <w:rsid w:val="003A37A2"/>
    <w:rsid w:val="003A478A"/>
    <w:rsid w:val="003A5297"/>
    <w:rsid w:val="003A5595"/>
    <w:rsid w:val="003A71E0"/>
    <w:rsid w:val="003B0208"/>
    <w:rsid w:val="003B0C61"/>
    <w:rsid w:val="003B4642"/>
    <w:rsid w:val="003B5C84"/>
    <w:rsid w:val="003C3FC1"/>
    <w:rsid w:val="003C5BC2"/>
    <w:rsid w:val="003D67E2"/>
    <w:rsid w:val="003E3E83"/>
    <w:rsid w:val="003E4E4B"/>
    <w:rsid w:val="003E50F9"/>
    <w:rsid w:val="003E64B7"/>
    <w:rsid w:val="003E6C0C"/>
    <w:rsid w:val="003F114C"/>
    <w:rsid w:val="003F14C1"/>
    <w:rsid w:val="003F296F"/>
    <w:rsid w:val="003F3470"/>
    <w:rsid w:val="00400CED"/>
    <w:rsid w:val="0040247F"/>
    <w:rsid w:val="0040579A"/>
    <w:rsid w:val="004107AC"/>
    <w:rsid w:val="004117B7"/>
    <w:rsid w:val="00414A6E"/>
    <w:rsid w:val="00414ADE"/>
    <w:rsid w:val="00415A8C"/>
    <w:rsid w:val="00416BD2"/>
    <w:rsid w:val="00416ED5"/>
    <w:rsid w:val="0042192E"/>
    <w:rsid w:val="00422D3C"/>
    <w:rsid w:val="00425535"/>
    <w:rsid w:val="00434133"/>
    <w:rsid w:val="0043471B"/>
    <w:rsid w:val="00435CFC"/>
    <w:rsid w:val="004361C8"/>
    <w:rsid w:val="00436B6E"/>
    <w:rsid w:val="00436F4D"/>
    <w:rsid w:val="004370CD"/>
    <w:rsid w:val="00437A40"/>
    <w:rsid w:val="00440BEE"/>
    <w:rsid w:val="00442CE1"/>
    <w:rsid w:val="0044353E"/>
    <w:rsid w:val="00443CB3"/>
    <w:rsid w:val="00443E26"/>
    <w:rsid w:val="00451390"/>
    <w:rsid w:val="004519F2"/>
    <w:rsid w:val="00456990"/>
    <w:rsid w:val="004579C4"/>
    <w:rsid w:val="00461B93"/>
    <w:rsid w:val="004620C9"/>
    <w:rsid w:val="004630C2"/>
    <w:rsid w:val="00466A86"/>
    <w:rsid w:val="00466B84"/>
    <w:rsid w:val="0047536A"/>
    <w:rsid w:val="00480CCF"/>
    <w:rsid w:val="00481770"/>
    <w:rsid w:val="00482ABD"/>
    <w:rsid w:val="00487A88"/>
    <w:rsid w:val="00490259"/>
    <w:rsid w:val="0049104C"/>
    <w:rsid w:val="00493235"/>
    <w:rsid w:val="004938FB"/>
    <w:rsid w:val="004939EE"/>
    <w:rsid w:val="00495651"/>
    <w:rsid w:val="004959B7"/>
    <w:rsid w:val="004969D3"/>
    <w:rsid w:val="00496CA1"/>
    <w:rsid w:val="004970B2"/>
    <w:rsid w:val="004A43C2"/>
    <w:rsid w:val="004A5695"/>
    <w:rsid w:val="004A615D"/>
    <w:rsid w:val="004B288F"/>
    <w:rsid w:val="004B5564"/>
    <w:rsid w:val="004B5920"/>
    <w:rsid w:val="004C0985"/>
    <w:rsid w:val="004C6BD4"/>
    <w:rsid w:val="004D1ED1"/>
    <w:rsid w:val="004D2FD7"/>
    <w:rsid w:val="004D362E"/>
    <w:rsid w:val="004D5EC6"/>
    <w:rsid w:val="004E1C89"/>
    <w:rsid w:val="004E705D"/>
    <w:rsid w:val="004F213D"/>
    <w:rsid w:val="004F6AD9"/>
    <w:rsid w:val="004F7731"/>
    <w:rsid w:val="00503B72"/>
    <w:rsid w:val="00504329"/>
    <w:rsid w:val="00504674"/>
    <w:rsid w:val="00504849"/>
    <w:rsid w:val="00504C18"/>
    <w:rsid w:val="00505FC9"/>
    <w:rsid w:val="00510F5B"/>
    <w:rsid w:val="00513CCF"/>
    <w:rsid w:val="005146A6"/>
    <w:rsid w:val="0051658B"/>
    <w:rsid w:val="00516914"/>
    <w:rsid w:val="00517941"/>
    <w:rsid w:val="00522934"/>
    <w:rsid w:val="0052651B"/>
    <w:rsid w:val="00527B6B"/>
    <w:rsid w:val="005305EC"/>
    <w:rsid w:val="00531A33"/>
    <w:rsid w:val="005341A6"/>
    <w:rsid w:val="00534818"/>
    <w:rsid w:val="00535016"/>
    <w:rsid w:val="00535F5A"/>
    <w:rsid w:val="00536D5A"/>
    <w:rsid w:val="00541E40"/>
    <w:rsid w:val="00543FA8"/>
    <w:rsid w:val="005443C7"/>
    <w:rsid w:val="005505E8"/>
    <w:rsid w:val="00550E9B"/>
    <w:rsid w:val="00551D82"/>
    <w:rsid w:val="005524F7"/>
    <w:rsid w:val="0055344F"/>
    <w:rsid w:val="005539C1"/>
    <w:rsid w:val="00562126"/>
    <w:rsid w:val="00563B03"/>
    <w:rsid w:val="00564F5A"/>
    <w:rsid w:val="005678F6"/>
    <w:rsid w:val="005734D7"/>
    <w:rsid w:val="00573765"/>
    <w:rsid w:val="005757F8"/>
    <w:rsid w:val="00575E55"/>
    <w:rsid w:val="0057767A"/>
    <w:rsid w:val="00582EE6"/>
    <w:rsid w:val="00583DA7"/>
    <w:rsid w:val="00585A3C"/>
    <w:rsid w:val="00585BF5"/>
    <w:rsid w:val="00591096"/>
    <w:rsid w:val="005944A9"/>
    <w:rsid w:val="005957C3"/>
    <w:rsid w:val="00595B84"/>
    <w:rsid w:val="00595E66"/>
    <w:rsid w:val="005A1300"/>
    <w:rsid w:val="005A637B"/>
    <w:rsid w:val="005A7343"/>
    <w:rsid w:val="005B00AA"/>
    <w:rsid w:val="005B1491"/>
    <w:rsid w:val="005B2FF2"/>
    <w:rsid w:val="005B333E"/>
    <w:rsid w:val="005B71EC"/>
    <w:rsid w:val="005C1024"/>
    <w:rsid w:val="005C40F6"/>
    <w:rsid w:val="005C65B9"/>
    <w:rsid w:val="005C763A"/>
    <w:rsid w:val="005D057E"/>
    <w:rsid w:val="005D0E5A"/>
    <w:rsid w:val="005D1BD2"/>
    <w:rsid w:val="005D5291"/>
    <w:rsid w:val="005D6304"/>
    <w:rsid w:val="005E15E7"/>
    <w:rsid w:val="005E1EE7"/>
    <w:rsid w:val="005E309D"/>
    <w:rsid w:val="005E74FD"/>
    <w:rsid w:val="005F2436"/>
    <w:rsid w:val="005F42DC"/>
    <w:rsid w:val="005F4567"/>
    <w:rsid w:val="005F61D7"/>
    <w:rsid w:val="005F78AE"/>
    <w:rsid w:val="006018D7"/>
    <w:rsid w:val="00601BEF"/>
    <w:rsid w:val="0060340D"/>
    <w:rsid w:val="006039F4"/>
    <w:rsid w:val="00604100"/>
    <w:rsid w:val="006115D4"/>
    <w:rsid w:val="00615035"/>
    <w:rsid w:val="00620842"/>
    <w:rsid w:val="00620ACA"/>
    <w:rsid w:val="00622578"/>
    <w:rsid w:val="006239A1"/>
    <w:rsid w:val="00630C64"/>
    <w:rsid w:val="00633335"/>
    <w:rsid w:val="00633EC3"/>
    <w:rsid w:val="00634672"/>
    <w:rsid w:val="00634EC4"/>
    <w:rsid w:val="00637376"/>
    <w:rsid w:val="0064058E"/>
    <w:rsid w:val="00641E5F"/>
    <w:rsid w:val="00643875"/>
    <w:rsid w:val="0064387B"/>
    <w:rsid w:val="0064439E"/>
    <w:rsid w:val="006445CA"/>
    <w:rsid w:val="006456A9"/>
    <w:rsid w:val="006462EB"/>
    <w:rsid w:val="00647209"/>
    <w:rsid w:val="00647B36"/>
    <w:rsid w:val="0065058F"/>
    <w:rsid w:val="00651D91"/>
    <w:rsid w:val="0065362B"/>
    <w:rsid w:val="00654390"/>
    <w:rsid w:val="00654BFA"/>
    <w:rsid w:val="0065636D"/>
    <w:rsid w:val="00657264"/>
    <w:rsid w:val="00662615"/>
    <w:rsid w:val="00663CFB"/>
    <w:rsid w:val="0066493C"/>
    <w:rsid w:val="00665AE6"/>
    <w:rsid w:val="0067090A"/>
    <w:rsid w:val="006755EE"/>
    <w:rsid w:val="00675868"/>
    <w:rsid w:val="00675B3D"/>
    <w:rsid w:val="00677161"/>
    <w:rsid w:val="00677713"/>
    <w:rsid w:val="0068122E"/>
    <w:rsid w:val="006824BF"/>
    <w:rsid w:val="006838A9"/>
    <w:rsid w:val="006848FE"/>
    <w:rsid w:val="00685546"/>
    <w:rsid w:val="00687460"/>
    <w:rsid w:val="0068746F"/>
    <w:rsid w:val="006901C1"/>
    <w:rsid w:val="0069170A"/>
    <w:rsid w:val="00691AFD"/>
    <w:rsid w:val="00691D7E"/>
    <w:rsid w:val="0069351B"/>
    <w:rsid w:val="00695E2B"/>
    <w:rsid w:val="006A034A"/>
    <w:rsid w:val="006A08A5"/>
    <w:rsid w:val="006A2659"/>
    <w:rsid w:val="006A505F"/>
    <w:rsid w:val="006A60A2"/>
    <w:rsid w:val="006A6821"/>
    <w:rsid w:val="006A7284"/>
    <w:rsid w:val="006B0C6B"/>
    <w:rsid w:val="006B6770"/>
    <w:rsid w:val="006C0A11"/>
    <w:rsid w:val="006C0D2F"/>
    <w:rsid w:val="006C56FC"/>
    <w:rsid w:val="006C78EC"/>
    <w:rsid w:val="006D0F29"/>
    <w:rsid w:val="006D33FC"/>
    <w:rsid w:val="006D46F2"/>
    <w:rsid w:val="006E41FF"/>
    <w:rsid w:val="006E4797"/>
    <w:rsid w:val="006E55D2"/>
    <w:rsid w:val="006E7B7F"/>
    <w:rsid w:val="006E7C64"/>
    <w:rsid w:val="006F4638"/>
    <w:rsid w:val="00702ADE"/>
    <w:rsid w:val="00703789"/>
    <w:rsid w:val="0070393C"/>
    <w:rsid w:val="0070444F"/>
    <w:rsid w:val="007103EA"/>
    <w:rsid w:val="007110B7"/>
    <w:rsid w:val="00711774"/>
    <w:rsid w:val="007124B1"/>
    <w:rsid w:val="00714BE0"/>
    <w:rsid w:val="00714F7B"/>
    <w:rsid w:val="00715043"/>
    <w:rsid w:val="0072297C"/>
    <w:rsid w:val="0072340D"/>
    <w:rsid w:val="00732168"/>
    <w:rsid w:val="00736371"/>
    <w:rsid w:val="007425AC"/>
    <w:rsid w:val="00747EEF"/>
    <w:rsid w:val="00750216"/>
    <w:rsid w:val="00750F70"/>
    <w:rsid w:val="00751D3D"/>
    <w:rsid w:val="0075398F"/>
    <w:rsid w:val="00753E0D"/>
    <w:rsid w:val="0075636C"/>
    <w:rsid w:val="00757C5A"/>
    <w:rsid w:val="0076002A"/>
    <w:rsid w:val="007602E5"/>
    <w:rsid w:val="007645BB"/>
    <w:rsid w:val="00766739"/>
    <w:rsid w:val="00776563"/>
    <w:rsid w:val="007774A3"/>
    <w:rsid w:val="00777759"/>
    <w:rsid w:val="00780392"/>
    <w:rsid w:val="007806E9"/>
    <w:rsid w:val="00780E19"/>
    <w:rsid w:val="007920E9"/>
    <w:rsid w:val="0079252F"/>
    <w:rsid w:val="007954C0"/>
    <w:rsid w:val="00796F47"/>
    <w:rsid w:val="007A0074"/>
    <w:rsid w:val="007A43ED"/>
    <w:rsid w:val="007A4BBA"/>
    <w:rsid w:val="007B488F"/>
    <w:rsid w:val="007B72A4"/>
    <w:rsid w:val="007C086F"/>
    <w:rsid w:val="007C1861"/>
    <w:rsid w:val="007C2935"/>
    <w:rsid w:val="007C5CFA"/>
    <w:rsid w:val="007C6791"/>
    <w:rsid w:val="007C768C"/>
    <w:rsid w:val="007D6BE0"/>
    <w:rsid w:val="007D6E30"/>
    <w:rsid w:val="007E4710"/>
    <w:rsid w:val="007E492A"/>
    <w:rsid w:val="007E6FE5"/>
    <w:rsid w:val="007F13E9"/>
    <w:rsid w:val="007F2030"/>
    <w:rsid w:val="007F3856"/>
    <w:rsid w:val="007F5EB0"/>
    <w:rsid w:val="00801640"/>
    <w:rsid w:val="00805AF3"/>
    <w:rsid w:val="00805C94"/>
    <w:rsid w:val="00805EB3"/>
    <w:rsid w:val="0080604B"/>
    <w:rsid w:val="008064EE"/>
    <w:rsid w:val="008065CF"/>
    <w:rsid w:val="008071A2"/>
    <w:rsid w:val="008102ED"/>
    <w:rsid w:val="008116AB"/>
    <w:rsid w:val="00812CD4"/>
    <w:rsid w:val="008213AC"/>
    <w:rsid w:val="00822FF4"/>
    <w:rsid w:val="008231A4"/>
    <w:rsid w:val="008241A5"/>
    <w:rsid w:val="00827F6E"/>
    <w:rsid w:val="0083186E"/>
    <w:rsid w:val="00833B96"/>
    <w:rsid w:val="0083533E"/>
    <w:rsid w:val="00836F17"/>
    <w:rsid w:val="0083761B"/>
    <w:rsid w:val="008425A4"/>
    <w:rsid w:val="008461C6"/>
    <w:rsid w:val="008479B8"/>
    <w:rsid w:val="00850306"/>
    <w:rsid w:val="008526A3"/>
    <w:rsid w:val="0085421A"/>
    <w:rsid w:val="0085548D"/>
    <w:rsid w:val="00855957"/>
    <w:rsid w:val="00860632"/>
    <w:rsid w:val="008609E5"/>
    <w:rsid w:val="00861B0E"/>
    <w:rsid w:val="00861EDB"/>
    <w:rsid w:val="008668BE"/>
    <w:rsid w:val="00871525"/>
    <w:rsid w:val="00876F5A"/>
    <w:rsid w:val="008825C9"/>
    <w:rsid w:val="00882827"/>
    <w:rsid w:val="008831EE"/>
    <w:rsid w:val="008844A2"/>
    <w:rsid w:val="00885468"/>
    <w:rsid w:val="00886D8F"/>
    <w:rsid w:val="00887661"/>
    <w:rsid w:val="008956BA"/>
    <w:rsid w:val="008970FE"/>
    <w:rsid w:val="008A1AAC"/>
    <w:rsid w:val="008A1C14"/>
    <w:rsid w:val="008A3FE0"/>
    <w:rsid w:val="008A4859"/>
    <w:rsid w:val="008A6C5C"/>
    <w:rsid w:val="008A7A39"/>
    <w:rsid w:val="008B2D50"/>
    <w:rsid w:val="008B35D2"/>
    <w:rsid w:val="008B47DE"/>
    <w:rsid w:val="008B70EE"/>
    <w:rsid w:val="008C1A08"/>
    <w:rsid w:val="008C3FB6"/>
    <w:rsid w:val="008D0F0A"/>
    <w:rsid w:val="008D293E"/>
    <w:rsid w:val="008D4811"/>
    <w:rsid w:val="008D5BB1"/>
    <w:rsid w:val="008D68B4"/>
    <w:rsid w:val="008E19AC"/>
    <w:rsid w:val="008E299E"/>
    <w:rsid w:val="008E2E20"/>
    <w:rsid w:val="008E447E"/>
    <w:rsid w:val="008E4ACB"/>
    <w:rsid w:val="008E727F"/>
    <w:rsid w:val="008E781E"/>
    <w:rsid w:val="008F214F"/>
    <w:rsid w:val="008F3FA3"/>
    <w:rsid w:val="008F579E"/>
    <w:rsid w:val="00901C81"/>
    <w:rsid w:val="009054A7"/>
    <w:rsid w:val="009075B7"/>
    <w:rsid w:val="00907913"/>
    <w:rsid w:val="00907A1A"/>
    <w:rsid w:val="00910F90"/>
    <w:rsid w:val="0091185E"/>
    <w:rsid w:val="00911EF7"/>
    <w:rsid w:val="00914EB5"/>
    <w:rsid w:val="00924F70"/>
    <w:rsid w:val="0092605C"/>
    <w:rsid w:val="00927141"/>
    <w:rsid w:val="00931A9D"/>
    <w:rsid w:val="00932A85"/>
    <w:rsid w:val="00935A92"/>
    <w:rsid w:val="00936E08"/>
    <w:rsid w:val="009409EA"/>
    <w:rsid w:val="009508BF"/>
    <w:rsid w:val="00950EF1"/>
    <w:rsid w:val="00951929"/>
    <w:rsid w:val="009536F2"/>
    <w:rsid w:val="0095487A"/>
    <w:rsid w:val="00955404"/>
    <w:rsid w:val="009626BB"/>
    <w:rsid w:val="00962F3C"/>
    <w:rsid w:val="009640E0"/>
    <w:rsid w:val="009641E8"/>
    <w:rsid w:val="0096556D"/>
    <w:rsid w:val="009659A3"/>
    <w:rsid w:val="00966D7E"/>
    <w:rsid w:val="009717B0"/>
    <w:rsid w:val="00972961"/>
    <w:rsid w:val="00973854"/>
    <w:rsid w:val="00976B07"/>
    <w:rsid w:val="00976FC1"/>
    <w:rsid w:val="009778C7"/>
    <w:rsid w:val="00981B1F"/>
    <w:rsid w:val="00985377"/>
    <w:rsid w:val="00985793"/>
    <w:rsid w:val="00987883"/>
    <w:rsid w:val="00991AAF"/>
    <w:rsid w:val="00993DDE"/>
    <w:rsid w:val="00994DF2"/>
    <w:rsid w:val="00994F50"/>
    <w:rsid w:val="00997004"/>
    <w:rsid w:val="0099767A"/>
    <w:rsid w:val="009A4502"/>
    <w:rsid w:val="009B1F6D"/>
    <w:rsid w:val="009B22D2"/>
    <w:rsid w:val="009B5CF5"/>
    <w:rsid w:val="009B5E2D"/>
    <w:rsid w:val="009B62D9"/>
    <w:rsid w:val="009B7812"/>
    <w:rsid w:val="009C48D2"/>
    <w:rsid w:val="009D5626"/>
    <w:rsid w:val="009D7F6A"/>
    <w:rsid w:val="009E1A35"/>
    <w:rsid w:val="009E2803"/>
    <w:rsid w:val="009E443B"/>
    <w:rsid w:val="009F1E31"/>
    <w:rsid w:val="009F2D90"/>
    <w:rsid w:val="009F2EC6"/>
    <w:rsid w:val="009F31D7"/>
    <w:rsid w:val="009F40CC"/>
    <w:rsid w:val="009F5D11"/>
    <w:rsid w:val="00A02F04"/>
    <w:rsid w:val="00A04B35"/>
    <w:rsid w:val="00A04B5B"/>
    <w:rsid w:val="00A12763"/>
    <w:rsid w:val="00A12E3C"/>
    <w:rsid w:val="00A14AEE"/>
    <w:rsid w:val="00A1684A"/>
    <w:rsid w:val="00A20603"/>
    <w:rsid w:val="00A219E9"/>
    <w:rsid w:val="00A22DD3"/>
    <w:rsid w:val="00A25F15"/>
    <w:rsid w:val="00A27123"/>
    <w:rsid w:val="00A27A4E"/>
    <w:rsid w:val="00A27C55"/>
    <w:rsid w:val="00A30BD5"/>
    <w:rsid w:val="00A31063"/>
    <w:rsid w:val="00A339AC"/>
    <w:rsid w:val="00A33DBE"/>
    <w:rsid w:val="00A35853"/>
    <w:rsid w:val="00A37A49"/>
    <w:rsid w:val="00A42EFE"/>
    <w:rsid w:val="00A43701"/>
    <w:rsid w:val="00A44C38"/>
    <w:rsid w:val="00A44E5F"/>
    <w:rsid w:val="00A455BE"/>
    <w:rsid w:val="00A461B9"/>
    <w:rsid w:val="00A470A5"/>
    <w:rsid w:val="00A521BA"/>
    <w:rsid w:val="00A61182"/>
    <w:rsid w:val="00A61636"/>
    <w:rsid w:val="00A62154"/>
    <w:rsid w:val="00A624BE"/>
    <w:rsid w:val="00A62D79"/>
    <w:rsid w:val="00A64754"/>
    <w:rsid w:val="00A65D14"/>
    <w:rsid w:val="00A67F13"/>
    <w:rsid w:val="00A71428"/>
    <w:rsid w:val="00A73211"/>
    <w:rsid w:val="00A73B42"/>
    <w:rsid w:val="00A77205"/>
    <w:rsid w:val="00A832C0"/>
    <w:rsid w:val="00A840C7"/>
    <w:rsid w:val="00A845A3"/>
    <w:rsid w:val="00A84BD9"/>
    <w:rsid w:val="00A852F9"/>
    <w:rsid w:val="00A85D02"/>
    <w:rsid w:val="00A9187C"/>
    <w:rsid w:val="00A91912"/>
    <w:rsid w:val="00A94435"/>
    <w:rsid w:val="00AA0C6C"/>
    <w:rsid w:val="00AA73C4"/>
    <w:rsid w:val="00AA7E23"/>
    <w:rsid w:val="00AB01C3"/>
    <w:rsid w:val="00AB1C13"/>
    <w:rsid w:val="00AB2EAA"/>
    <w:rsid w:val="00AB4038"/>
    <w:rsid w:val="00AC1F8A"/>
    <w:rsid w:val="00AC2AAF"/>
    <w:rsid w:val="00AC650E"/>
    <w:rsid w:val="00AD0DD0"/>
    <w:rsid w:val="00AD18A5"/>
    <w:rsid w:val="00AD2AC5"/>
    <w:rsid w:val="00AD4C4F"/>
    <w:rsid w:val="00AD4CD1"/>
    <w:rsid w:val="00AD6394"/>
    <w:rsid w:val="00AE2726"/>
    <w:rsid w:val="00AE3169"/>
    <w:rsid w:val="00AF0BED"/>
    <w:rsid w:val="00AF2DF3"/>
    <w:rsid w:val="00AF3EBC"/>
    <w:rsid w:val="00B00D95"/>
    <w:rsid w:val="00B02092"/>
    <w:rsid w:val="00B02BB7"/>
    <w:rsid w:val="00B05236"/>
    <w:rsid w:val="00B07668"/>
    <w:rsid w:val="00B135FC"/>
    <w:rsid w:val="00B17705"/>
    <w:rsid w:val="00B20BDA"/>
    <w:rsid w:val="00B22F22"/>
    <w:rsid w:val="00B2357A"/>
    <w:rsid w:val="00B24835"/>
    <w:rsid w:val="00B258D3"/>
    <w:rsid w:val="00B3163C"/>
    <w:rsid w:val="00B34144"/>
    <w:rsid w:val="00B36289"/>
    <w:rsid w:val="00B36D2D"/>
    <w:rsid w:val="00B460D5"/>
    <w:rsid w:val="00B50E8C"/>
    <w:rsid w:val="00B54ABF"/>
    <w:rsid w:val="00B54D6A"/>
    <w:rsid w:val="00B60730"/>
    <w:rsid w:val="00B616F0"/>
    <w:rsid w:val="00B66177"/>
    <w:rsid w:val="00B7014D"/>
    <w:rsid w:val="00B758CB"/>
    <w:rsid w:val="00B779F7"/>
    <w:rsid w:val="00B81064"/>
    <w:rsid w:val="00B81A40"/>
    <w:rsid w:val="00B83B42"/>
    <w:rsid w:val="00B85357"/>
    <w:rsid w:val="00B87681"/>
    <w:rsid w:val="00B87785"/>
    <w:rsid w:val="00B90FEC"/>
    <w:rsid w:val="00B931CB"/>
    <w:rsid w:val="00B94545"/>
    <w:rsid w:val="00B97C7E"/>
    <w:rsid w:val="00B97D8A"/>
    <w:rsid w:val="00BA10BE"/>
    <w:rsid w:val="00BA1D2E"/>
    <w:rsid w:val="00BA29C0"/>
    <w:rsid w:val="00BA425D"/>
    <w:rsid w:val="00BA601F"/>
    <w:rsid w:val="00BA7C4D"/>
    <w:rsid w:val="00BB04E7"/>
    <w:rsid w:val="00BB0819"/>
    <w:rsid w:val="00BB4E57"/>
    <w:rsid w:val="00BC0CC0"/>
    <w:rsid w:val="00BC4EFE"/>
    <w:rsid w:val="00BC527B"/>
    <w:rsid w:val="00BC53E2"/>
    <w:rsid w:val="00BC5AB7"/>
    <w:rsid w:val="00BC7EB4"/>
    <w:rsid w:val="00BD07F3"/>
    <w:rsid w:val="00BD1783"/>
    <w:rsid w:val="00BD3767"/>
    <w:rsid w:val="00BD401B"/>
    <w:rsid w:val="00BD475E"/>
    <w:rsid w:val="00BD5F95"/>
    <w:rsid w:val="00BD77BA"/>
    <w:rsid w:val="00BE0469"/>
    <w:rsid w:val="00BE0BCC"/>
    <w:rsid w:val="00BE22A2"/>
    <w:rsid w:val="00BE2769"/>
    <w:rsid w:val="00BE5C8D"/>
    <w:rsid w:val="00BE66D1"/>
    <w:rsid w:val="00BF0843"/>
    <w:rsid w:val="00BF1114"/>
    <w:rsid w:val="00BF1F17"/>
    <w:rsid w:val="00BF3936"/>
    <w:rsid w:val="00BF4223"/>
    <w:rsid w:val="00BF5E68"/>
    <w:rsid w:val="00C01E01"/>
    <w:rsid w:val="00C02941"/>
    <w:rsid w:val="00C03599"/>
    <w:rsid w:val="00C03849"/>
    <w:rsid w:val="00C05361"/>
    <w:rsid w:val="00C067B0"/>
    <w:rsid w:val="00C113F4"/>
    <w:rsid w:val="00C11D93"/>
    <w:rsid w:val="00C13606"/>
    <w:rsid w:val="00C21EFF"/>
    <w:rsid w:val="00C22F79"/>
    <w:rsid w:val="00C27C71"/>
    <w:rsid w:val="00C27EB2"/>
    <w:rsid w:val="00C330C0"/>
    <w:rsid w:val="00C35193"/>
    <w:rsid w:val="00C3643C"/>
    <w:rsid w:val="00C366E0"/>
    <w:rsid w:val="00C45960"/>
    <w:rsid w:val="00C472F4"/>
    <w:rsid w:val="00C5158B"/>
    <w:rsid w:val="00C515BA"/>
    <w:rsid w:val="00C52C49"/>
    <w:rsid w:val="00C550F3"/>
    <w:rsid w:val="00C604FD"/>
    <w:rsid w:val="00C646B4"/>
    <w:rsid w:val="00C652D8"/>
    <w:rsid w:val="00C65488"/>
    <w:rsid w:val="00C70498"/>
    <w:rsid w:val="00C70E96"/>
    <w:rsid w:val="00C806E3"/>
    <w:rsid w:val="00C83A6F"/>
    <w:rsid w:val="00C83A82"/>
    <w:rsid w:val="00C85F20"/>
    <w:rsid w:val="00C860A5"/>
    <w:rsid w:val="00C875D1"/>
    <w:rsid w:val="00C92705"/>
    <w:rsid w:val="00C9280F"/>
    <w:rsid w:val="00C937DC"/>
    <w:rsid w:val="00C962DB"/>
    <w:rsid w:val="00CA300F"/>
    <w:rsid w:val="00CA4D3F"/>
    <w:rsid w:val="00CB04D2"/>
    <w:rsid w:val="00CB0EC8"/>
    <w:rsid w:val="00CB1713"/>
    <w:rsid w:val="00CB1783"/>
    <w:rsid w:val="00CB2DE7"/>
    <w:rsid w:val="00CB3CB9"/>
    <w:rsid w:val="00CB53C5"/>
    <w:rsid w:val="00CB6169"/>
    <w:rsid w:val="00CC04EA"/>
    <w:rsid w:val="00CC20E4"/>
    <w:rsid w:val="00CC5334"/>
    <w:rsid w:val="00CC5D81"/>
    <w:rsid w:val="00CC6525"/>
    <w:rsid w:val="00CC7649"/>
    <w:rsid w:val="00CC7951"/>
    <w:rsid w:val="00CD06AF"/>
    <w:rsid w:val="00CD2F13"/>
    <w:rsid w:val="00CD6B6B"/>
    <w:rsid w:val="00CD74CE"/>
    <w:rsid w:val="00CD7643"/>
    <w:rsid w:val="00CD7EA0"/>
    <w:rsid w:val="00CE3C65"/>
    <w:rsid w:val="00CE4254"/>
    <w:rsid w:val="00CE4B2E"/>
    <w:rsid w:val="00CE4F3A"/>
    <w:rsid w:val="00CE70A4"/>
    <w:rsid w:val="00CE7B5E"/>
    <w:rsid w:val="00CF0D89"/>
    <w:rsid w:val="00CF1A3B"/>
    <w:rsid w:val="00CF60EA"/>
    <w:rsid w:val="00CF66A9"/>
    <w:rsid w:val="00CF673A"/>
    <w:rsid w:val="00CF7CC0"/>
    <w:rsid w:val="00D01D85"/>
    <w:rsid w:val="00D03758"/>
    <w:rsid w:val="00D040FD"/>
    <w:rsid w:val="00D04AFB"/>
    <w:rsid w:val="00D07A90"/>
    <w:rsid w:val="00D10CBB"/>
    <w:rsid w:val="00D116DB"/>
    <w:rsid w:val="00D13136"/>
    <w:rsid w:val="00D1392C"/>
    <w:rsid w:val="00D15305"/>
    <w:rsid w:val="00D15843"/>
    <w:rsid w:val="00D16253"/>
    <w:rsid w:val="00D211EB"/>
    <w:rsid w:val="00D2189E"/>
    <w:rsid w:val="00D22D7F"/>
    <w:rsid w:val="00D2510B"/>
    <w:rsid w:val="00D3154F"/>
    <w:rsid w:val="00D32319"/>
    <w:rsid w:val="00D34816"/>
    <w:rsid w:val="00D35C80"/>
    <w:rsid w:val="00D36DB9"/>
    <w:rsid w:val="00D423C1"/>
    <w:rsid w:val="00D43B05"/>
    <w:rsid w:val="00D447B1"/>
    <w:rsid w:val="00D459DF"/>
    <w:rsid w:val="00D469B6"/>
    <w:rsid w:val="00D5021C"/>
    <w:rsid w:val="00D533C2"/>
    <w:rsid w:val="00D57F1F"/>
    <w:rsid w:val="00D607CE"/>
    <w:rsid w:val="00D60B1A"/>
    <w:rsid w:val="00D6392E"/>
    <w:rsid w:val="00D64D1C"/>
    <w:rsid w:val="00D661BB"/>
    <w:rsid w:val="00D66286"/>
    <w:rsid w:val="00D7034E"/>
    <w:rsid w:val="00D72D86"/>
    <w:rsid w:val="00D72F8C"/>
    <w:rsid w:val="00D7413D"/>
    <w:rsid w:val="00D769B1"/>
    <w:rsid w:val="00D82883"/>
    <w:rsid w:val="00D85512"/>
    <w:rsid w:val="00D85C30"/>
    <w:rsid w:val="00D86D57"/>
    <w:rsid w:val="00D9004A"/>
    <w:rsid w:val="00D93217"/>
    <w:rsid w:val="00D959E7"/>
    <w:rsid w:val="00D967C4"/>
    <w:rsid w:val="00D96EE5"/>
    <w:rsid w:val="00DA154A"/>
    <w:rsid w:val="00DA2029"/>
    <w:rsid w:val="00DA3C5C"/>
    <w:rsid w:val="00DA442F"/>
    <w:rsid w:val="00DA4768"/>
    <w:rsid w:val="00DA680B"/>
    <w:rsid w:val="00DB5700"/>
    <w:rsid w:val="00DB57C4"/>
    <w:rsid w:val="00DB6E07"/>
    <w:rsid w:val="00DC0E61"/>
    <w:rsid w:val="00DC0F97"/>
    <w:rsid w:val="00DC18A7"/>
    <w:rsid w:val="00DC2CD5"/>
    <w:rsid w:val="00DC3FD1"/>
    <w:rsid w:val="00DC407C"/>
    <w:rsid w:val="00DC4374"/>
    <w:rsid w:val="00DC4F88"/>
    <w:rsid w:val="00DD00AB"/>
    <w:rsid w:val="00DD0D2A"/>
    <w:rsid w:val="00DD1929"/>
    <w:rsid w:val="00DD66A4"/>
    <w:rsid w:val="00DD6F41"/>
    <w:rsid w:val="00DE191B"/>
    <w:rsid w:val="00DE391A"/>
    <w:rsid w:val="00DF1337"/>
    <w:rsid w:val="00DF3176"/>
    <w:rsid w:val="00DF5605"/>
    <w:rsid w:val="00DF722C"/>
    <w:rsid w:val="00DF7943"/>
    <w:rsid w:val="00E00515"/>
    <w:rsid w:val="00E03054"/>
    <w:rsid w:val="00E03682"/>
    <w:rsid w:val="00E0374D"/>
    <w:rsid w:val="00E04279"/>
    <w:rsid w:val="00E043A9"/>
    <w:rsid w:val="00E04C5F"/>
    <w:rsid w:val="00E05921"/>
    <w:rsid w:val="00E05E4F"/>
    <w:rsid w:val="00E10D17"/>
    <w:rsid w:val="00E115F0"/>
    <w:rsid w:val="00E126E5"/>
    <w:rsid w:val="00E12A36"/>
    <w:rsid w:val="00E1537B"/>
    <w:rsid w:val="00E15A28"/>
    <w:rsid w:val="00E17843"/>
    <w:rsid w:val="00E23E84"/>
    <w:rsid w:val="00E2581A"/>
    <w:rsid w:val="00E2769C"/>
    <w:rsid w:val="00E30D35"/>
    <w:rsid w:val="00E33305"/>
    <w:rsid w:val="00E33C64"/>
    <w:rsid w:val="00E35778"/>
    <w:rsid w:val="00E35BB6"/>
    <w:rsid w:val="00E35F67"/>
    <w:rsid w:val="00E36C22"/>
    <w:rsid w:val="00E36E5B"/>
    <w:rsid w:val="00E401D5"/>
    <w:rsid w:val="00E40652"/>
    <w:rsid w:val="00E40670"/>
    <w:rsid w:val="00E43ECD"/>
    <w:rsid w:val="00E516F6"/>
    <w:rsid w:val="00E52470"/>
    <w:rsid w:val="00E528CD"/>
    <w:rsid w:val="00E5422A"/>
    <w:rsid w:val="00E63CE3"/>
    <w:rsid w:val="00E640FD"/>
    <w:rsid w:val="00E645DB"/>
    <w:rsid w:val="00E672CD"/>
    <w:rsid w:val="00E704B7"/>
    <w:rsid w:val="00E70890"/>
    <w:rsid w:val="00E70CBA"/>
    <w:rsid w:val="00E72018"/>
    <w:rsid w:val="00E74478"/>
    <w:rsid w:val="00E756C6"/>
    <w:rsid w:val="00E76842"/>
    <w:rsid w:val="00E810FA"/>
    <w:rsid w:val="00E81B38"/>
    <w:rsid w:val="00E8492E"/>
    <w:rsid w:val="00E90EA9"/>
    <w:rsid w:val="00E93061"/>
    <w:rsid w:val="00E96648"/>
    <w:rsid w:val="00E96751"/>
    <w:rsid w:val="00E972D2"/>
    <w:rsid w:val="00EA06C7"/>
    <w:rsid w:val="00EA13C7"/>
    <w:rsid w:val="00EA416C"/>
    <w:rsid w:val="00EA43E1"/>
    <w:rsid w:val="00EA4C4D"/>
    <w:rsid w:val="00EA63E7"/>
    <w:rsid w:val="00EB004D"/>
    <w:rsid w:val="00EB19E6"/>
    <w:rsid w:val="00EB1E68"/>
    <w:rsid w:val="00EB4BD8"/>
    <w:rsid w:val="00EB5126"/>
    <w:rsid w:val="00EB567C"/>
    <w:rsid w:val="00EB70F5"/>
    <w:rsid w:val="00EB72C4"/>
    <w:rsid w:val="00EC0169"/>
    <w:rsid w:val="00EC0649"/>
    <w:rsid w:val="00EC0F1B"/>
    <w:rsid w:val="00EC25EF"/>
    <w:rsid w:val="00EC47B8"/>
    <w:rsid w:val="00EC57F0"/>
    <w:rsid w:val="00EC7ACF"/>
    <w:rsid w:val="00ED05F0"/>
    <w:rsid w:val="00ED0A11"/>
    <w:rsid w:val="00ED211B"/>
    <w:rsid w:val="00ED3793"/>
    <w:rsid w:val="00ED4E62"/>
    <w:rsid w:val="00ED532A"/>
    <w:rsid w:val="00EE132D"/>
    <w:rsid w:val="00EE2553"/>
    <w:rsid w:val="00EE56C3"/>
    <w:rsid w:val="00EE5BED"/>
    <w:rsid w:val="00EF13C0"/>
    <w:rsid w:val="00EF1CC0"/>
    <w:rsid w:val="00EF73A4"/>
    <w:rsid w:val="00F05865"/>
    <w:rsid w:val="00F05BD5"/>
    <w:rsid w:val="00F13783"/>
    <w:rsid w:val="00F15DEA"/>
    <w:rsid w:val="00F16BDC"/>
    <w:rsid w:val="00F16BE9"/>
    <w:rsid w:val="00F20C62"/>
    <w:rsid w:val="00F22E20"/>
    <w:rsid w:val="00F22FB1"/>
    <w:rsid w:val="00F248A2"/>
    <w:rsid w:val="00F26938"/>
    <w:rsid w:val="00F31D85"/>
    <w:rsid w:val="00F31FEA"/>
    <w:rsid w:val="00F352C0"/>
    <w:rsid w:val="00F36869"/>
    <w:rsid w:val="00F41DE1"/>
    <w:rsid w:val="00F46FBD"/>
    <w:rsid w:val="00F506FE"/>
    <w:rsid w:val="00F50983"/>
    <w:rsid w:val="00F511BF"/>
    <w:rsid w:val="00F5447C"/>
    <w:rsid w:val="00F5456A"/>
    <w:rsid w:val="00F56245"/>
    <w:rsid w:val="00F56A69"/>
    <w:rsid w:val="00F56DA9"/>
    <w:rsid w:val="00F57BD3"/>
    <w:rsid w:val="00F649AF"/>
    <w:rsid w:val="00F66850"/>
    <w:rsid w:val="00F717BC"/>
    <w:rsid w:val="00F72213"/>
    <w:rsid w:val="00F74B87"/>
    <w:rsid w:val="00F76985"/>
    <w:rsid w:val="00F80BB4"/>
    <w:rsid w:val="00F833BB"/>
    <w:rsid w:val="00F84B83"/>
    <w:rsid w:val="00F85F19"/>
    <w:rsid w:val="00F86B7A"/>
    <w:rsid w:val="00F8717F"/>
    <w:rsid w:val="00F87D58"/>
    <w:rsid w:val="00F906F0"/>
    <w:rsid w:val="00F91D3D"/>
    <w:rsid w:val="00F926F9"/>
    <w:rsid w:val="00F928B2"/>
    <w:rsid w:val="00F94360"/>
    <w:rsid w:val="00F95564"/>
    <w:rsid w:val="00F95896"/>
    <w:rsid w:val="00FA22BC"/>
    <w:rsid w:val="00FA3B53"/>
    <w:rsid w:val="00FA6C9C"/>
    <w:rsid w:val="00FB04F4"/>
    <w:rsid w:val="00FB0500"/>
    <w:rsid w:val="00FB38F9"/>
    <w:rsid w:val="00FB5172"/>
    <w:rsid w:val="00FB56ED"/>
    <w:rsid w:val="00FC0801"/>
    <w:rsid w:val="00FC196C"/>
    <w:rsid w:val="00FC2413"/>
    <w:rsid w:val="00FC4DCD"/>
    <w:rsid w:val="00FD04A9"/>
    <w:rsid w:val="00FD05C7"/>
    <w:rsid w:val="00FD0C8E"/>
    <w:rsid w:val="00FD618C"/>
    <w:rsid w:val="00FE3205"/>
    <w:rsid w:val="00FE661F"/>
    <w:rsid w:val="00FE7F90"/>
    <w:rsid w:val="00FF2A9D"/>
    <w:rsid w:val="00FF33E9"/>
    <w:rsid w:val="00FF4595"/>
    <w:rsid w:val="00FF5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link w:val="ListParagraphChar"/>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customStyle="1" w:styleId="Default">
    <w:name w:val="Default"/>
    <w:rsid w:val="000F3B25"/>
    <w:pPr>
      <w:widowControl/>
      <w:autoSpaceDE w:val="0"/>
      <w:autoSpaceDN w:val="0"/>
      <w:adjustRightInd w:val="0"/>
      <w:jc w:val="left"/>
    </w:pPr>
    <w:rPr>
      <w:rFonts w:ascii="Arial" w:eastAsiaTheme="minorHAnsi" w:hAnsi="Arial" w:cs="Arial"/>
      <w:color w:val="000000"/>
    </w:rPr>
  </w:style>
  <w:style w:type="paragraph" w:customStyle="1" w:styleId="EndNoteBibliography">
    <w:name w:val="EndNote Bibliography"/>
    <w:basedOn w:val="Normal"/>
    <w:link w:val="EndNoteBibliographyChar"/>
    <w:rsid w:val="0049104C"/>
    <w:pPr>
      <w:widowControl/>
      <w:spacing w:after="160"/>
      <w:jc w:val="left"/>
    </w:pPr>
    <w:rPr>
      <w:rFonts w:ascii="Aptos" w:eastAsiaTheme="minorHAnsi" w:hAnsi="Aptos" w:cstheme="minorBidi"/>
      <w:kern w:val="2"/>
      <w14:ligatures w14:val="standardContextual"/>
    </w:rPr>
  </w:style>
  <w:style w:type="character" w:customStyle="1" w:styleId="EndNoteBibliographyChar">
    <w:name w:val="EndNote Bibliography Char"/>
    <w:basedOn w:val="DefaultParagraphFont"/>
    <w:link w:val="EndNoteBibliography"/>
    <w:rsid w:val="0049104C"/>
    <w:rPr>
      <w:rFonts w:ascii="Aptos" w:eastAsiaTheme="minorHAnsi" w:hAnsi="Aptos" w:cstheme="minorBidi"/>
      <w:kern w:val="2"/>
      <w14:ligatures w14:val="standardContextual"/>
    </w:rPr>
  </w:style>
  <w:style w:type="paragraph" w:styleId="NormalWeb">
    <w:name w:val="Normal (Web)"/>
    <w:basedOn w:val="Normal"/>
    <w:uiPriority w:val="99"/>
    <w:unhideWhenUsed/>
    <w:rsid w:val="00363D4A"/>
    <w:pPr>
      <w:widowControl/>
      <w:spacing w:before="100" w:beforeAutospacing="1" w:after="100" w:afterAutospacing="1"/>
      <w:jc w:val="left"/>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780392"/>
    <w:pPr>
      <w:jc w:val="center"/>
    </w:pPr>
    <w:rPr>
      <w:rFonts w:ascii="Aptos" w:hAnsi="Aptos"/>
    </w:rPr>
  </w:style>
  <w:style w:type="character" w:customStyle="1" w:styleId="EndNoteBibliographyTitleChar">
    <w:name w:val="EndNote Bibliography Title Char"/>
    <w:basedOn w:val="EndNoteBibliographyChar"/>
    <w:link w:val="EndNoteBibliographyTitle"/>
    <w:rsid w:val="00780392"/>
    <w:rPr>
      <w:rFonts w:ascii="Aptos" w:eastAsiaTheme="minorHAnsi" w:hAnsi="Aptos" w:cstheme="minorBidi"/>
      <w:kern w:val="2"/>
      <w14:ligatures w14:val="standardContextual"/>
    </w:rPr>
  </w:style>
  <w:style w:type="character" w:customStyle="1" w:styleId="ListParagraphChar">
    <w:name w:val="List Paragraph Char"/>
    <w:basedOn w:val="DefaultParagraphFont"/>
    <w:link w:val="ListParagraph"/>
    <w:uiPriority w:val="34"/>
    <w:rsid w:val="00E810FA"/>
    <w:rPr>
      <w:rFonts w:asciiTheme="minorHAnsi" w:eastAsiaTheme="minorHAnsi" w:hAnsiTheme="minorHAnsi" w:cstheme="minorBidi"/>
      <w:sz w:val="22"/>
      <w:szCs w:val="22"/>
    </w:rPr>
  </w:style>
  <w:style w:type="character" w:styleId="Strong">
    <w:name w:val="Strong"/>
    <w:basedOn w:val="DefaultParagraphFont"/>
    <w:uiPriority w:val="22"/>
    <w:qFormat/>
    <w:rsid w:val="000B42D9"/>
    <w:rPr>
      <w:b/>
      <w:bCs/>
    </w:rPr>
  </w:style>
  <w:style w:type="character" w:styleId="Emphasis">
    <w:name w:val="Emphasis"/>
    <w:basedOn w:val="DefaultParagraphFont"/>
    <w:uiPriority w:val="20"/>
    <w:qFormat/>
    <w:rsid w:val="002F2E3F"/>
    <w:rPr>
      <w:i/>
      <w:iCs/>
    </w:rPr>
  </w:style>
  <w:style w:type="paragraph" w:styleId="BalloonText">
    <w:name w:val="Balloon Text"/>
    <w:basedOn w:val="Normal"/>
    <w:link w:val="BalloonTextChar"/>
    <w:uiPriority w:val="99"/>
    <w:semiHidden/>
    <w:unhideWhenUsed/>
    <w:rsid w:val="00285D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5DAA"/>
    <w:rPr>
      <w:rFonts w:ascii="Segoe UI" w:hAnsi="Segoe UI" w:cs="Segoe UI"/>
      <w:sz w:val="18"/>
      <w:szCs w:val="18"/>
    </w:rPr>
  </w:style>
  <w:style w:type="character" w:styleId="UnresolvedMention">
    <w:name w:val="Unresolved Mention"/>
    <w:basedOn w:val="DefaultParagraphFont"/>
    <w:uiPriority w:val="99"/>
    <w:semiHidden/>
    <w:unhideWhenUsed/>
    <w:rsid w:val="009079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846436">
      <w:bodyDiv w:val="1"/>
      <w:marLeft w:val="0"/>
      <w:marRight w:val="0"/>
      <w:marTop w:val="0"/>
      <w:marBottom w:val="0"/>
      <w:divBdr>
        <w:top w:val="none" w:sz="0" w:space="0" w:color="auto"/>
        <w:left w:val="none" w:sz="0" w:space="0" w:color="auto"/>
        <w:bottom w:val="none" w:sz="0" w:space="0" w:color="auto"/>
        <w:right w:val="none" w:sz="0" w:space="0" w:color="auto"/>
      </w:divBdr>
      <w:divsChild>
        <w:div w:id="63066331">
          <w:marLeft w:val="0"/>
          <w:marRight w:val="0"/>
          <w:marTop w:val="0"/>
          <w:marBottom w:val="0"/>
          <w:divBdr>
            <w:top w:val="none" w:sz="0" w:space="0" w:color="auto"/>
            <w:left w:val="none" w:sz="0" w:space="0" w:color="auto"/>
            <w:bottom w:val="none" w:sz="0" w:space="0" w:color="auto"/>
            <w:right w:val="none" w:sz="0" w:space="0" w:color="auto"/>
          </w:divBdr>
          <w:divsChild>
            <w:div w:id="1300068791">
              <w:marLeft w:val="0"/>
              <w:marRight w:val="0"/>
              <w:marTop w:val="0"/>
              <w:marBottom w:val="0"/>
              <w:divBdr>
                <w:top w:val="none" w:sz="0" w:space="0" w:color="auto"/>
                <w:left w:val="none" w:sz="0" w:space="0" w:color="auto"/>
                <w:bottom w:val="none" w:sz="0" w:space="0" w:color="auto"/>
                <w:right w:val="none" w:sz="0" w:space="0" w:color="auto"/>
              </w:divBdr>
              <w:divsChild>
                <w:div w:id="105462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5310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dorottya.gal@uky.edu"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jillian.condrey@uky.edu"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gensel.1@uky.edu"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nabaur2030@u.northwestern.edu" TargetMode="External"/><Relationship Id="rId5" Type="http://schemas.openxmlformats.org/officeDocument/2006/relationships/numbering" Target="numbering.xml"/><Relationship Id="rId15" Type="http://schemas.openxmlformats.org/officeDocument/2006/relationships/hyperlink" Target="mailto:ska316@uky.edu"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amir.patel@uky.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3385D939AE3E74190D0D7A14443561E" ma:contentTypeVersion="16" ma:contentTypeDescription="Create a new document." ma:contentTypeScope="" ma:versionID="14f70160fea9ff6b4942d6cd42dc084a">
  <xsd:schema xmlns:xsd="http://www.w3.org/2001/XMLSchema" xmlns:xs="http://www.w3.org/2001/XMLSchema" xmlns:p="http://schemas.microsoft.com/office/2006/metadata/properties" xmlns:ns3="4ec72444-fc4f-4fb4-8029-a377c8a6e05c" xmlns:ns4="f41ce265-2aa2-424b-9a85-7e9bc138b822" targetNamespace="http://schemas.microsoft.com/office/2006/metadata/properties" ma:root="true" ma:fieldsID="ffadea0a4a51f6affb5389eee3d6bbec" ns3:_="" ns4:_="">
    <xsd:import namespace="4ec72444-fc4f-4fb4-8029-a377c8a6e05c"/>
    <xsd:import namespace="f41ce265-2aa2-424b-9a85-7e9bc138b8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_activity" minOccurs="0"/>
                <xsd:element ref="ns3:MediaServiceObjectDetectorVersions" minOccurs="0"/>
                <xsd:element ref="ns3:MediaServiceSystemTags"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c72444-fc4f-4fb4-8029-a377c8a6e0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41ce265-2aa2-424b-9a85-7e9bc138b8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4ec72444-fc4f-4fb4-8029-a377c8a6e05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050D4F-799D-471C-A999-5B626193C7F4}">
  <ds:schemaRefs>
    <ds:schemaRef ds:uri="http://schemas.microsoft.com/sharepoint/v3/contenttype/forms"/>
  </ds:schemaRefs>
</ds:datastoreItem>
</file>

<file path=customXml/itemProps2.xml><?xml version="1.0" encoding="utf-8"?>
<ds:datastoreItem xmlns:ds="http://schemas.openxmlformats.org/officeDocument/2006/customXml" ds:itemID="{59FC9DA9-D9E6-455A-8882-39320A6547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c72444-fc4f-4fb4-8029-a377c8a6e05c"/>
    <ds:schemaRef ds:uri="f41ce265-2aa2-424b-9a85-7e9bc138b8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7CADB33-FE13-466F-862A-781400578B20}">
  <ds:schemaRefs>
    <ds:schemaRef ds:uri="f41ce265-2aa2-424b-9a85-7e9bc138b822"/>
    <ds:schemaRef ds:uri="http://purl.org/dc/elements/1.1/"/>
    <ds:schemaRef ds:uri="http://schemas.microsoft.com/office/2006/metadata/properties"/>
    <ds:schemaRef ds:uri="http://schemas.microsoft.com/office/2006/documentManagement/types"/>
    <ds:schemaRef ds:uri="http://www.w3.org/XML/1998/namespace"/>
    <ds:schemaRef ds:uri="http://schemas.microsoft.com/office/infopath/2007/PartnerControls"/>
    <ds:schemaRef ds:uri="http://schemas.openxmlformats.org/package/2006/metadata/core-properties"/>
    <ds:schemaRef ds:uri="4ec72444-fc4f-4fb4-8029-a377c8a6e05c"/>
    <ds:schemaRef ds:uri="http://purl.org/dc/dcmitype/"/>
    <ds:schemaRef ds:uri="http://purl.org/dc/terms/"/>
  </ds:schemaRefs>
</ds:datastoreItem>
</file>

<file path=customXml/itemProps4.xml><?xml version="1.0" encoding="utf-8"?>
<ds:datastoreItem xmlns:ds="http://schemas.openxmlformats.org/officeDocument/2006/customXml" ds:itemID="{890EA597-DC17-4B6D-90E7-32982AF6B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574</Words>
  <Characters>42361</Characters>
  <Application>Microsoft Office Word</Application>
  <DocSecurity>0</DocSecurity>
  <Lines>353</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2-08T18:16:00Z</dcterms:created>
  <dcterms:modified xsi:type="dcterms:W3CDTF">2025-12-0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ContentTypeId">
    <vt:lpwstr>0x01010023385D939AE3E74190D0D7A14443561E</vt:lpwstr>
  </property>
</Properties>
</file>